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3778" w:rsidRDefault="007B3778">
      <w:pPr>
        <w:widowControl w:val="0"/>
        <w:pBdr>
          <w:top w:val="nil"/>
          <w:left w:val="nil"/>
          <w:bottom w:val="nil"/>
          <w:right w:val="nil"/>
          <w:between w:val="nil"/>
        </w:pBdr>
        <w:spacing w:after="0"/>
        <w:rPr>
          <w:rFonts w:ascii="Arial" w:eastAsia="Arial" w:hAnsi="Arial" w:cs="Arial"/>
          <w:color w:val="000000"/>
        </w:rPr>
      </w:pPr>
    </w:p>
    <w:tbl>
      <w:tblPr>
        <w:tblStyle w:val="a"/>
        <w:tblW w:w="9781"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3970"/>
        <w:gridCol w:w="5811"/>
      </w:tblGrid>
      <w:tr w:rsidR="007B3778">
        <w:tc>
          <w:tcPr>
            <w:tcW w:w="3970" w:type="dxa"/>
          </w:tcPr>
          <w:p w:rsidR="007B3778" w:rsidRDefault="00315C3F">
            <w:pPr>
              <w:rPr>
                <w:rFonts w:ascii="Arial" w:eastAsia="Arial" w:hAnsi="Arial" w:cs="Arial"/>
                <w:sz w:val="24"/>
                <w:szCs w:val="24"/>
              </w:rPr>
            </w:pPr>
            <w:r>
              <w:rPr>
                <w:noProof/>
                <w:lang w:eastAsia="en-US"/>
              </w:rPr>
              <w:drawing>
                <wp:anchor distT="0" distB="0" distL="114300" distR="114300" simplePos="0" relativeHeight="251658240" behindDoc="0" locked="0" layoutInCell="1" hidden="0" allowOverlap="1">
                  <wp:simplePos x="0" y="0"/>
                  <wp:positionH relativeFrom="column">
                    <wp:posOffset>459105</wp:posOffset>
                  </wp:positionH>
                  <wp:positionV relativeFrom="paragraph">
                    <wp:posOffset>37465</wp:posOffset>
                  </wp:positionV>
                  <wp:extent cx="1314450" cy="514350"/>
                  <wp:effectExtent l="0" t="0" r="0" b="0"/>
                  <wp:wrapNone/>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1314450" cy="514350"/>
                          </a:xfrm>
                          <a:prstGeom prst="rect">
                            <a:avLst/>
                          </a:prstGeom>
                          <a:ln/>
                        </pic:spPr>
                      </pic:pic>
                    </a:graphicData>
                  </a:graphic>
                </wp:anchor>
              </w:drawing>
            </w:r>
          </w:p>
          <w:p w:rsidR="007B3778" w:rsidRDefault="007B3778">
            <w:pPr>
              <w:jc w:val="center"/>
              <w:rPr>
                <w:rFonts w:ascii="Arial" w:eastAsia="Arial" w:hAnsi="Arial" w:cs="Arial"/>
                <w:sz w:val="24"/>
                <w:szCs w:val="24"/>
              </w:rPr>
            </w:pPr>
          </w:p>
          <w:p w:rsidR="007B3778" w:rsidRDefault="007B3778">
            <w:pPr>
              <w:jc w:val="center"/>
              <w:rPr>
                <w:rFonts w:ascii="Arial" w:eastAsia="Arial" w:hAnsi="Arial" w:cs="Arial"/>
                <w:sz w:val="24"/>
                <w:szCs w:val="24"/>
              </w:rPr>
            </w:pPr>
          </w:p>
          <w:p w:rsidR="007B3778" w:rsidRDefault="007B3778">
            <w:pPr>
              <w:jc w:val="center"/>
              <w:rPr>
                <w:rFonts w:ascii="Arial" w:eastAsia="Arial" w:hAnsi="Arial" w:cs="Arial"/>
                <w:sz w:val="4"/>
                <w:szCs w:val="4"/>
              </w:rPr>
            </w:pPr>
          </w:p>
          <w:p w:rsidR="007B3778" w:rsidRDefault="00315C3F">
            <w:pPr>
              <w:jc w:val="center"/>
              <w:rPr>
                <w:rFonts w:ascii="Arial" w:eastAsia="Arial" w:hAnsi="Arial" w:cs="Arial"/>
                <w:sz w:val="20"/>
                <w:szCs w:val="20"/>
              </w:rPr>
            </w:pPr>
            <w:r>
              <w:rPr>
                <w:rFonts w:ascii="Arial" w:eastAsia="Arial" w:hAnsi="Arial" w:cs="Arial"/>
                <w:sz w:val="20"/>
                <w:szCs w:val="20"/>
              </w:rPr>
              <w:t>PUBLISIA: Jurnal Ilmu Administrasi Publik</w:t>
            </w:r>
          </w:p>
          <w:p w:rsidR="007B3778" w:rsidRDefault="008A035B">
            <w:pPr>
              <w:jc w:val="center"/>
              <w:rPr>
                <w:rFonts w:ascii="Arial" w:eastAsia="Arial" w:hAnsi="Arial" w:cs="Arial"/>
                <w:sz w:val="20"/>
                <w:szCs w:val="20"/>
              </w:rPr>
            </w:pPr>
            <w:hyperlink r:id="rId11">
              <w:r w:rsidR="00315C3F">
                <w:rPr>
                  <w:rFonts w:ascii="Arial" w:eastAsia="Arial" w:hAnsi="Arial" w:cs="Arial"/>
                  <w:sz w:val="20"/>
                  <w:szCs w:val="20"/>
                </w:rPr>
                <w:t>http://jurnal.unmer.ac.id/index.php/jkpp</w:t>
              </w:r>
            </w:hyperlink>
          </w:p>
        </w:tc>
        <w:tc>
          <w:tcPr>
            <w:tcW w:w="5811" w:type="dxa"/>
            <w:vAlign w:val="bottom"/>
          </w:tcPr>
          <w:p w:rsidR="007B3778" w:rsidRDefault="00315C3F">
            <w:pPr>
              <w:jc w:val="right"/>
              <w:rPr>
                <w:rFonts w:ascii="Arial" w:eastAsia="Arial" w:hAnsi="Arial" w:cs="Arial"/>
                <w:sz w:val="20"/>
                <w:szCs w:val="20"/>
              </w:rPr>
            </w:pPr>
            <w:r>
              <w:rPr>
                <w:rFonts w:ascii="Arial" w:eastAsia="Arial" w:hAnsi="Arial" w:cs="Arial"/>
                <w:sz w:val="20"/>
                <w:szCs w:val="20"/>
              </w:rPr>
              <w:t xml:space="preserve">ISSN: </w:t>
            </w:r>
          </w:p>
          <w:p w:rsidR="007B3778" w:rsidRDefault="00315C3F">
            <w:pPr>
              <w:jc w:val="right"/>
              <w:rPr>
                <w:rFonts w:ascii="Arial" w:eastAsia="Arial" w:hAnsi="Arial" w:cs="Arial"/>
                <w:sz w:val="20"/>
                <w:szCs w:val="20"/>
              </w:rPr>
            </w:pPr>
            <w:r>
              <w:rPr>
                <w:rFonts w:ascii="Arial" w:eastAsia="Arial" w:hAnsi="Arial" w:cs="Arial"/>
                <w:sz w:val="20"/>
                <w:szCs w:val="20"/>
              </w:rPr>
              <w:t xml:space="preserve">2541-2515(p), 2541-2035(e) </w:t>
            </w:r>
          </w:p>
          <w:p w:rsidR="007B3778" w:rsidRDefault="00315C3F">
            <w:pPr>
              <w:jc w:val="right"/>
              <w:rPr>
                <w:rFonts w:ascii="Arial" w:eastAsia="Arial" w:hAnsi="Arial" w:cs="Arial"/>
                <w:sz w:val="20"/>
                <w:szCs w:val="20"/>
              </w:rPr>
            </w:pPr>
            <w:r>
              <w:rPr>
                <w:rFonts w:ascii="Arial" w:eastAsia="Arial" w:hAnsi="Arial" w:cs="Arial"/>
                <w:sz w:val="20"/>
                <w:szCs w:val="20"/>
              </w:rPr>
              <w:t xml:space="preserve">Volume: xx (xx) xxxx: </w:t>
            </w:r>
          </w:p>
          <w:p w:rsidR="007B3778" w:rsidRDefault="00315C3F">
            <w:pPr>
              <w:jc w:val="right"/>
              <w:rPr>
                <w:rFonts w:ascii="Arial" w:eastAsia="Arial" w:hAnsi="Arial" w:cs="Arial"/>
                <w:sz w:val="20"/>
                <w:szCs w:val="20"/>
              </w:rPr>
            </w:pPr>
            <w:r>
              <w:rPr>
                <w:rFonts w:ascii="Arial" w:eastAsia="Arial" w:hAnsi="Arial" w:cs="Arial"/>
                <w:sz w:val="20"/>
                <w:szCs w:val="20"/>
              </w:rPr>
              <w:t>p. …. - …..</w:t>
            </w:r>
          </w:p>
          <w:p w:rsidR="007B3778" w:rsidRDefault="00315C3F">
            <w:pPr>
              <w:jc w:val="right"/>
              <w:rPr>
                <w:rFonts w:ascii="Arial" w:eastAsia="Arial" w:hAnsi="Arial" w:cs="Arial"/>
                <w:sz w:val="20"/>
                <w:szCs w:val="20"/>
              </w:rPr>
            </w:pPr>
            <w:r>
              <w:rPr>
                <w:rFonts w:ascii="Arial" w:eastAsia="Arial" w:hAnsi="Arial" w:cs="Arial"/>
                <w:sz w:val="20"/>
                <w:szCs w:val="20"/>
              </w:rPr>
              <w:t>DOI: Prefix 10.26905</w:t>
            </w:r>
          </w:p>
        </w:tc>
      </w:tr>
    </w:tbl>
    <w:p w:rsidR="007B3778" w:rsidRDefault="007B3778">
      <w:pPr>
        <w:spacing w:after="0" w:line="240" w:lineRule="auto"/>
        <w:jc w:val="center"/>
        <w:rPr>
          <w:rFonts w:ascii="Book Antiqua" w:eastAsia="Book Antiqua" w:hAnsi="Book Antiqua" w:cs="Book Antiqua"/>
          <w:b/>
        </w:rPr>
      </w:pPr>
    </w:p>
    <w:p w:rsidR="007B3778" w:rsidRPr="008308DA" w:rsidRDefault="008308DA">
      <w:pPr>
        <w:spacing w:after="0" w:line="240" w:lineRule="auto"/>
        <w:jc w:val="center"/>
        <w:rPr>
          <w:rFonts w:ascii="Book Antiqua" w:eastAsia="Book Antiqua" w:hAnsi="Book Antiqua" w:cs="Book Antiqua"/>
          <w:b/>
          <w:sz w:val="28"/>
          <w:szCs w:val="28"/>
        </w:rPr>
      </w:pPr>
      <w:r w:rsidRPr="008308DA">
        <w:rPr>
          <w:rFonts w:ascii="Book Antiqua" w:hAnsi="Book Antiqua" w:cs="Times New Roman"/>
          <w:b/>
          <w:sz w:val="28"/>
          <w:szCs w:val="28"/>
        </w:rPr>
        <w:t xml:space="preserve">HUBUNGAN ANTARA PEMBANGUNAN BERKELANJUTAN DENGAN </w:t>
      </w:r>
      <w:r w:rsidRPr="008308DA">
        <w:rPr>
          <w:rFonts w:ascii="Book Antiqua" w:hAnsi="Book Antiqua" w:cs="Times New Roman"/>
          <w:b/>
          <w:i/>
          <w:sz w:val="28"/>
          <w:szCs w:val="28"/>
        </w:rPr>
        <w:t>COMMUNITY BASED TOURISM</w:t>
      </w:r>
      <w:r w:rsidRPr="008308DA">
        <w:rPr>
          <w:rFonts w:ascii="Book Antiqua" w:hAnsi="Book Antiqua" w:cs="Times New Roman"/>
          <w:b/>
          <w:sz w:val="28"/>
          <w:szCs w:val="28"/>
        </w:rPr>
        <w:t>:</w:t>
      </w:r>
      <w:r w:rsidRPr="008308DA">
        <w:rPr>
          <w:rFonts w:ascii="Book Antiqua" w:hAnsi="Book Antiqua" w:cs="Times New Roman"/>
          <w:b/>
          <w:i/>
          <w:sz w:val="28"/>
          <w:szCs w:val="28"/>
        </w:rPr>
        <w:t xml:space="preserve">  </w:t>
      </w:r>
      <w:r w:rsidRPr="008308DA">
        <w:rPr>
          <w:rFonts w:ascii="Book Antiqua" w:hAnsi="Book Antiqua" w:cs="Times New Roman"/>
          <w:b/>
          <w:sz w:val="28"/>
          <w:szCs w:val="28"/>
        </w:rPr>
        <w:t xml:space="preserve">SEBUAH KAJIAN PUSTAKA TERSTUKTUR </w:t>
      </w:r>
      <w:r w:rsidRPr="008308DA">
        <w:rPr>
          <w:rFonts w:ascii="Book Antiqua" w:hAnsi="Book Antiqua" w:cs="Times New Roman"/>
          <w:b/>
          <w:i/>
          <w:sz w:val="28"/>
          <w:szCs w:val="28"/>
        </w:rPr>
        <w:t>(SYSTEMATIC LITERATURE REVIEW)</w:t>
      </w:r>
    </w:p>
    <w:p w:rsidR="007B3778" w:rsidRDefault="007B3778">
      <w:pPr>
        <w:spacing w:after="0" w:line="240" w:lineRule="auto"/>
        <w:jc w:val="center"/>
        <w:rPr>
          <w:rFonts w:ascii="Book Antiqua" w:eastAsia="Book Antiqua" w:hAnsi="Book Antiqua" w:cs="Book Antiqua"/>
          <w:b/>
          <w:sz w:val="24"/>
          <w:szCs w:val="24"/>
        </w:rPr>
      </w:pPr>
    </w:p>
    <w:p w:rsidR="007B3778" w:rsidRDefault="008308DA">
      <w:pPr>
        <w:spacing w:after="0" w:line="240" w:lineRule="auto"/>
        <w:jc w:val="center"/>
        <w:rPr>
          <w:rFonts w:ascii="Book Antiqua" w:eastAsia="Book Antiqua" w:hAnsi="Book Antiqua" w:cs="Book Antiqua"/>
          <w:b/>
          <w:sz w:val="24"/>
          <w:szCs w:val="24"/>
        </w:rPr>
      </w:pPr>
      <w:r>
        <w:rPr>
          <w:rFonts w:ascii="Book Antiqua" w:eastAsia="Book Antiqua" w:hAnsi="Book Antiqua" w:cs="Book Antiqua"/>
          <w:b/>
          <w:sz w:val="24"/>
          <w:szCs w:val="24"/>
        </w:rPr>
        <w:t>Miranda Rista Ilhami</w:t>
      </w:r>
      <w:r w:rsidR="00315C3F">
        <w:rPr>
          <w:rFonts w:ascii="Book Antiqua" w:eastAsia="Book Antiqua" w:hAnsi="Book Antiqua" w:cs="Book Antiqua"/>
          <w:b/>
          <w:sz w:val="24"/>
          <w:szCs w:val="24"/>
          <w:vertAlign w:val="superscript"/>
        </w:rPr>
        <w:t>1</w:t>
      </w:r>
      <w:r w:rsidR="00315C3F">
        <w:rPr>
          <w:rFonts w:ascii="Book Antiqua" w:eastAsia="Book Antiqua" w:hAnsi="Book Antiqua" w:cs="Book Antiqua"/>
          <w:b/>
          <w:sz w:val="24"/>
          <w:szCs w:val="24"/>
        </w:rPr>
        <w:t xml:space="preserve">, </w:t>
      </w:r>
      <w:r>
        <w:rPr>
          <w:rFonts w:ascii="Book Antiqua" w:eastAsia="Book Antiqua" w:hAnsi="Book Antiqua" w:cs="Book Antiqua"/>
          <w:b/>
          <w:sz w:val="24"/>
          <w:szCs w:val="24"/>
        </w:rPr>
        <w:t>Salahudin</w:t>
      </w:r>
      <w:r w:rsidR="00315C3F">
        <w:rPr>
          <w:rFonts w:ascii="Book Antiqua" w:eastAsia="Book Antiqua" w:hAnsi="Book Antiqua" w:cs="Book Antiqua"/>
          <w:b/>
          <w:sz w:val="24"/>
          <w:szCs w:val="24"/>
          <w:vertAlign w:val="superscript"/>
        </w:rPr>
        <w:t>2</w:t>
      </w:r>
    </w:p>
    <w:p w:rsidR="007B3778" w:rsidRDefault="008308DA">
      <w:pPr>
        <w:spacing w:after="0" w:line="240" w:lineRule="auto"/>
        <w:jc w:val="center"/>
        <w:rPr>
          <w:rFonts w:ascii="Book Antiqua" w:eastAsia="Book Antiqua" w:hAnsi="Book Antiqua" w:cs="Book Antiqua"/>
          <w:sz w:val="24"/>
          <w:szCs w:val="24"/>
        </w:rPr>
      </w:pPr>
      <w:r>
        <w:rPr>
          <w:rFonts w:ascii="Book Antiqua" w:eastAsia="Book Antiqua" w:hAnsi="Book Antiqua" w:cs="Book Antiqua"/>
          <w:sz w:val="24"/>
          <w:szCs w:val="24"/>
          <w:vertAlign w:val="superscript"/>
        </w:rPr>
        <w:t xml:space="preserve">1,2 </w:t>
      </w:r>
      <w:r>
        <w:rPr>
          <w:rFonts w:ascii="Book Antiqua" w:eastAsia="Book Antiqua" w:hAnsi="Book Antiqua" w:cs="Book Antiqua"/>
          <w:sz w:val="24"/>
          <w:szCs w:val="24"/>
        </w:rPr>
        <w:t xml:space="preserve">Program Studi Ilmu Pemerintahan, </w:t>
      </w:r>
      <w:bookmarkStart w:id="0" w:name="_GoBack"/>
      <w:bookmarkEnd w:id="0"/>
      <w:r>
        <w:rPr>
          <w:rFonts w:ascii="Book Antiqua" w:eastAsia="Book Antiqua" w:hAnsi="Book Antiqua" w:cs="Book Antiqua"/>
          <w:sz w:val="24"/>
          <w:szCs w:val="24"/>
        </w:rPr>
        <w:t>Universitas Muhammadiyah Malang</w:t>
      </w:r>
    </w:p>
    <w:p w:rsidR="007B3778" w:rsidRDefault="00315C3F">
      <w:pPr>
        <w:spacing w:after="0" w:line="240" w:lineRule="auto"/>
        <w:jc w:val="center"/>
        <w:rPr>
          <w:rFonts w:ascii="Book Antiqua" w:eastAsia="Book Antiqua" w:hAnsi="Book Antiqua" w:cs="Book Antiqua"/>
          <w:sz w:val="24"/>
          <w:szCs w:val="24"/>
        </w:rPr>
      </w:pPr>
      <w:r>
        <w:rPr>
          <w:rFonts w:ascii="Book Antiqua" w:eastAsia="Book Antiqua" w:hAnsi="Book Antiqua" w:cs="Book Antiqua"/>
          <w:sz w:val="24"/>
          <w:szCs w:val="24"/>
        </w:rPr>
        <w:t xml:space="preserve">Email: </w:t>
      </w:r>
      <w:r>
        <w:rPr>
          <w:rFonts w:ascii="Book Antiqua" w:eastAsia="Book Antiqua" w:hAnsi="Book Antiqua" w:cs="Book Antiqua"/>
          <w:sz w:val="24"/>
          <w:szCs w:val="24"/>
          <w:vertAlign w:val="superscript"/>
        </w:rPr>
        <w:t xml:space="preserve"> </w:t>
      </w:r>
      <w:hyperlink r:id="rId12" w:history="1">
        <w:r w:rsidR="008D1213" w:rsidRPr="00AA0994">
          <w:rPr>
            <w:rStyle w:val="Hyperlink"/>
            <w:rFonts w:ascii="Book Antiqua" w:eastAsia="Book Antiqua" w:hAnsi="Book Antiqua" w:cs="Book Antiqua"/>
            <w:sz w:val="24"/>
            <w:szCs w:val="24"/>
          </w:rPr>
          <w:t>mirandaristailhami@gmail.com</w:t>
        </w:r>
      </w:hyperlink>
      <w:r w:rsidR="008D1213">
        <w:rPr>
          <w:rFonts w:ascii="Book Antiqua" w:eastAsia="Book Antiqua" w:hAnsi="Book Antiqua" w:cs="Book Antiqua"/>
          <w:color w:val="1155CC"/>
          <w:sz w:val="24"/>
          <w:szCs w:val="24"/>
          <w:u w:val="single"/>
        </w:rPr>
        <w:t xml:space="preserve"> </w:t>
      </w:r>
      <w:r>
        <w:rPr>
          <w:rFonts w:ascii="Book Antiqua" w:eastAsia="Book Antiqua" w:hAnsi="Book Antiqua" w:cs="Book Antiqua"/>
          <w:sz w:val="24"/>
          <w:szCs w:val="24"/>
        </w:rPr>
        <w:t xml:space="preserve"> </w:t>
      </w:r>
    </w:p>
    <w:p w:rsidR="007B3778" w:rsidRDefault="007B3778">
      <w:pPr>
        <w:spacing w:after="0" w:line="240" w:lineRule="auto"/>
        <w:jc w:val="center"/>
        <w:rPr>
          <w:rFonts w:ascii="Book Antiqua" w:eastAsia="Book Antiqua" w:hAnsi="Book Antiqua" w:cs="Book Antiqua"/>
          <w:sz w:val="2"/>
          <w:szCs w:val="2"/>
        </w:rPr>
      </w:pPr>
    </w:p>
    <w:p w:rsidR="007B3778" w:rsidRDefault="007B3778">
      <w:pPr>
        <w:spacing w:after="0" w:line="240" w:lineRule="auto"/>
        <w:jc w:val="center"/>
        <w:rPr>
          <w:rFonts w:ascii="Book Antiqua" w:eastAsia="Book Antiqua" w:hAnsi="Book Antiqua" w:cs="Book Antiqua"/>
          <w:sz w:val="2"/>
          <w:szCs w:val="2"/>
        </w:rPr>
      </w:pPr>
    </w:p>
    <w:p w:rsidR="007B3778" w:rsidRDefault="007B3778">
      <w:pPr>
        <w:spacing w:after="0" w:line="240" w:lineRule="auto"/>
        <w:jc w:val="center"/>
        <w:rPr>
          <w:rFonts w:ascii="Book Antiqua" w:eastAsia="Book Antiqua" w:hAnsi="Book Antiqua" w:cs="Book Antiqua"/>
          <w:sz w:val="2"/>
          <w:szCs w:val="2"/>
        </w:rPr>
      </w:pPr>
    </w:p>
    <w:p w:rsidR="007B3778" w:rsidRDefault="007B3778">
      <w:pPr>
        <w:spacing w:after="0" w:line="240" w:lineRule="auto"/>
        <w:jc w:val="center"/>
        <w:rPr>
          <w:rFonts w:ascii="Book Antiqua" w:eastAsia="Book Antiqua" w:hAnsi="Book Antiqua" w:cs="Book Antiqua"/>
          <w:sz w:val="2"/>
          <w:szCs w:val="2"/>
        </w:rPr>
      </w:pPr>
    </w:p>
    <w:p w:rsidR="007B3778" w:rsidRDefault="007B3778">
      <w:pPr>
        <w:spacing w:after="0" w:line="240" w:lineRule="auto"/>
        <w:jc w:val="center"/>
        <w:rPr>
          <w:rFonts w:ascii="Book Antiqua" w:eastAsia="Book Antiqua" w:hAnsi="Book Antiqua" w:cs="Book Antiqua"/>
          <w:sz w:val="2"/>
          <w:szCs w:val="2"/>
        </w:rPr>
      </w:pPr>
    </w:p>
    <w:p w:rsidR="007B3778" w:rsidRDefault="007B3778">
      <w:pPr>
        <w:spacing w:after="0" w:line="240" w:lineRule="auto"/>
        <w:jc w:val="center"/>
        <w:rPr>
          <w:rFonts w:ascii="Book Antiqua" w:eastAsia="Book Antiqua" w:hAnsi="Book Antiqua" w:cs="Book Antiqua"/>
          <w:sz w:val="2"/>
          <w:szCs w:val="2"/>
        </w:rPr>
      </w:pPr>
    </w:p>
    <w:p w:rsidR="007B3778" w:rsidRDefault="007B3778">
      <w:pPr>
        <w:spacing w:after="0" w:line="240" w:lineRule="auto"/>
        <w:jc w:val="center"/>
        <w:rPr>
          <w:rFonts w:ascii="Book Antiqua" w:eastAsia="Book Antiqua" w:hAnsi="Book Antiqua" w:cs="Book Antiqua"/>
          <w:sz w:val="2"/>
          <w:szCs w:val="2"/>
        </w:rPr>
      </w:pPr>
    </w:p>
    <w:p w:rsidR="007B3778" w:rsidRDefault="007B3778">
      <w:pPr>
        <w:spacing w:after="0" w:line="240" w:lineRule="auto"/>
        <w:jc w:val="center"/>
        <w:rPr>
          <w:rFonts w:ascii="Book Antiqua" w:eastAsia="Book Antiqua" w:hAnsi="Book Antiqua" w:cs="Book Antiqua"/>
          <w:sz w:val="2"/>
          <w:szCs w:val="2"/>
        </w:rPr>
      </w:pPr>
    </w:p>
    <w:tbl>
      <w:tblPr>
        <w:tblStyle w:val="a0"/>
        <w:tblW w:w="9355" w:type="dxa"/>
        <w:tblInd w:w="534" w:type="dxa"/>
        <w:tblLayout w:type="fixed"/>
        <w:tblLook w:val="0400" w:firstRow="0" w:lastRow="0" w:firstColumn="0" w:lastColumn="0" w:noHBand="0" w:noVBand="1"/>
      </w:tblPr>
      <w:tblGrid>
        <w:gridCol w:w="2126"/>
        <w:gridCol w:w="7229"/>
      </w:tblGrid>
      <w:tr w:rsidR="007B3778" w:rsidTr="008D1213">
        <w:tc>
          <w:tcPr>
            <w:tcW w:w="2126" w:type="dxa"/>
          </w:tcPr>
          <w:p w:rsidR="007B3778" w:rsidRDefault="007B3778">
            <w:pPr>
              <w:jc w:val="center"/>
              <w:rPr>
                <w:rFonts w:ascii="Book Antiqua" w:eastAsia="Book Antiqua" w:hAnsi="Book Antiqua" w:cs="Book Antiqua"/>
                <w:b/>
              </w:rPr>
            </w:pPr>
          </w:p>
        </w:tc>
        <w:tc>
          <w:tcPr>
            <w:tcW w:w="7229" w:type="dxa"/>
          </w:tcPr>
          <w:p w:rsidR="007B3778" w:rsidRDefault="00315C3F" w:rsidP="008308DA">
            <w:pPr>
              <w:jc w:val="center"/>
              <w:rPr>
                <w:rFonts w:ascii="Book Antiqua" w:eastAsia="Book Antiqua" w:hAnsi="Book Antiqua" w:cs="Book Antiqua"/>
                <w:b/>
              </w:rPr>
            </w:pPr>
            <w:r>
              <w:rPr>
                <w:rFonts w:ascii="Book Antiqua" w:eastAsia="Book Antiqua" w:hAnsi="Book Antiqua" w:cs="Book Antiqua"/>
                <w:b/>
                <w:sz w:val="24"/>
                <w:szCs w:val="24"/>
              </w:rPr>
              <w:t>Abstra</w:t>
            </w:r>
            <w:r w:rsidR="008308DA">
              <w:rPr>
                <w:rFonts w:ascii="Book Antiqua" w:eastAsia="Book Antiqua" w:hAnsi="Book Antiqua" w:cs="Book Antiqua"/>
                <w:b/>
                <w:sz w:val="24"/>
                <w:szCs w:val="24"/>
              </w:rPr>
              <w:t>k</w:t>
            </w:r>
          </w:p>
        </w:tc>
      </w:tr>
      <w:tr w:rsidR="008308DA" w:rsidTr="008D1213">
        <w:tc>
          <w:tcPr>
            <w:tcW w:w="2126" w:type="dxa"/>
          </w:tcPr>
          <w:p w:rsidR="008308DA" w:rsidRDefault="008308DA">
            <w:pPr>
              <w:jc w:val="center"/>
              <w:rPr>
                <w:rFonts w:ascii="Book Antiqua" w:eastAsia="Book Antiqua" w:hAnsi="Book Antiqua" w:cs="Book Antiqua"/>
                <w:b/>
              </w:rPr>
            </w:pPr>
          </w:p>
        </w:tc>
        <w:tc>
          <w:tcPr>
            <w:tcW w:w="7229" w:type="dxa"/>
          </w:tcPr>
          <w:p w:rsidR="008308DA" w:rsidRPr="008308DA" w:rsidRDefault="008308DA" w:rsidP="008308DA">
            <w:pPr>
              <w:jc w:val="both"/>
              <w:rPr>
                <w:rFonts w:ascii="Book Antiqua" w:eastAsia="Book Antiqua" w:hAnsi="Book Antiqua" w:cs="Book Antiqua"/>
                <w:b/>
                <w:sz w:val="24"/>
                <w:szCs w:val="24"/>
              </w:rPr>
            </w:pPr>
            <w:r w:rsidRPr="008308DA">
              <w:rPr>
                <w:rFonts w:ascii="Book Antiqua" w:hAnsi="Book Antiqua" w:cs="Times New Roman"/>
                <w:i/>
                <w:sz w:val="20"/>
                <w:szCs w:val="20"/>
              </w:rPr>
              <w:t>Penelitian ini bertujuan untuk mengkaji lebih dalam terkait hubungan antara pembangunan berkelanjutan dengan community based tourism. Penelitian ini menggunakan metode systematic literature review, artikel yang diambil dari publikasi berbagai penerbit dengan menggunakan database SCOPUS dan diberikan pembatasan tahun terbit mulai tahun 2019 hingga tahun 2021. Hasil dari penelitian ini menunjukkan bahwa CBT merupakan salah satu pendekatan terpenting dalam mewujudkan pembangunan berkelanjutan. CBT memiliki hubungan yang sangat erat dengan pembangunan berkelanjutan, yang dimana CBT dinilai sebagai strategi yang sangat efektif untuk mrwujudkan pembangunan berkelanjutan, karena CBT berfokus pada masyarakat lokal yang dimana masyarakat lokal berperan aktif sebagai pemilik sumber daya sekaligus aktor utama dalam pengembangan sumber daya alam yang dimiliki. Jadi di dalam konsep CBT ini, masyarakat diberdayakan untuk mengembangan keterampilan, budaya, serta potensi alam yang mereka miliki tanpa merusaknya sedikitpun, karena salah satu indikator keberhasilan pembangunan berkelanjutan adalah pelestarian lingkungan. Keterbatasan dalam penelitian ini yaitu peneliti hanya berfokus pada hubungan antara pembangunan berkelanjutan dengan CBT dan belum membahas hubungan pembangunan berkelanjutan dengan indikator-indikator lain dan dalam penelitian ini peneliti hanya menggunakan penelitian terdahulu dalam jumlah terbatas yakni hanya 266 artikel. Sehingga saran untuk peneliti selanjutnya yang tertarik meneliti pembangunan berkelanjutan, agar mengkaji hubungan pembangunan berkelanjutan dengan indikator-indikator lain dan dapat menggunakan penelitian terdahulu lebih banyak lagi agar dapat digeneralisir dalam pembahasan yang lebih luas.</w:t>
            </w:r>
          </w:p>
        </w:tc>
      </w:tr>
      <w:tr w:rsidR="008308DA" w:rsidTr="008D1213">
        <w:tc>
          <w:tcPr>
            <w:tcW w:w="2126" w:type="dxa"/>
          </w:tcPr>
          <w:p w:rsidR="008308DA" w:rsidRDefault="008308DA">
            <w:pPr>
              <w:jc w:val="center"/>
              <w:rPr>
                <w:rFonts w:ascii="Book Antiqua" w:eastAsia="Book Antiqua" w:hAnsi="Book Antiqua" w:cs="Book Antiqua"/>
                <w:b/>
              </w:rPr>
            </w:pPr>
          </w:p>
        </w:tc>
        <w:tc>
          <w:tcPr>
            <w:tcW w:w="7229" w:type="dxa"/>
          </w:tcPr>
          <w:p w:rsidR="008308DA" w:rsidRPr="009A3342" w:rsidRDefault="008308DA" w:rsidP="008308DA">
            <w:pPr>
              <w:jc w:val="both"/>
              <w:rPr>
                <w:rFonts w:ascii="Times New Roman" w:hAnsi="Times New Roman" w:cs="Times New Roman"/>
                <w:i/>
                <w:sz w:val="20"/>
                <w:szCs w:val="20"/>
              </w:rPr>
            </w:pPr>
          </w:p>
        </w:tc>
      </w:tr>
      <w:tr w:rsidR="008308DA" w:rsidTr="008D1213">
        <w:tc>
          <w:tcPr>
            <w:tcW w:w="9355" w:type="dxa"/>
            <w:gridSpan w:val="2"/>
          </w:tcPr>
          <w:p w:rsidR="008308DA" w:rsidRPr="008308DA" w:rsidRDefault="008308DA" w:rsidP="008308DA">
            <w:pPr>
              <w:jc w:val="both"/>
              <w:rPr>
                <w:rFonts w:ascii="Book Antiqua" w:hAnsi="Book Antiqua" w:cs="Times New Roman"/>
                <w:b/>
              </w:rPr>
            </w:pPr>
            <w:r>
              <w:rPr>
                <w:rFonts w:ascii="Book Antiqua" w:hAnsi="Book Antiqua" w:cs="Times New Roman"/>
                <w:b/>
              </w:rPr>
              <w:t xml:space="preserve">Kata Kunci: </w:t>
            </w:r>
            <w:r w:rsidRPr="008308DA">
              <w:rPr>
                <w:rFonts w:ascii="Book Antiqua" w:hAnsi="Book Antiqua" w:cs="Times New Roman"/>
              </w:rPr>
              <w:t xml:space="preserve">Pembangunan Berkelanjutan, </w:t>
            </w:r>
            <w:r w:rsidRPr="008308DA">
              <w:rPr>
                <w:rFonts w:ascii="Book Antiqua" w:hAnsi="Book Antiqua" w:cs="Times New Roman"/>
                <w:i/>
              </w:rPr>
              <w:t xml:space="preserve">Community Based Tourism, </w:t>
            </w:r>
            <w:r w:rsidRPr="008308DA">
              <w:rPr>
                <w:rFonts w:ascii="Book Antiqua" w:hAnsi="Book Antiqua" w:cs="Times New Roman"/>
              </w:rPr>
              <w:t>Masyarakat Lokal,</w:t>
            </w:r>
            <w:r w:rsidRPr="008308DA">
              <w:rPr>
                <w:rFonts w:ascii="Book Antiqua" w:hAnsi="Book Antiqua" w:cs="Times New Roman"/>
                <w:i/>
              </w:rPr>
              <w:t xml:space="preserve"> Systematic Literature Review</w:t>
            </w:r>
          </w:p>
        </w:tc>
      </w:tr>
      <w:tr w:rsidR="008308DA" w:rsidTr="008D1213">
        <w:tc>
          <w:tcPr>
            <w:tcW w:w="2126" w:type="dxa"/>
          </w:tcPr>
          <w:p w:rsidR="008308DA" w:rsidRDefault="008308DA">
            <w:pPr>
              <w:jc w:val="center"/>
              <w:rPr>
                <w:rFonts w:ascii="Book Antiqua" w:eastAsia="Book Antiqua" w:hAnsi="Book Antiqua" w:cs="Book Antiqua"/>
                <w:b/>
              </w:rPr>
            </w:pPr>
          </w:p>
        </w:tc>
        <w:tc>
          <w:tcPr>
            <w:tcW w:w="7229" w:type="dxa"/>
          </w:tcPr>
          <w:p w:rsidR="008308DA" w:rsidRPr="008308DA" w:rsidRDefault="008308DA" w:rsidP="008308DA">
            <w:pPr>
              <w:jc w:val="center"/>
              <w:rPr>
                <w:rFonts w:ascii="Times New Roman" w:hAnsi="Times New Roman" w:cs="Times New Roman"/>
                <w:b/>
                <w:i/>
                <w:sz w:val="20"/>
                <w:szCs w:val="20"/>
              </w:rPr>
            </w:pPr>
            <w:r>
              <w:rPr>
                <w:rFonts w:ascii="Book Antiqua" w:eastAsia="Book Antiqua" w:hAnsi="Book Antiqua" w:cs="Book Antiqua"/>
                <w:b/>
                <w:sz w:val="24"/>
                <w:szCs w:val="24"/>
              </w:rPr>
              <w:t>Abstract</w:t>
            </w:r>
          </w:p>
        </w:tc>
      </w:tr>
      <w:tr w:rsidR="007B3778" w:rsidTr="008D1213">
        <w:tc>
          <w:tcPr>
            <w:tcW w:w="2126" w:type="dxa"/>
            <w:vAlign w:val="bottom"/>
          </w:tcPr>
          <w:p w:rsidR="007B3778" w:rsidRDefault="00315C3F">
            <w:pPr>
              <w:ind w:right="33"/>
              <w:rPr>
                <w:rFonts w:ascii="Book Antiqua" w:eastAsia="Book Antiqua" w:hAnsi="Book Antiqua" w:cs="Book Antiqua"/>
                <w:sz w:val="20"/>
                <w:szCs w:val="20"/>
              </w:rPr>
            </w:pPr>
            <w:r>
              <w:rPr>
                <w:rFonts w:ascii="Book Antiqua" w:eastAsia="Book Antiqua" w:hAnsi="Book Antiqua" w:cs="Book Antiqua"/>
                <w:sz w:val="20"/>
                <w:szCs w:val="20"/>
              </w:rPr>
              <w:t>Article Histori:</w:t>
            </w:r>
          </w:p>
          <w:p w:rsidR="007B3778" w:rsidRDefault="00315C3F">
            <w:pPr>
              <w:ind w:right="33"/>
              <w:rPr>
                <w:rFonts w:ascii="Book Antiqua" w:eastAsia="Book Antiqua" w:hAnsi="Book Antiqua" w:cs="Book Antiqua"/>
                <w:sz w:val="20"/>
                <w:szCs w:val="20"/>
              </w:rPr>
            </w:pPr>
            <w:r>
              <w:rPr>
                <w:rFonts w:ascii="Book Antiqua" w:eastAsia="Book Antiqua" w:hAnsi="Book Antiqua" w:cs="Book Antiqua"/>
                <w:sz w:val="20"/>
                <w:szCs w:val="20"/>
              </w:rPr>
              <w:t>Submited: ……….</w:t>
            </w:r>
          </w:p>
          <w:p w:rsidR="007B3778" w:rsidRDefault="00315C3F">
            <w:pPr>
              <w:ind w:right="33"/>
              <w:rPr>
                <w:rFonts w:ascii="Book Antiqua" w:eastAsia="Book Antiqua" w:hAnsi="Book Antiqua" w:cs="Book Antiqua"/>
                <w:sz w:val="20"/>
                <w:szCs w:val="20"/>
              </w:rPr>
            </w:pPr>
            <w:r>
              <w:rPr>
                <w:rFonts w:ascii="Book Antiqua" w:eastAsia="Book Antiqua" w:hAnsi="Book Antiqua" w:cs="Book Antiqua"/>
                <w:sz w:val="20"/>
                <w:szCs w:val="20"/>
              </w:rPr>
              <w:t>Review: ……….</w:t>
            </w:r>
          </w:p>
          <w:p w:rsidR="007B3778" w:rsidRDefault="00315C3F">
            <w:pPr>
              <w:ind w:right="33"/>
              <w:rPr>
                <w:rFonts w:ascii="Book Antiqua" w:eastAsia="Book Antiqua" w:hAnsi="Book Antiqua" w:cs="Book Antiqua"/>
                <w:sz w:val="20"/>
                <w:szCs w:val="20"/>
              </w:rPr>
            </w:pPr>
            <w:r>
              <w:rPr>
                <w:rFonts w:ascii="Book Antiqua" w:eastAsia="Book Antiqua" w:hAnsi="Book Antiqua" w:cs="Book Antiqua"/>
                <w:sz w:val="20"/>
                <w:szCs w:val="20"/>
              </w:rPr>
              <w:t>Editing: ……….</w:t>
            </w:r>
          </w:p>
          <w:p w:rsidR="007B3778" w:rsidRDefault="00315C3F">
            <w:pPr>
              <w:ind w:right="33"/>
              <w:rPr>
                <w:rFonts w:ascii="Book Antiqua" w:eastAsia="Book Antiqua" w:hAnsi="Book Antiqua" w:cs="Book Antiqua"/>
                <w:sz w:val="20"/>
                <w:szCs w:val="20"/>
              </w:rPr>
            </w:pPr>
            <w:r>
              <w:rPr>
                <w:rFonts w:ascii="Book Antiqua" w:eastAsia="Book Antiqua" w:hAnsi="Book Antiqua" w:cs="Book Antiqua"/>
                <w:sz w:val="20"/>
                <w:szCs w:val="20"/>
              </w:rPr>
              <w:t>Publish: ……….</w:t>
            </w:r>
          </w:p>
          <w:p w:rsidR="007B3778" w:rsidRDefault="007B3778">
            <w:pPr>
              <w:ind w:right="33"/>
              <w:rPr>
                <w:rFonts w:ascii="Book Antiqua" w:eastAsia="Book Antiqua" w:hAnsi="Book Antiqua" w:cs="Book Antiqua"/>
                <w:color w:val="FF0000"/>
                <w:sz w:val="20"/>
                <w:szCs w:val="20"/>
              </w:rPr>
            </w:pPr>
          </w:p>
        </w:tc>
        <w:tc>
          <w:tcPr>
            <w:tcW w:w="7229" w:type="dxa"/>
          </w:tcPr>
          <w:p w:rsidR="007B3778" w:rsidRPr="008308DA" w:rsidRDefault="008308DA" w:rsidP="008308DA">
            <w:pPr>
              <w:jc w:val="both"/>
              <w:rPr>
                <w:rFonts w:ascii="Book Antiqua" w:eastAsia="Book Antiqua" w:hAnsi="Book Antiqua" w:cs="Book Antiqua"/>
                <w:b/>
              </w:rPr>
            </w:pPr>
            <w:r w:rsidRPr="008308DA">
              <w:rPr>
                <w:rFonts w:ascii="Book Antiqua" w:hAnsi="Book Antiqua" w:cs="Times New Roman"/>
                <w:i/>
                <w:sz w:val="20"/>
                <w:szCs w:val="20"/>
              </w:rPr>
              <w:t xml:space="preserve">This study aims to examine more deeply the relationship between sustainable development and community based tourism. This study uses a systematic literature review method, articles taken from the publications of various publishers using the SCOPUS database and given restrictions on the year of publication from 2019 to 2021. The results of this study indicate that CBT is one of the most important approaches in realizing sustainable development. CBT has a very close relationship with sustainable development, where CBT is considered a very effective strategy for realizing sustainable development, because CBT focuses on local communities where local people play an active role as the owner of the resource as well as the main actor in the development of their natural resources. . So in this CBT concept, the community is empowered to develop their skills, culture, and natural potential without destroying it </w:t>
            </w:r>
            <w:r w:rsidRPr="008308DA">
              <w:rPr>
                <w:rFonts w:ascii="Book Antiqua" w:hAnsi="Book Antiqua" w:cs="Times New Roman"/>
                <w:i/>
                <w:sz w:val="20"/>
                <w:szCs w:val="20"/>
              </w:rPr>
              <w:lastRenderedPageBreak/>
              <w:t>at all, because one of the indicators of the success of sustainable development is environmental preservation. The limitation in this study is that the researcher only focuses on the relationship between sustainable development and CBT and has not discussed the relationship between sustainable development and other indicators and in this study the researcher only used a limited number of previous studies, namely only 266 articles. So that the suggestion for future researchers who are interested in researching sustainable development is to study the relationship of sustainable development with other indicators and to use more previous research so that it can be generalized in a broader discussion.</w:t>
            </w:r>
          </w:p>
        </w:tc>
      </w:tr>
      <w:tr w:rsidR="007B3778" w:rsidTr="008D1213">
        <w:tc>
          <w:tcPr>
            <w:tcW w:w="2126" w:type="dxa"/>
            <w:vAlign w:val="bottom"/>
          </w:tcPr>
          <w:p w:rsidR="007B3778" w:rsidRDefault="007B3778">
            <w:pPr>
              <w:ind w:right="33"/>
              <w:rPr>
                <w:rFonts w:ascii="Book Antiqua" w:eastAsia="Book Antiqua" w:hAnsi="Book Antiqua" w:cs="Book Antiqua"/>
                <w:sz w:val="20"/>
                <w:szCs w:val="20"/>
              </w:rPr>
            </w:pPr>
          </w:p>
        </w:tc>
        <w:tc>
          <w:tcPr>
            <w:tcW w:w="7229" w:type="dxa"/>
          </w:tcPr>
          <w:p w:rsidR="007B3778" w:rsidRDefault="007B3778">
            <w:pPr>
              <w:ind w:left="175"/>
              <w:jc w:val="both"/>
              <w:rPr>
                <w:rFonts w:ascii="Book Antiqua" w:eastAsia="Book Antiqua" w:hAnsi="Book Antiqua" w:cs="Book Antiqua"/>
                <w:i/>
              </w:rPr>
            </w:pPr>
          </w:p>
        </w:tc>
      </w:tr>
      <w:tr w:rsidR="007B3778" w:rsidTr="008D1213">
        <w:tc>
          <w:tcPr>
            <w:tcW w:w="9355" w:type="dxa"/>
            <w:gridSpan w:val="2"/>
          </w:tcPr>
          <w:p w:rsidR="007B3778" w:rsidRPr="008308DA" w:rsidRDefault="00315C3F" w:rsidP="008308DA">
            <w:pPr>
              <w:jc w:val="both"/>
              <w:rPr>
                <w:rFonts w:ascii="Book Antiqua" w:eastAsia="Book Antiqua" w:hAnsi="Book Antiqua" w:cs="Book Antiqua"/>
                <w:i/>
              </w:rPr>
            </w:pPr>
            <w:r w:rsidRPr="008308DA">
              <w:rPr>
                <w:rFonts w:ascii="Book Antiqua" w:eastAsia="Book Antiqua" w:hAnsi="Book Antiqua" w:cs="Book Antiqua"/>
                <w:b/>
              </w:rPr>
              <w:t>Keyword</w:t>
            </w:r>
            <w:r w:rsidRPr="008308DA">
              <w:rPr>
                <w:rFonts w:ascii="Book Antiqua" w:eastAsia="Book Antiqua" w:hAnsi="Book Antiqua" w:cs="Book Antiqua"/>
                <w:i/>
              </w:rPr>
              <w:t xml:space="preserve">: </w:t>
            </w:r>
            <w:r w:rsidR="008308DA" w:rsidRPr="008308DA">
              <w:rPr>
                <w:rFonts w:ascii="Book Antiqua" w:hAnsi="Book Antiqua" w:cs="Times New Roman"/>
                <w:i/>
              </w:rPr>
              <w:t>Sustainable Development, Community Based Tourism, Local Communities, Systematic Literature Review</w:t>
            </w:r>
          </w:p>
        </w:tc>
      </w:tr>
    </w:tbl>
    <w:p w:rsidR="007B3778" w:rsidRDefault="007B3778">
      <w:pPr>
        <w:spacing w:after="0" w:line="240" w:lineRule="auto"/>
        <w:jc w:val="center"/>
        <w:rPr>
          <w:rFonts w:ascii="Book Antiqua" w:eastAsia="Book Antiqua" w:hAnsi="Book Antiqua" w:cs="Book Antiqua"/>
          <w:b/>
          <w:sz w:val="24"/>
          <w:szCs w:val="24"/>
        </w:rPr>
      </w:pPr>
    </w:p>
    <w:p w:rsidR="007B3778" w:rsidRDefault="007B3778">
      <w:pPr>
        <w:spacing w:after="0" w:line="240" w:lineRule="auto"/>
        <w:jc w:val="both"/>
        <w:rPr>
          <w:rFonts w:ascii="Book Antiqua" w:eastAsia="Book Antiqua" w:hAnsi="Book Antiqua" w:cs="Book Antiqua"/>
          <w:i/>
          <w:sz w:val="24"/>
          <w:szCs w:val="24"/>
        </w:rPr>
        <w:sectPr w:rsidR="007B3778">
          <w:footerReference w:type="even" r:id="rId13"/>
          <w:footerReference w:type="default" r:id="rId14"/>
          <w:pgSz w:w="12240" w:h="15840"/>
          <w:pgMar w:top="426" w:right="1041" w:bottom="992" w:left="1418" w:header="1151" w:footer="851" w:gutter="0"/>
          <w:pgNumType w:start="1"/>
          <w:cols w:space="720" w:equalWidth="0">
            <w:col w:w="9360"/>
          </w:cols>
        </w:sectPr>
      </w:pPr>
    </w:p>
    <w:p w:rsidR="008D1213" w:rsidRPr="00E1223A" w:rsidRDefault="008D1213" w:rsidP="008D1213">
      <w:pPr>
        <w:pStyle w:val="ListParagraph"/>
        <w:numPr>
          <w:ilvl w:val="0"/>
          <w:numId w:val="2"/>
        </w:numPr>
        <w:rPr>
          <w:rFonts w:ascii="Book Antiqua" w:hAnsi="Book Antiqua" w:cs="Times New Roman"/>
          <w:b/>
          <w:sz w:val="24"/>
          <w:szCs w:val="24"/>
        </w:rPr>
      </w:pPr>
      <w:r w:rsidRPr="00E1223A">
        <w:rPr>
          <w:rFonts w:ascii="Book Antiqua" w:hAnsi="Book Antiqua" w:cs="Times New Roman"/>
          <w:b/>
          <w:sz w:val="24"/>
          <w:szCs w:val="24"/>
        </w:rPr>
        <w:lastRenderedPageBreak/>
        <w:t>Pendahuluan</w:t>
      </w:r>
    </w:p>
    <w:p w:rsidR="008D1213" w:rsidRPr="00E1223A" w:rsidRDefault="008D1213" w:rsidP="008D1213">
      <w:pPr>
        <w:pStyle w:val="ListParagraph"/>
        <w:ind w:left="360" w:firstLine="360"/>
        <w:jc w:val="both"/>
        <w:rPr>
          <w:rFonts w:ascii="Book Antiqua" w:hAnsi="Book Antiqua" w:cs="Times New Roman"/>
          <w:sz w:val="24"/>
          <w:szCs w:val="24"/>
        </w:rPr>
      </w:pPr>
      <w:r w:rsidRPr="00E1223A">
        <w:rPr>
          <w:rFonts w:ascii="Book Antiqua" w:hAnsi="Book Antiqua" w:cs="Times New Roman"/>
          <w:sz w:val="24"/>
          <w:szCs w:val="24"/>
        </w:rPr>
        <w:t xml:space="preserve">Sektor pariwisata sebagai salah satu sektor ekonomi harus memainkan peran penting dalam mewujudkan pembangunan berkelanjut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ISSN":"2223814X (ISSN)","abstract":"The tourism industry, being one of the key economic sectors, has to play a crucial role in bringing about sustainable development to Ethiopia. In spite of the fact that Ethiopia has a number of tourist attraction sites, it can be argued that the country has not yet obtained optimal benefit from the tourism sector. Thus, the research project in this article was an investigation into the challenges and opportunities of the tourism industry in Amhara National Regional State (ANRS) with the world heritage sites in focus. To address the objective, a mixed research approach was employed. To this end, both primary and secondary data were collected using focus group discussions (FGDs), semi-structured interviewd, self reported data and document analysis. Based on the thematic analyses made, this research found that the study areas have plenty of cultural, historical, ecotourism, archaeological and religious tourism resources. Moreover, the study has identified that the hospitality of the local community, the presence of internationally well known tourism sites nearby, and the presence of relative peace and stability are all major opportunities to boost the tourism development in the study area. On the other hand, the study revealed the following as major challenges for tourism development in the study areas: the bad image of the country, professional ethical problems among service providers, lack of intercultural communication competence, lack of adequate attention to the sector, weak promotion, direct and indirect violence against tourists occurring in different forms, a lack of coordination among stakeholders, insufficient quality of services, undeveloped tourist attractions, price discrimination, and a lack of sufficient and efficient manpower in the sector. The study determined that in the study areas, the opportunities to tourism development are very wide however a number of constraints have been observed from the discussion with government bodies as well as service providers in the study areas. The study concludes that the tourism industry performance is not satisfactory and largely underexploited due to the variety of challenges at different levels. Based on the findings of this study, the researchers recommend that each responsible stakeholder in the sector should be responsible in terms of taking immediate action and offering training particularly in the areas of cross/inter-cultural communication, developing professional codes of conduct and excellent…","author":[{"dropping-particle":"","family":"Abuhay","given":"T","non-dropping-particle":"","parse-names":false,"suffix":""},{"dropping-particle":"","family":"Abiew","given":"D","non-dropping-particle":"","parse-names":false,"suffix":""},{"dropping-particle":"","family":"Leulseged","given":"T","non-dropping-particle":"","parse-names":false,"suffix":""}],"container-title":"African Journal of Hospitality, Tourism and Leisure","id":"ITEM-1","issue":"5","issued":{"date-parts":[["2019"]]},"language":"English","note":"Export Date: 31 March 2021\n\nCorrespondence Address: Abuhay, T.; Department of Civics and Ethical Studies, P.O.Box 196, Ethiopia; email: abtedi@gmail.com\n\nReferences: Amhara Region Culture and Tourism Bureau, Tourist Statistics Report (2011/12, 2014 E.C.) Amhara Region Culture and Tourism Bureau, 2010 Annual report, 2016/17; Ashley, C., The impacts of tourism on rural livelihoods: Namibia's experience (2002) Working paper, 128. , London; \nAyele, K., (2007) Population and resource base of Ethiopia, , artistic printing enterprise, Addis Ababa, Ethiopia;\nByrd, E.T., Stakeholders in sustainable tourism development and their roles: applying stakeholder theory to sustainable tourism development (2007) Tourism Review, 62 (2), pp. 6-13;\nBramwell, B., Sherman, A., Collaboration in local tourism policymaking (1999) Annals of Tourism Research, 26 (2), pp. 392-415;\nFayissa, B., (2007) The impact of Tourism on economic growth and development in Africa, , Department of Economics and Finance, middle Tennessee State University working paper series, USA;\nGoeldner, C.R., Ritchie, J.R.B., (1995) Tourism principles, practices, philosophies, , http://shora.tabriz.ir/Uploads/83/cms/user/File/657/E_Book/Tourism/Tourism%20Principles%20Practices%20Philosophies%2011th%20ed%202009.pdf, [Accessed on 15 May 2019]. New York;\nKweka, J., Tourism and the economy of Tanzania; ACGE Analysi (2004) A paper presented at the CSAE conference on growth, poverty reduction and human development in Africa, , 22-24 march 2004 Oxford, UK;\nMuganda, M., (2009) Community involvement and participation in tourism development in Tanzania, , A case study of local communities in Barabarani village, Mto wambo, arusha-Tanzania. A Master thesis of tourism management, Victoria University of wellington, Tanzania;\nMoral Intensity and Service Delivery in the Hospitality Industry: The Value of Codes of Ethics (2016) Journal of Economics, 7 (2-3), pp. 73-84;\nNicolaides, A., Tourism Stakeholder Theory in practice: instrumental business grounds, fundamental normative demands or a descriptive application? (2015) African Journal of Hospitality, Tourism and Leisure, 4 (2), pp. 1-26;\nNicolaides, A., de Witt, L., Corporate social responsibility and stakeholder needs (2015) in Management Innovation and Entrepreneurship: A Global Perspective, April, , 2015: Book Chapter 2: Edited by Demetris Vrontis, Georgia Sakka and Monaliz Amirkhanpour, Cambridge Scholars Publishing: UK;\nTeklehaymanot, H., (2005) The role of tourism for regional economic development, , Tigray Tourism Commission, Mekelle, Ethiopia;\nTao, T.C.H., (2006) Tourism as a livelihood strategy in indigenous communities: Case studies from Taiwan. A thesis for the degree of Doctor of philosophy in geography, , Waterloo, Ontario, Canada;\nTelfer, J., Sharpley, R., (2008) Tourism and Development in the Developing World, , Routledge: London;\n(2013) Sustainable Tourism for Development Guidebook: Enhancing capacities for Sustainable Tourism for development in developing countries, , https://www.eunwto.org/doi/book/10.18111/9789284415496, [Accessed on 28 May 2019};\n(2004) A report on pro-poor tourism potential in Ethiopia, , http://siteresources.worldbank.org/INTETHIOPIA/Resources/ET_Tourism_Strategy.pdf, [Accessed on 22 June 2019]. Addis Ababa, Ethiopia;\n(2002) Guide for Local Authorities on Developing Sustainable Tourism, , https://sdt.unwto.org/sites/all/files/pdf/11.0_tourism.pdf, [Accessed 28 June 2019]","publisher":"Africa Journals","publisher-place":"Department of Civics and Ethical Studies, College of Social Sciences and Humanities, University of Gondar, P.O.Box 196, Gondar, Ethiopia","title":"Challenges and opportunities of the tourism industry in Amhara Regional State: The World Heritage sites in focus","type":"article-journal","volume":"8"},"uris":["http://www.mendeley.com/documents/?uuid=b892f39e-c74e-477e-ae98-17ca8043eec8"]}],"mendeley":{"formattedCitation":"(Abuhay et al., 2019)","plainTextFormattedCitation":"(Abuhay et al., 2019)","previouslyFormattedCitation":"(Abuhay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Abuhay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Sektor pariwisata diistilahkan sebagai agen perubahan budaya yang berpengaruh pada seseorang, adat istiadat, serta cara berfikir masyarakat. Maka dari itu dalam meningkatkan arus gelombang wisata harus memiliki perencanaan yang sangat matang, karena jika meningkatkan gelombang wisata tetapi tidak sinergis dengan perencanaan yang sangat matang dikhawatikan akan berdampak negatif terhadap kondisi sosial budaya masyarakat. Salah satu faktor penentu bahwa pariwisata dapat berdampak positif pada lokalitas yaitu penerapan model pengembangan pariwisata yang tepat,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dinilai salah satu model pengembangan pariwisata yang cocok dengan pembangunan pariwisata lokal karena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berfokus pada sumber daya dan manfaat lokal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ISSN":"2223814X (ISSN)","abstract":"Tourism is a major global economic sector and its potential role in decreasing poverty and inequality and fostering community development should not be underestimated. However, while tourism can have positive impacts on localities, invariably the model of tourism development determines the type of impacts. This is a conceptual paper based entirely on secondary data. It has been acknowledged that the current system of conventional/mass tourism has not fulfilled tourism's potential to promote development. Local Economic Development (LED) focuses on local resources and benefits, while community-based tourism (CBT) and, Albergo Diffuso (AD) are tourism models that are compatible with the development of the local context. This article coalesces the CBT and AD tourism model in relation to LED to advance a 'new' tourism model, referred to as community-based diffused tourism (CBDT), based on the characteristics of CBT and AD. More specifically, it explores the socio-economic and ownership/control characteristics of CBT together with geographical/space characteristics and a specific 'social' feature of AD. The geographical/space characteristics of AD are expanded and reconfigured. © 2020 AJHTL /Author/s.","author":[{"dropping-particle":"","family":"Giampiccoli","given":"A","non-dropping-particle":"","parse-names":false,"suffix":""},{"dropping-particle":"","family":"Mtapuri","given":"O","non-dropping-particle":"","parse-names":false,"suffix":""}],"container-title":"African Journal of Hospitality, Tourism and Leisure","id":"ITEM-1","issue":"1","issued":{"date-parts":[["2020"]]},"language":"English","note":"Cited By :1\n\nExport Date: 31 March 2021\n\nCorrespondence Address: Mtapuri, O.; School of Built Environment and Development Studies, South Africa; email: mtapurio@ukzn.ac.za\n\nReferences: Agarwal, S., Restructuring and local economic development: Implications for seaside resort regeneration in Southwest Britain (1999) Tourism Management, 20, pp. 511-522; \nAmat Ramsa, Y., Mohd, A., Community-based ecotourism: A new proposition for sustainable development and environmental conservation in Malaysia (2004) Journal of Applied Science, 4 (4), pp. 583-589;\nArcher, B., Cooper, C., Ruhanen, L., The positive and negative impacts of tourism (2005) Global Tourism, pp. 79-102. , In W. F. Theobald (Ed.), Amsterdam: Elsevier;\nAvram, M., Zarrilli, L., The Italian model of &amp;quot;Albergo Diffuso&amp;quot;: A possible way to preserve the traditional heritage and to encourage the sustainable development of the Apuseni Nature Park (2012) GeoJournal of Tourism and Geosites, 1 (9), pp. 32-42;\nBeeton, S., (2006) Community Development through Tourism, , Collingwood: Landlinks Press;\nBlakely, E.J., Leigh, N.G., (2013) Planning Local Economic Development: Theory and Practice, , Thousand Oaks, CA: Sage;\nBurgos, A., Mertens, F., Participatory management of community-based tourism: A network perspective (2017) Community Development, 48 (4), pp. 546-565;\nCalanog, L.A., Reyes, D.P.T., Eugenio, V.F., (2012) Making ecotourism work. A manual on establishing Community-based Ecotourism Enterprise (CBEE) in the Philippines, , Makati City: Philippines Office, Japan International Cooperation Agency;\nChok, S., Macbeth, J., Warren, C., Tourism as a tool for poverty alleviation: A critical analysis of &amp;quot;Pro-poor tourism&amp;quot; and implications for sustainability (2007) Current Issues in Tourism, 10 (2-3), pp. 144-165;\nComerio, N., Strozzi, F., Tourism and its economic impact: A literature review using bibliometric tools (2019) Tourism Economics, 25 (1), pp. 109-131;\nCox, K.R., Mair, A., Locality and Community in the Politics of Local Economic Development (1998) Annals of the Association of American Geographers, 78 (2), pp. 307-325;\nCucaria, N., Wankowiczb, E., De Falco, S.E., Rural tourism and Albergo Diffuso: A case study for sustainable land-use Planning (2019) Land Use Policy, 82, pp. 105-119;\nDall', A.G., (2017) Teoria dell'Albergo Diffuso, , https://www.alberghidiffusi.it/teoria-dellalbergo-diffuso/;\nDangi, T.B., Jamal, T., An Integrated Approach to &amp;quot;Sustainable Community-Based Tourism&amp;quot; (2008) Sustainability, 8 (475), pp. 1-32;\nDavison, R.M., Harris, R.W., Vogel, D.R., E-Commerce for Community-Based Tourism in Developing Countries (2005) Proceeding of The Ninth Pacific Asia Conference on Information Systems, pp. 1396-1403. , Bangkok, Thailand, 7-10 July 2005;\nDenman, R., (2001) Guidelines for community-based ecotourism development, , Gland: WWF International;\nDi Gregorio, D., Place-based business models for resilient local economies: Cases from Italian slow food, agritourism and the albergo diffuso (2017) Journal of Enterprising Communities: People and Places in the Global Economy, 11 (1), pp. 113-128;\nDichter, G., Dall', A.G., Albergo diffuso developing tourism through innovation and tradition. IDEASS-Innovation by Development and South-South Cooperation, , http://www.ideassonline.org/public/pdf/br_47_01.pdf;\nDluzewska, A., Rodzos, J., Sustainable tourism supranational policies and the wellbeing-Gaps and challenges from the hosts' and the guests' perspective (2018) Monitoring of Public Opinion: Economic and Social Changes, 5, pp. 250-268;\nDłuzewska, A., (2009) Socio-cultural tourism dysfunctions in Musilm countries, p. 294. , Warsaw: Warsaw University Press;\nDodds, R., Ali, A., Galaski, K., Mobilizing knowledge: Determining key elements for success and pitfalls in developing community-based tourism (2018) Current Issues in Tourism, 21 (13), pp. 1547-1568;\nDragičević, M., Tomašević, A., Stanović, N., Kavejić, I., The managers' attitude towards diffuse hotels as innovative form of agricultural households tourist offer (2016) Procedia Economics and Finance, 39, pp. 102-107;\nDropulić, M., Krajnović, A., Ružić, P., Albergo diffuso hotels-a solution to sustainable development of tourism (2008) 27th International Conference on Organizational Science Development. Knowledge for Sustainable Development, , March 19-21, 2008, Portorož, Slovenia;\nFiseha, G.G., Oyelana, A.A., An Assessment of the Roles of Small and Medium Enterprises (SMEs) in the Local Economic Development (LED) in South Africa (2015) Journal of Economics, 6 (3), pp. 280-290;\nGeorge, B.P., Nedelea, A., Antony, M., The business of community based tourism: A multi-stakeholder approach (2007) Journal of Tourism Research, Tourism Issues, 3, pp. 1-19;\nGiampiccoli, A., Mtapuri, O., Community-based tourism: An exploration of the concept(s) from a political perspective (2012) Tourism Review International, 16 (1), pp. 29-43;\nGiampiccoli, A., Mtapuri, O., Between theory and practice: A conceptualization of community based tourism and community participation (2015) Loyola Journal of Social Sciences, 29 (1), pp. 27-52;\nGiampiccoli, A., Mtapuri, O., Beyond community-based tourism. Towards a new tourism sector classification system (2017) Gazeta de Antropologia, 33 (1);\nGiampiccoli, A., Mtapuri, O., Conceptualising the Contribution of Community-Based Tourism to Social Justice and Self-Determination (2019) African Journal of Hospitality, Tourism and Leisure, 8 (1), pp. 1-14;\nGiampiccoli, A., Nauright, J., Problems and prospects for community-based tourism in the New South Africa: The 2010 FIFA World Cup and beyond (2010) African Historical Review, 42 (1), pp. 42-62;\nGiampiccoli, A., Saayman, M., Community-based tourism: From a local to a global push (2016) Acta Commercii, 16 (1), pp. 1-10;\nGiampiccoli, A., Saayman, M., Community-based tourism, responsible tourism, and infrastructure development and poverty (2017) African Journal of Hospitality, Tourism and Leisure, 6 (2), pp. 1-28;\nGiampiccoli, A., Saayman, M., Community-based tourism development model and community participation (2018) African Journal of Hospitality, Tourism and Leisure, 7 (4), pp. 1-27;\nGiampiccoli, A., Saayman, M., Jugmohan, S., Are 'Albergo Diffuso' and communitybased tourism the answers to community development in South Africa? (2016) Development Southern Africa, 33 (4), pp. 548-561;\nGiriwati, N.S.S., Hawa, L.C., Pamungkas, S.T., Iyati, W., Hidayat, A.R.T., Local Community Participation in Ecotourism Development: The Case of Sumberwangi Hamlet Destination, East Java, Indonesia (2019) PEOPLE: International Journal of Social Sciences, 5 (1), pp. 81-98;\nGuo, Y., Jiang, J., Li, S., A Sustainable Tourism Policy Research Review (2019) Sustainability, 11 (3187), pp. 1-16;\nHausler, N., Strasdas, W., (2003) Training manual for community-based tourism, , Zschortau: WEnt-Capacity Building International;\nHayakawa, T., Rivero, M., Local Economic Development and Tourism (2009) En Breve, 145, pp. 1-4. , Washington DC: World Bank;\nHoover, M., Abell, H., (2016) The Cooperative growth ecosystem. Inclusive Economic Development in Action, , San Francisco Bay Area: Democracy at Work Institute and Project Equity;\n(2013) Local Development Strategies, , Geneva: International Labour Organisation;\n(2013) Resilience in a downturn: The power of financial cooperatives, , Geneva: International Labour Organisation;\n(2017) Building Local Development in Rural Areas through Cooperatives and other Social and Solidarity Economy Enterprises and Organizations. Decent work in the rural economy policy guidance notes, , Geneva: International Labour Organisation;\n(2017) Sustainable Tourism-A Catalyst for Inclusive Socio-economic Development and Poverty Reduction in Rural Areas, , Geneva: International Labour Organisation;\nJili, N.N., Masuku, M.M., Selepe, B.M., SMMEs promoting Local Economic Development (LED) in UMlalazi Local Municipality, KwaZulu-Natal (2017) African Journal of Hospitality, Tourism and Leisure, 6 (1), pp. 1-10;\nKaur, P., Jawaid, A., Bt Abu Othman, N., (2016) The Impact of Community Based Tourism on Community Development in Sarawak. Journal of Borneo Kalimantan, 2 (1), pp. 15-26;\nKhumalo, P., Improving the Contribution of Cooperatives as Vehicles for Local Economic Development in South Africa (2014) African Studies Quarterly, 14 (4), pp. 61-79;\nKoster, R., An Evaluation of Community-Based Tourism Development: How Theory Intersects with Practice (2007) Prairie Perspectives, 10 (1), pp. 67-88;\nLeksakundilok, A., Hirsch, P., Community-based tourism in Thailand (2008) Tourism at the grassroot. Villagers and visitors in the Asia-Pacific, pp. 214-235. , In J. Connell &amp;amp; B. Rugendyke (Eds.), London: Routledge;\nMayaka, M., Glen Croy, W., Wolfram Cox, J., Participation as motif in communitybased tourism: A practice perspective (2018) Journal of Sustainable Tourism, 26 (3), pp. 416-432;\nMorena, M., Truppi, T., Del Gatto, M.L., Sustainable tourism and development: The model of the Albergo Diffuso (2017) Journal of Place Management and Development, 10 (5), pp. 447-460;\nMoscardo, G., Building community capacity for tourism development: Conclusion (2008) Building community capacity for tourism development, pp. 172-179. , In G Moscardo (Ed.), Wallingford: CAB International;\nMtapuri, O., Giampiccoli, A., Interrogating the role of the state and nonstate actors in community-based tourism ventures: Toward a model for spreading the benefits to the wider community (2013) South African Geographical Journal, 95 (1), pp. 1-15;\nMtapuri, O., Giampiccoli, A., Towards a comprehensive model of community-based tourism development (2016) South African Geographical Journal, 98 (1), pp. 154-168;\nNagarjuna, G., Local Community Involvement in Tourism: A Content Analysis of Websites of Wildlife Resorts (2015) Atna, Journal of Tourism Studies, 10 (1), pp. 13-21;\nNaguran, R., Community based tourism in Kwazulu Natal: Some conceptual issues (1999) Ecotourism development in Eastern and Southern Africa, pp. 39-57. , In D. Ried (Ed.), Harare: Weaver;\nNaik, S., Community based tourism approach-a review (2014) Compass, 1 (2), pp. 42-47;\nNataraja, T.C., Devidasan, S.D., Community based tourism: Case study on potential of Shivanahalli village (2014) Compass, 1 (2), pp. 67-75;\nNel, E., Local Economic Development: A Review and Assessment of its Current Status in South Africa (2001) Urban Studies, 38 (7), pp. 1003-1024;\nNel, E., Rogerson, C.M., The contested trajectory of applied local economic development in South Africa (2015) Local Economy, pp. 1-15;\n(2017) Enhancing the Contributions of SMEs in a Global and Digitalised Economy, , Paris: Organisation for Economic Co-operation and Development;\n(2018) Strengthening SMEs and Entrepreneurship for Productivity and Inclusive Growth, , Paris: Organisation for Economic Co-operation and Development;\n(2018) Enabling SMEs to scale up, , Paris: Organisation for Economic Co-operation and Development;\nO'sullivan, D., Jackson, M.J., Festival Tourism: A Contributor to Sustainable Local Economic Development? (2002) Journal of Sustainable Tourism, 10 (4), pp. 325-342;\nPetrovic, F., Bieliková, H., Potential of community based tourism in area with dispersed settlement-Nová Baňa štál region (Slovakia) (2015) Zeszyty Naukowe, 8 (2), pp. 5-15;\nPietrogrande, E., Vaccher, F., A New Way to the Knowledge of Historic Sites: The Albergo Diffuso Model (2017) International Journal of Contemporary Architecture, 4 (1), pp. 12-19;\nPleumaron, A., Community-Based Ecotourism: Miracle or Menace? (2002) Paper presented to the IYE Regional Conference on Community-Based Ecotourism in Southeast Asia, , Chiang Mai/Thailand, 3-7 March 2002;\nRacine, E., (2012) Albergo Diffuso: An alternative form of hospitality, , https://veilletourisme.ca/2012/01/12/albergo-diffuso-an-alternative-form-ofhospitality/?lang=en;\nRifai, T., Foreword (2013) Sustainable Tourism for Development Guidebook, p. 8. , In UNWTO, Madrid: UNWTO;\nRodríguez-Pose, A., Tijmstra, S., On the emergence and significance of local economic development strategies (2010) CAF Working Papers, , N° 2009/07. Caracas; CAF;\nRomolini, A., Fissi, S., Gori, E., Integrating territory regeneration, culture and sustainable tourism. The Italian albergo diffuso model of hospitality (2017) Tourism Management Perspectives, 22, pp. 67-72;\nRuiz Ballesteros, E., Keys for approaching community-based tourism (2017) Gazeta de Antropologia, 33 (1). , http://www.gazeta-antropologia.es/?p=4938;\nRuiz-Ballesteros, E., Cáceres-Feria, R., Community-building and amenity migration in community-based tourism development. An approach from southwest Spain (2016) Tourism Management, 54, pp. 513-523;\nSaayman, M., Giampiccoli, A., Community-based and pro-poor tourism: Initial assessment of their relation to community development (2016) European Journal of Tourism Research, 12, pp. 145-190;\nSalleh, N.H.M., Shukor, M.S., Othman, R., Samsudin, M., Idris, S.H.M., Factors of LocalCommunity Participation in Tourism-Related Business: Case of Langkawi Island (2016) International Journal of Social Science and Humanity, 6 (8), pp. 565-571;\nSánchez-Cañizares, S.M., Castillo-Canalejo, A.M., Community-based island tourism: The case of Boa Vista in Cape Verde (2014) International Journal of Culture, Tourism and Hospitality Research, 8 (2), pp. 219-233;\nScheyvens, R., (1999) The potential for ecotourism to facilitate the empowerment of local communities in Southern Africa. A summary report using selected case studies, , New Zealand: Massey University;\nSène-Harper, A., Séye, M., Community-based Tourism Around National Parks in Senegal: The Implications of Colonial Legacies in Current Management Policies (2019) Tourism Planning &amp;amp; Development, 16 (2), pp. 217-234;\nSilvestrelli, P., Tourism development through heritage enhancement and hospitality innovation (2013) International Journal Globalisation and Small Business, 5 (1-2), pp. 20-33;\nSnyman, S., The role of private sector ecotourism in local socio-economic development in southern Africa (2017) Journal of Ecotourism, 16 (3), pp. 247-268;\nSomnuek, P., Development of transboundary networking pattern of community-based tourism in Ubon Ratchathani province (Thailand) (2018) International Journal of Sustainable Development and Planning, 13 (8), pp. 1029-1040;\nSpenceley, A., Local impacts of community-based tourism in Southern Africa (2008) Responsible tourism. Critical issues fro conservation and development, pp. 285-304. , In A. Spenceley, (Ed.), London: Earthscan;\nSwinburn, G., Goga, S., Murphy, F., (2006) Local economic development: A primer Developing and implementing local economic Development strategies and action plans, , Washington, D.C.: The World Bank;\nTagliabue, L.C., Leonforte, F., Compostella, J., Renovation of an UNESCO heritage settlement in southern Italy: ASHP and BIPV for a &amp;quot;Spread Hotel&amp;quot; project (2012) Energy Procedia, 30, pp. 1060-1068;\nTasci, A., Semrad, K., Yilmaz, S., (2013) Community based tourism finding the equilibrium in COMCEC context: Setting the Pathway for the Future, , Ankara: COMCEC Coordination Office;\nTorres Tricárico, L., dos Santos Pires, P., da Conceição Walkowski, M., Spaces for Collaborative Arrangements as Social Sustainability in Rural Accommodation in Brazil: Pouso dos Paula (2019) Sustainability, 11 (3236), pp. 1-19;\n(2013) Inequality Matters. Report of the World Social Situation 2013, , Document ST/ESA/345. New York: United Nations, Department of Economic and Social Affairs;\nVallone, C., Orlandini, P., Cecchetti, R., Sustainability and innovation in tourism services: The Albergo Diffuso case study (2013) Eurasian Journal of Social Sciences, 1 (2), pp. 21-34;\nVillani, T., Dall'Ara, G., Albergo Diffuso as a model of original hospitality and sustainable development of small historical villages (2015) TECHNE, 10, pp. 169-178;\nWelford, R., Ytterhus, B., Eligh, J., Tourism and sustainable development: An analysis of policy and guidelines for managing provision and consumption (1999) Sustainable development, 7, pp. 165-177;\nYanes, A., Zielinski, S., Diaz Cano, M., Kim, S.I., Community-Based Tourism in Developing Countries: A Framework for Policy Evaluation (2019) Sustainability, 11 (2506), pp. 1-23;\nYoshimura, T., Kato, R., (2007) The Policy Environment for Promoting SMEs in Japan, , https://www.pecc.org/images/stories/publications/SME-2007-5-The_Policy_Environment_for_Promoting_SMEs_in_Japan-Yoshimura-Kato.pdf;\nZapata, M.J., Hall, M.C., Lindo, P., Vanderschaeghe, M., Can community-based tourism contribute to development and poverty alleviation? Lessons from Nicaragua (2011) Current Issues in Tourism, 14 (8), pp. 725-749;\nZeuli, K., Radel, J., Cooperatives as a Community Development Strategy: Linking Theory and Practice (2005) The Journal of Regional Analysis &amp;amp; policy, 35 (1), pp. 43-54;\nZhang, X., Warner, M.E., Homsy, G.C., Environment, Equity, and Economic Development Goals: Understanding Differences in Local Economic Development Strategies (2017) Economic Development Quarterly, 31 (3), pp. 196-209","page":"1-20","publisher":"Africa Journals","publisher-place":"Ritson Campus, Department of Hospitality and Tourism, Durban University of Technology, PO Box 1334, Durban, 4000, South Africa","title":"Towards a coalescence of the community-based tourism and 'albergo difusso' tourism models for sustainable local economic development","type":"article-journal","volume":"9"},"uris":["http://www.mendeley.com/documents/?uuid=fd6c99d4-e55f-4b92-a049-9871f83a2d19"]}],"mendeley":{"formattedCitation":"(Giampiccoli &amp; Mtapuri, 2020)","plainTextFormattedCitation":"(Giampiccoli &amp; Mtapuri, 2020)","previouslyFormattedCitation":"(Giampiccoli &amp; Mtapuri,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Giampiccoli &amp; Mtapuri, 2020)</w:t>
      </w:r>
      <w:r w:rsidRPr="00E1223A">
        <w:rPr>
          <w:rFonts w:ascii="Book Antiqua" w:hAnsi="Book Antiqua" w:cs="Times New Roman"/>
          <w:sz w:val="24"/>
          <w:szCs w:val="24"/>
        </w:rPr>
        <w:fldChar w:fldCharType="end"/>
      </w:r>
      <w:r w:rsidRPr="00E1223A">
        <w:rPr>
          <w:rFonts w:ascii="Book Antiqua" w:hAnsi="Book Antiqua" w:cs="Times New Roman"/>
          <w:sz w:val="24"/>
          <w:szCs w:val="24"/>
        </w:rPr>
        <w:t>.</w:t>
      </w:r>
    </w:p>
    <w:p w:rsidR="008D1213" w:rsidRPr="00E1223A" w:rsidRDefault="008D1213" w:rsidP="008D1213">
      <w:pPr>
        <w:pStyle w:val="ListParagraph"/>
        <w:ind w:left="360" w:firstLine="360"/>
        <w:jc w:val="both"/>
        <w:rPr>
          <w:rFonts w:ascii="Book Antiqua" w:hAnsi="Book Antiqua" w:cs="Times New Roman"/>
          <w:sz w:val="24"/>
          <w:szCs w:val="24"/>
        </w:rPr>
      </w:pPr>
      <w:r w:rsidRPr="00E1223A">
        <w:rPr>
          <w:rFonts w:ascii="Book Antiqua" w:hAnsi="Book Antiqua" w:cs="Times New Roman"/>
          <w:i/>
          <w:sz w:val="24"/>
          <w:szCs w:val="24"/>
        </w:rPr>
        <w:lastRenderedPageBreak/>
        <w:t xml:space="preserve">Community Based Tourism </w:t>
      </w:r>
      <w:r w:rsidRPr="00E1223A">
        <w:rPr>
          <w:rFonts w:ascii="Book Antiqua" w:hAnsi="Book Antiqua" w:cs="Times New Roman"/>
          <w:sz w:val="24"/>
          <w:szCs w:val="24"/>
        </w:rPr>
        <w:t xml:space="preserve">merupakan salah satu pendekatan terpenting dalam mewujudkan pembangunan berkelanjutan.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didorong sebagai salah satu strategi pengentasan kemiskinan serta dapat meningkatkan keberlanjutan daerah dan masyarakat yang terpinggirkan, persepsi yang menguntungkan terhadap CBT yaitu CBT dinilai sebagai alat yang dapat berkontribusi pada keberlanjutan lingkungan sosial ekonomi dan fisik di wilayah pedesa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3390/su11174733","ISSN":"20711050 (ISSN)","abstract":"Community-Based Tourism (CBT) has been pushed as one of the strategies for poverty alleviation and it might enhance the sustainability of marginalized regions and communities. However, tourism has also been argued to carry seeds for its own destruction and therefore presents a great dilemma and developmental paradox. This research sought to establish perceptions of the citizenry towards community-based tourism as a sustainable development strategy for rural regions in Kenya. The study focused on the awareness levels of CBT, and perceived contributions of CBT to the socio-economic and physical sustainability of rural regions in Kenya. A descriptive research design was adopted with a sample of 395 respondents. Data collected were collated and analyzed using SPSS 25 and Nvivo 12. Findings revealed that agriculture and other economic activities can be integrated with tourism and hospitality to deliver sustainable development in rural regions given the vast resources and attributes ideal for CBT. The majority of the respondents were noted to have a fair understanding of what CBT entails and thus calling for more capacity building, training and appropriate technical support to unlock the full potential of CBT as a sustainable development strategy. Overall results showed favorable perceptions towards CBT as a tool that can contribute to the sustainability of the socio-economic and physical environments in Kenya's rural region. © 2019 by the authors.","author":[{"dropping-particle":"","family":"Juma","given":"L O","non-dropping-particle":"","parse-names":false,"suffix":""},{"dropping-particle":"","family":"Khademi-Vidra","given":"A","non-dropping-particle":"","parse-names":false,"suffix":""}],"container-title":"Sustainability (Switzerland)","id":"ITEM-1","issue":"17","issued":{"date-parts":[["2019"]]},"language":"English","note":"Cited By :10\n\nExport Date: 31 March 2021\n\nCorrespondence Address: Khademi-Vidra, A.; Enyedi Gyorgy School of Regional Sciences, Hungary; email: Khademi.Vidra.Aniko@gtk.szie.hu\n\nFunding details: Szent István Egyetem, SZIE\n\nFunding text 1: We would like to acknowledge the Szent Istvan University, Faculty of Economics and Social Sciences for the administrative support. This research received no external funding\n\nReferences: Kenya Population, , https://www.worldometers.info/world-population/kenya-population/, (accessed on 8 May 2019); \nOuma, D., Kimani, T., Manyasa, E., (2016) Agricultural Trade and Economic Growth in East African Community, , https://ajol.info/index.php/ajer/article/view/136057, accessed on 27 May 2019;\nOosterhof, P.D., (2018) Localizing the Sustainable Development Goals to Accelerate Implementation of the 2030 Agenda for Sustainable Development, , https://adb.org/publications/sdgsimplementation-2030-agenda-sustainable-development, accessed on 17 May 2019;\nThe Tourism Act 2011, , https://www.tourismauthority.go.ke/index.php/resource-centre/downloads/category/2-act-regulations, No. 28. pp. 1-72. (accessed on 27 May 2019);\nCarley, M., Christie, I., (2017) Managing Sustainable Development, , Routledge: London, UK;\nLewis, P., (2014) Is 'Sustainable Development' an Oxymoron: The Case of the Environment, , https://works.bepress.com/paul_lewis/13, accessed on 27 May 2019;\nSpaiser, V., Ranganathan, S., Swain, R.B., Sumpter, D.J., The sustainable development oxymoron: Quantifying and modeling the incompatibility of sustainable development goals (2017) Int. J. Sustain. Dev. World Ecol, 24, pp. 457-470;\nWall, G., Beyond sustainable development (2018) Tour. Recreat. Res, 43, pp. 390-399;\nSrikanth, H., Kumaraswamy, M., Sustainable Development of Tourism Services Through PPP Strategy in Karnataka (2016) Int. J. Sci. Res, 5, pp. 74-78;\nHarrison, D., Schipani, S., Lao Tourism and Poverty Alleviation: Community-Based Tourism and the Private Sector (2007) Curr. Issues Tour, 10, pp. 194-230;\nSaayman, M., Giampiccoli, A., Community-based and pro-poor tourism: Initial assessment of their relation to community development (2016) Eur. J. Tour. Res, 12, p. 145;\nMurphy, P., (1985) Tourism: A Community Approach (RLE Tourism), 1st ed, , CRC Press: Boca Raton, FL, USA;\nSimpson, M.C., Community Benefit Tourism Initiatives-A conceptual oxymoron? (2008) Tour. Manag, 29, pp. 1-18;\nLopez-Guzman, T., Borges, O., Community-based tourism and local socio-economic development: A case study in Cape Verde (2011) Afr. J. Bus, 5, pp. 1608-1617;\nArmstrong, R., An analysis of the conditions for success of community based tourism enterprises (2012) Int. Cent. Responsible Tour, 21, pp. 1-52;\nNgonya, J.E., (2015) Challenges facing Community-Based Tourism in Tanzania: A case study of Arumeru District in Arusha Region, , http://repository.out.ac.tz/1267, accessed on 23 May 2019;\nRodrigues, C., Prideaux, B., Amanagement model to assist local communities in developing community-based tourism ventures: A case study from the Brazilian Amazon (2018) J Ecotour, 17, pp. 1-19;\nGannon, M.J., Baxter, I.W.F., Collinson, E., Curran, R., Farrington, T., Glasgow, S., Godsman, E.M., Lochrie, S., Travelling for Umrah: Destination attributes, destination image, and post-travel intentions (2017) Serv. Ind. J, 37, pp. 1-18;\nKline, C., Duffy, L.N., Clark, D., Fostering Tourism and Entrepreneurship in Fringe Communities: Unpacking Stakeholder Perceptions towards Entrepreneurial Climate: Tourism and Hospitality Research, 1467.35841878144 2018, , http://libres.uncg.edu/ir/listing.aspx?id=24380, (accessed on 24 May 2019);\nMbiyu, M., (2014) Analysis of Destination Image Formation among Foreign Travel Intermediaries: The Case of Terrorism Events in Kenya, , http://miun.diva-portal.org/smash/get/diva2:756897/fulltext01.pdf, accessed on 23 May 2019;\nJohann, M., The Importance-Performance Analysis: An Evaluation of Tourist Satisfaction with the Destination Attributes (2014) Int. J. Econ. Pract. Theor, 4, pp. 572-578;\nOppewal, H., Huybers, T., Crouch, G.I., Tourist destination and experience choice: A choice experimental analysis of decision sequence effects (2015) Tour. Manag, 48, pp. 467-476;\nMuganda, M., Sirima, A., Ezra, P.M., The Role of Local Communities in Tourism Development: Grassroots Perspectives Available online: Tanzania (2013) J. Hum. Ecol, 41, pp. 53-66;\nSakata, H., Prideaux, B., (2014) Community-Based Ecotourism: Opportunities and Difficulties for Local Communities and Link to Conservation, , https://researchonline.jcu.edu.au/37757, accessed on 23 May 2019;\nKariuki, A.C., (2013) Community Participation in Tourism Development in Kenya, , https://morebooks.de/store/it/book/community-participation-in-tourism-development-in-kenya/isbn/978-3-659-20918-5, accessed on 23 May 2019;\nAhmeti, F., (2013) Building Community Capacity for Tourism Development in Transitional Countries: Case of Kosovo, , https://researchgate.net/profile/faruk_ahmeti/publication/275018907_building_community_capacity_for_tourism_development_in_transitional_countries_case_of_kosovo/links/5540a6600cf29680de9de63a.pdf, accessed on 23 May 2019;\nSunuantari, M., Tourism Communication in Community Based Tourism in Dieng Community, Central Java, Indonesia (2017) Binus Bus. Rev, 8, p. 149;\nGruber, J.S., Key Principles of Community-Based Natural Resource Management: A Synthesis and Interpretation of Identified Effective Approaches for Managing the Commons (2010) Environ. Manag, 45, pp. 52-66;\nAgrawal, A., Gibson, C.C., Zacarias, D.A., Anup, K.C., Rijal, K., Sapkota, R.P., Durham, W.H., Challenges and Potentials of Ecotourism as a form of Conservation and Sustainable Development (2017) Tour. Leis. Glob. Chang, 22, pp. 251-258;\nRono, G.K., Theuri, F.S., Ahmed, A.H., Kising'u, T.M., Influence of Strategy Evaluation on Sustainability of Community Based Tourism in the Coast Region of Kenya (2018) Strateg. J. Bus. Chang. Manag, 5, pp. 496-508;\nTesfaye, S., A Review Paper on Challenges and Opportunities for Community Based Ecotourism Development in Ethiopia (2017) J. Tour. Hosp. Sports, 30, pp. 24-29;\nGaitho, V.G., Impact of Community Based Ecotourism on Households' Livelihoods and Environmental Management in Ngwesi and Lekurruki Group Ranches, Laikipia County, Kenya (2014) J. Sustain. Tour, 7, pp. 13-29;\nMasud, M.M., Aldakhil, A.M., Nassani, A.A., Azam, M.N., Community-based ecotourism management for sustainable development of marine protected areas in Malaysia (2017) Ocean Coast. Manag, 136, pp. 104-112;\nAlexander, K., Ramotadima, M., Sanderson, C.E., The power of consensus: Developing a community voice in land use planning and tourism development in biodiversity hotspots (2018) Ecosyst. Serv, 30, pp. 350-361;\nOdede, F.Z., Hayombe, P.O., Agong, S.G., Ecotourism for Community Empowerment and Social Inclusion: The Case of Abindu Sacred site in Kisumu County, Kenya (2015) J. Econ. Sustain. Dev, 6, pp. 7-15;\nIbrahim, M.R., Shuib, A., Afandi, S.H., (2015) Sustainable Community-Based Tourism Enterprises through Amanah Ikhtiar Malaysia in Semporna, Sabah: Opportunities and Challenges, , http://psasir.upm.edu.my/id/eprint/40943, accessed on 23 May 2019;\nCawley, M., Gillmor, D.A., Integrated rural tourism: Concepts and Practice (2008) Ann. Tour. Res, 35, pp. 316-337;\nChaudhary, M., Lama, R., Community Based Tourism Development in Sikkim of India-A Study of Darap and Pastanga Villages (2014) Transnatl. Corp. Rev, 6, pp. 228-237;\nKhartishvili, L., Muhar, A., Dax, T., Khelashvili, I., Rural Tourism in Georgia in Transition: Challenges for Regional Sustainability (2019) Sustainability, 11, p. 410;\nMatei, T., Florentina, D., Cultural Tourism Potential, as Part of Rural Tourism Development in the North-East of Romania (2015) Procedia Econ. Financ, 23, pp. 453-460;\nNair, V., Munikrishnan, U.T., Rajaratnam, S.D., King, N., Redefining Rural Tourism in Malaysia: A Conceptual Perspective (2015) Asia Pac. J. Tour. Res, 20, pp. 314-337;\nDodds, R., Ali, A., Galaski, K., Mobilizing knowledge: Determining key elements for success and pitfalls in developing community-based tourism (2018) Curr. Issues Tour, 21, pp. 1547-1568;\nIorio, M., Corsale, A., Community-based tourism and networking: Viscri, Romania (2014) J. Sustain. Tour, 22, pp. 234-255;\nTurkin, J., Peric, M., Organising for community-based tourism: Comparing attitudes of local residents and local tourism entrepreneurs in Ravna Gora, Croatia (2017) Local Econ. J. Local Econ. Policy Unit, 32, pp. 678-691;\nBurgos, A., Mertens, F., Burgos, A., Mertens, F., Participatory management of community-based tourism: A network perspective (2017) Community Dev, 48, pp. 1-20;\nReed, M.G., Power relations and community-based tourism planning (1997) Ann. Tour. Res, 24, pp. 566-591;\nZapata, M.J., Hall, C.M., Lindo, P., Vanderschaeghe, M., Can community-based tourism contribute to development and poverty alleviation? (2011) Lessons from Nicaragua. Curr. Issues Tour, 14, pp. 725-749;\nMusavengane, R., Matikiti, R., (2015) Does Social Capital Really Enhance Community Based Ecotourism?, , http://ajhtl.com/uploads/7/1/6/3/7163688/article27vol4-1-2015-janjune2015.pdf, A Review of the Literature. (accessed on 23 May 2019);\nRuiz-Ballesteros, E., Social-ecological resilience and community-based tourism (2011) Tour. Manag, 32, pp. 655-666;\nRuiz-Ballesteros, E., Cáceres-Feria, R., Community-building and amenity migration in community-based tourism development (2016) An approach from southwest Spain. Tour. Manag, 54, pp. 513-523;\nHolladay, P.J., Powell, R.B., Resident perceptions of social-ecological resilience and the sustainability of community-based tourism development in the Commonwealth of Dominica (2013) J. Sustain. Tour, 21, pp. 1188-1211;\nYang, L., (2015) Tourism Development and Poverty Alleviation, , http://scholarworks.umass.edu/cgi/viewcontent.cgi?article=1144&amp;amp;context=ttra, accessed on 14 May 2019;\nPawson, S., D'Arcy, P., Richardson, S., The value of community-based tourism in Banteay Chhmar, Cambodia (2017) Tour. Geogr, 19, pp. 378-397;\nSnyman, S., Spenceley, A., Key sustainable tourism mechanisms for poverty reduction and local socioeconomic development in Africa (2012) Afr. Insight, 42, pp. 76-93;\n(2019) About Community Tourism in Kenya, , https://kecobat.org/community-tourism/about-community-tourism-in-kenya.html, accessed on 12 July 2019;\nLapeyre, R., Community-based tourism as a sustainable solution to maximise impacts locally? (2010) The Tsiseb Conservancy case, Namibia. Dev. S. Afr, 27, pp. 757-772;\nNovelli, M., Gebhardt, K., Community Based Tourism in Namibia: 'Reality Show' or 'Window Dressing'? (2007) Curr. Issues Tour, 10, pp. 443-479;\nSalazar, N.B., Community-based cultural tourism: Issues, threats and opportunities (2012) J. Sustain. Tour, 20, pp. 9-22;\nMgonja, J.T., Sirima, A., Backman, K.F., Backman, S.J., Cultural community-based tourism in Tanzania: Lessons learned and way forward (2015) Dev. S. Afr, 32, pp. 377-391;\nSteinicke, E., Neuburger, M., The Impact of Community-based Afro-Alpine Tourism on Regional Development (2012) Mt. Res. Dev, 32, pp. 420-430;\nJaldesa, H.A., (2017) Sustainable management of Community Based Tourism: The Case of Community Based Tourism Projects in Isiolo County Kenya, , The University of Nairobi: Nairobi, Kenya;\n(2019) Draft Community Based Tourism Framework, , Republic of Kenya: Nairobi, Kenya;\n(2013) Ministry of East Africa. Commerce and Tourism: National Tourism Strategy 2013, 1. , Republic of Kenya. Ministry of East Africa: Nairobi, Kenya;\n(2018) Kenya Tourism Agenda 2018-2022, , Government of Kenya Ministry of Tourism &amp;amp; Wildlife: Nairobi, Kenya;\nMinistry of Tourism andWildlife, , www.tourism.go.ke, (accessed on 12 July 2019);\nObonyo, G.O., Fwaya, E.V., Integrating Tourism with Rural Development Strategies in Western Kenya (2012) Int. J. Hosp. Tour. Syst, 5, pp. 42-48;\nMagayu, M., Sustainability in Tourism Making tourism count to communities, ecosystems and businesses (2014) Afr. Conf. Sustain. Tour, 1, pp. 1-17;\nManyara, G., Jones, E., Community-based Tourism Enterprises Development in Kenya: An Exploration of Their Potential as Avenues of Poverty Reduction (2007) J. Sustain. Tour, 15, pp. 628-644;\nAkama, J.S., Kieti, D., Tourism and Socio-economic Development in Developing Countries: A Case Study of Mombasa Resort in Kenya (2007) J. Sustain. Tour, 15, pp. 735-748;\nMtapuri, O., Giampiccoli, A., Winners and Losers: A Further Exploration and Reflection on the Influence of External Actors on Community-Based Tourism (2014) Mediterr. J. Soc. Sci, 5, p. 104;\nGiampiccoli, A., Jugmohan, S., Mtapuri, O., (2015) Community-Based Tourism Affinity Index: A Visitor's Approach, , https://openscholar.dut.ac.za/bitstream/10321/1452/1/article50vol4_2_july-nov2015.pdf, accessed on 23 May 2019;\n(2007) Kenya Vision 2030 a Globally Competitive and Prosperous Kenya, , Republic of Kenya: Nairobi, Kenya;\n(2017) The State of Kenya Population 2017; The Population Factor in Transformative Change in Development in Kenya, , www.ncpd.go.ke, accessed on 21 June 2019;\nWright, K.B., Researching Internet-Based Populations: Advantages and Disadvantages of Online Survey Research, Online Questionnaire Authoring Software Packages, andWeb Survey Services (2006) J. Comput. Commun, 10, pp. 97-151;\nLefever, S., Dal, M., Matthíasdóttir, A., Online data collection in academic research: Advantages and limitations (2007) Br. J. Educ. Technol, 38, pp. 574-582;\nSkurpel, D., Advantages and Disadvantages of Internet marketing research (2016) World Sci. News, 57, pp. 712-721;\nRice, S., Winter, S.R., Doherty, S., Milner, M., Advantages and Disadvantages of Using Internet-Based Survey Methods in Aviation-Related Research (2017) J. Aviat. Technol. Eng, p. 7;\nDrula, G., Social and online media research-data, metrics and methods (2012) Rev. Appl. Socio Econ. Res, 3, pp. 77-86;\nAaltonen, S., Kakderi, C., Hausmann, V., Heinze, A., Social Media in Europe: Lessons Available Online: An Online Survey (2013) Proceedings of the UK Academy for Information Systems Conference Proceedings, , Oxford, UK, 19-20 March;\nDiaz, F., Gamon, M., Hofman, J.M., Kiciman, E., Rothschild, D., Online and Social Media Data as an Imperfect Continuous Panel Survey (2016) PLoS ONE, 11;\nJuma, L.O., Khademi-Vidra, A., (2019) Research Data as Analyzed Using Data Analysis Software, , SPSS, Excel, and Nvivo 12; Szent Istvan University: Godollo, Hungary","publisher":"MDPI AG","publisher-place":"Institute of Tourism and Hospitality Management, Dedan Kimathi University of Technology, Nyeri, 10100, Kenya","title":"Community-based tourism and sustainable development of rural regions in Kenya; Perceptions of the citizenry","type":"article-journal","volume":"11"},"uris":["http://www.mendeley.com/documents/?uuid=083e6224-fdee-45d0-b747-44686227b0a0"]}],"mendeley":{"formattedCitation":"(Juma &amp; Khademi-Vidra, 2019)","plainTextFormattedCitation":"(Juma &amp; Khademi-Vidra, 2019)","previouslyFormattedCitation":"(Juma &amp; Khademi-Vidra,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Juma &amp; Khademi-Vidra,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merupakan pendekatan yang dapat digunakan sebagai strategi yang saling menguntungkan untuk pembangunan lokal yang berkelanjutan dan melestarikan keanekaragaman hayati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080/21568316.2018.1563804","ISSN":"21568316 (ISSN)","abstract":"In Sub-Saharan Africa, resource managers often promote community-based tourism (CBT) around national parks as a win-win strategy for local sustainable development and conserving biodiversity. In Senegal, however, the social, economic, and environmental impacts of CBT remain elusive. Important aspects of the former French colonial policies are still reflected in the ways national parks in Senegal are managed. Such policy framework is inconsistent with participatory management approaches and overall goals of tourism development. This paper examines how this inconsistency impedes the contributions of CBT to local communities, focusing on: 1) the absence of communal land tenure policies; 2) the inequitable allocation of hunting concession rights; and 3) the military culture in the administration of national parks. The paper discusses how these issues reduce the channels through which locals can benefit from tourism, the collaborative space between community members and park administrators, and ultimately, precludes the sustainability of CBT projects in Senegal. © 2019, © 2019 Informa UK Limited, trading as Taylor &amp; Francis Group.","author":[{"dropping-particle":"","family":"Sène-Harper","given":"A","non-dropping-particle":"","parse-names":false,"suffix":""},{"dropping-particle":"","family":"Séye","given":"M","non-dropping-particle":"","parse-names":false,"suffix":""}],"container-title":"Tourism Planning and Development","id":"ITEM-1","issue":"2","issued":{"date-parts":[["2019"]]},"language":"English","note":"Cited By :7\n\nExport Date: 31 March 2021\n\nCorrespondence Address: Sène-Harper, A.; Department of Parks, United States; email: abyh@clemson.edu\n\nReferences: Adams, J.S., McShane, T.O., (1996) The myth of wild Africa: Conservation without illusion, , Berkeley: University of California Press; \nAdu-Ampong, E.A., Divided we stand: Institutional collaboration in tourism planning and development in the Central Region of Ghana (2017) Current Issues in Tourism, 20 (3), pp. 295-314;\nAgrawal, A., Redford, K., Conservation and displacement: An overview (2009) Conservation and Society, 7 (1), pp. 1-10;\nAkyeampong, O.A., Pro-poor tourism: Residents’ expectations, experiences and perceptions in the Kakum National Park Area of Ghana (2011) Journal of Sustainable Tourism, 19 (2), pp. 197-213;\nAshley, C., (2000) The impacts of tourism on rural livelihoods: Namibia’s experience, , London: Overseas Development Institute;\nAshley, C., Boyd, C., Goodwin, H., (2000) Pro-poor tourism: Putting poverty at the heart of the tourism agenda;\nAshley, C., Jones, B., Joint ventures between communities and tourism investors: Experience in Southern Africa (2001) International Journal of Tourism Research, 3 (5), pp. 407-423;\nAslam, M.S.M., Bin Awang, K.W., Implications of policies and procedures in Sustainable Rural Tourism Development (SRTD): A case study of Sri Lanka (2017) Sabaragamuwa University Journal, 15 (1), pp. 74-93;\nBlundo, G., Les Eaux et Forêts sénégalais entre participation et militarisation. Ethnographie d’une réforme (2014) Anthropologie &amp;amp; Développement, 37-38, pp. 185-223;\nBorrini-Feyerabend, G., Hamerlynck, O., (2011) Réserve de Biosphère Transfrontalière du Delta du Sénégal–Proposition de Gouvernance Partagée, , Working Paper). IUCN/CEESP;\nBrandon, K.E., Wells, M., Planning for people and parks: Design dilemmas (1992) World Development, 20 (4), pp. 557-570;\nBriedenhann, J., Wickens, E., Tourism routes as a tool for the economic development of rural areas—vibrant hope or impossible dream? (2004) Tourism Management, 25 (1), pp. 71-79;\nBryden, J.M., (1973) Tourism and development, , Cambridge: Cambridge University Press;\nButler, R.W., Tourism, environment, and sustainable development (1991) Environnemental Conservation, 18 (3), pp. 201-209;\nCaverivière, M., Debene, M., (1988) Le droit foncier sénégalais, , Paris: Berger-Levrault;\nChild, B., The practice and principles of community-based wildlife management in Zimbabwe: The CAMPFIRE programme (1996) Biodiversity &amp;amp; Conservation, 5 (3), pp. 369-398;\nCohen, E., Toward a sociology of international tourism (1972) Social Research, 39, pp. 164-182;\n(2010) Plan locale de développent 2010–2015, , Diama, Senegal: Agence Regionale de Development de Diama;\nCousins, B., Kepe, T., Decentralisation when land and resource rights are deeply contested: A case study of the Mkambati eco-tourism project on the Wild Coast of South Africa (2004) The European Journal of Development Research, 16 (1), pp. 41-54;\n(2016) Stratégies d’utilisation des ressources naturelles autour des Aires Protégées: analyse des pratiques locales et conservation de la biodiversité autour du Parc National des Oiseaux du Djoudj (PNOD), , Mémoire de Master ISFAR/UT;\nDiombera, M., Le tourisme sénégalais à la recherche d’une nouvelle identité (2012) Téoros. Revue de recherche en tourisme, 31 (31-2), pp. 21-30;\nDiouf, A., (2010), NEGOS-GRN: Rapport final Etat des lieux du cadre juridique et institutionnel de la gestion des ressources naturelles et foncières au Sénégal/NEGOS-GRN The Final Report State of the Legal Framework and Institutional Management of Land and Natural Res; (2002) Analyse organisationnelle et opérationnelle de la direction des parcs nationaux, , Dakar, Senegal: Direction des Parc Nationaux;\n(2009) Gestion des Parcs, Réserves et Aires Marines Protégées du Sénégal, , Dakar, Senegal: Direction des Parc Nationaux;\n(2010) Plan de gestion du Parc National des Oiseaux du Djoudj 2010–2014, , Dakar, Senegal: Direction des Parc Nationaux;\n(2017) Plan d’aménagement et de gestion du Parc National des Oiseaux du Djoudj 2017–2021, , Dakar;\nDodds, R., Ali, A., Galaski, K., Mobilizing knowledge: Determining key elements for success and pitfalls in developing community-based tourism (2018) Current Issues in Tourism, 21 (13), pp. 1-22;\nDoxey, G.V., (1975) A causation theory of visitor-resident irritants: Methodology and research inferences, , Travel and tourism research associations sixth annual conference proceedings ( 195–98), September;\nEce, M., Report: Access to land at the northern periphery of Niokolo-Koba National Park, Senegal (2008) Dialectical Anthropology, 32 (4), pp. 353-382;\nEce, M., (2012) Conserving nature, transforming authority: Eviction and development at the margins of the state The Niokolo-Koba National Park, Senegal, , New York: City University of New York;\nFabricius, C., Koch, E., Turner, S., Magome, H., (2013) Rights resources and rural development: Community-based natural resource management in Southern Africa, , London: Routledge, &amp;amp;, (Eds;\nFall, O., Hori, N., Kan, H., Diop, M., Toward an integrated management plan of the Djoudj Park water resources: Senegal River mouth (2003) Environmental Management, 31 (1), pp. 14-28;\nFrost, P.G., Bond, I., The CAMPFIRE programme in Zimbabwe: Payments for wildlife services (2008) Ecological Economics, 65 (4), pp. 776-787;\nGarnett, S., Sayer, J., Du Toit, J., Improving the effectiveness of interventions to balance conservation and development: A conceptual framework (2007) Ecology and Society, 12 (1), p. 2;\n(1994) Plan de gestion quinquennale du Parc National des Oiseaux du Djoudj, , Dakar: Author;\n(2006) The economic value of wild resources in Senegal, A preliminary evaluation of non-timber forest products, game and freshwater fisheries, , Cambridge: Author;\nKibicho, W., Community-based tourism: A factor-cluster segmentation approach (2008) Journal of Sustainable Tourism, 16 (2), pp. 211-231;\nKimbu, A.N., Ngoasong, M.Z., Centralized decentralization of tourism development: A network perspective (2013) Annals of Tourism Research, 40, pp. 235-259;\nKimbu, A.N., Ngoasong, M.Z., Women as vectors of social entrepreneurship (2016) Annals of Tourism Research, 60, pp. 63-79;\nKiss, A., Is community-based ecotourism a good use of biodiversity conservation funds? (2004) Trends in Ecology &amp;amp; Evolution, 19 (5), pp. 232-237;\nKonte, M., Sonne, E.W., Fedderke, J.W., (2017), Measuring institutions during and after colonisation Senegal (1819–2010) (696; Koopman, J., Land grabs, government, peasant and civil society activism in the Senegal River Valley (2012) Review of African Political Economy, 39 (134), pp. 655-664;\nLapeyre, R., Community-based tourism as a sustainable solution to maximise impacts locally? The tsiseb conservancy case, Namibia (2010) Development Southern Africa, 27 (5), pp. 757-772;\nMahony, K., Van Zyl, J., The impacts of tourism investment on rural communities: Three case studies in South Africa (2002) Development Southern Africa, 19 (1), pp. 83-103;\nMamdani, M., (1996) Citizen and subject: Contemporary Africa and the legacy of late colonialism, , Princeton: Princeton University Press;\nManyara, G., Jones, E., Community-based tourism enterprises development in Kenya: An exploration of their potential as avenues of poverty reduction (2007) Journal of Sustainable Tourism, 15 (6), pp. 628-644;\nMayaka, M., Croy, W.G., Cox, J.W., Participation as motif in community-based tourism: A practice perspective (2018) Journal of Sustainable Tourism, 26 (3), pp. 416-432;\nMbaiwa, J.E., The success and sustainability of community-based natural resource management in the Okavango Delta, Botswana (2004) South African Geographical Journal, 86 (1), pp. 44-53;\nMbaiwa, J.E., Stronza, A.L., The effects of tourism development on rural livelihoods in the Okavango Delta, Botswana (2010) Journal of Sustainable Tourism, 18 (5), pp. 635-656;\nMcShane, T.O., Wells, M.P., (2012) Getting biodiversity projects to work: Towards more effective conservation and development, , New York: Columbia University Press, &amp;amp;, (Eds;\n(2013) Chartre du Tourisme Responsable et Communautaire, , Dakar: Author;\nMoswete, N., Thapa, B., Local communities, CBOs/trusts, and people–park relationships: A case study of the Kgalagadi Transfrontier Park, Botswana (2018) The George Wright Forum, 35 (1), pp. 96-108;\nNdiaye, A., A practitioner’s view of conservation and development in Africa: Integrated management and the Djoudj National Park in Senegal (2001) Africa Today, 48 (1), pp. 101-109;\nNdiaye, A., (2012) Communication, tourisme et développement durable au Sénégal: enjeux et risques, , Doctoral dissertation). Université Michel de Montaigne, Bordeaux III;\nNelson, F., Agrawal, A., Patronage or participation? Community-based natural resource management reform in Sub-Saharan Africa (2008) Development and Change, 39 (4), pp. 557-585;\nNgoasong, M.Z., Kimbu, A.N., Informal microfinance institutions and development-led tourism entrepreneurship (2016) Tourism Management, 52, pp. 430-439;\nNgoasong, M.Z., Kimbu, A.N., Why hurry? The slow process of high growth in women-owned businesses in a resource-Scarce context (2018) Journal of Small Business Management;\nNovelli, M., Gebhardt, K., Community based tourism in Namibia: ‘Reality show’ or ‘window dressing’? (2007) Current Issues in Tourism, 10 (5), pp. 443-479;\nOkazaki, E., A community-based tourism model: Its conception and use (2008) Journal of Sustainable Tourism, 16 (5), pp. 511-529;\n(2009) Kolda News, , https://www.2009-2013.koldanews.com/2009/11/18/senegal-les-recettes-pour-la-saison-de-chasse-2008-2009/, Sénégal: Les recettes pour la saison de chasse 2008–2009. Retrieved from, November 18;\nRamutsindela, M., Land reform in South Africa’s National Parks: A catalyst for the human–nature nexus (2003) Land Use Policy, 20 (1), pp. 41-49;\nRibot, J.C., (2001) Historique de la gestion forestière en Afrique de l’Ouest: Ou comment la” science” exclut les paysans, , London: International Institute for Environment and Development, Programme zones arides;\nRoe, D., (2001) Getting the Lion’s share from tourism: Private sector-community partnerships in Namibia (3 Volumes)-9057iied (Vol. 3), , IIED;\nRussell, P., Community-based tourism (2000) Travel &amp;amp; Tourism Analyst, 5, pp. 89-116;\nSaarinen, J., Local tourism awareness: Community views in Katutura and King Nehale conservancy, Namibia (2010) Development Southern Africa, 27 (5), pp. 713-724;\nScheyvens, R., Ecotourism and the empowerment of local communities (1999) Tourism Management, 20 (2), pp. 245-249;\nScheyvens, R., Russell, M., Tourism, land tenure and poverty alleviation in Fiji (2012) Tourism Geographies, 14 (1), pp. 1-25;\nSebele, L.S., Community-based tourism ventures, benefits and challenges: Khama Rhino Sanctuary Trust, Central District, Botswana (2010) Tourism Management, 31 (1), pp. 136-146;\nSégalini, C., Les agents des parcs nationaux au Sénégal: soldats de la participation? (2012) Politique Africaine, 128 (4), pp. 101-119;\nSene-Harper, A., Tourism in Senegal: From prominence to restoration Routledge handbook of tourism in Africa, , forthcoming,Adu-Ampong E., Novelli M., Ribeiro M., (eds), Routledge,. (Eds;\nSene-Harper, A., Matarrita-Cascante, D., Larson, L.R., Avoiding the “empty bag”: Leveraging local livelihood strategies to support conservation and development in West Africa Environmental Development, , in press;\nSèye, D., Sene-Harper, A., (2014) Vingt ans de gestion intégrée du Parc National des Oiseaux du Djoudj: Les perceptions et attentes des populations de la périphérie, , Prepared for Département des Parc Nationaux du Sénégal, Dakar, Sénégal;\nSpenceley, A., Local impacts of community-based tourism in Southern Africa (2008) Responsible tourism: Critical issues for conservation and development, pp. 159-187. , Spenceley A., (ed), London: Earthscan,. (Ed;\nSpenceley, A., Goodwin, H., Nature-based tourism and poverty alleviation: Impacts of private sector and parastatal enterprises in and around Kruger National Park, South Africa (2007) Current Issues in Tourism, 10 (2-3), pp. 255-277;\nStreb, C.K., Exploratory case studies (2010) Encyclopaedia of Case Study Research, 1, pp. 372-373;\nStronza, A., The economic promise of ecotourism for conservation (2007) Journal of Ecotourism, 6 (3), pp. 210-230;\nTaylor, R., Community based natural resource management in Zimbabwe: The experience of CAMPFIRE (2009) Biodiversity and Conservation, 18 (10), pp. 2563-2583;\nTurner, R., (2006) Communities, conservation, and tourism-based development: Can community-based nature tourism live up to its promise?, , https://escholarship.org/uc/item/0fq311pw, UC Berkeley: Global, Area, and International Archive, Retrieved from;\nTurner, L., Ash, J., (1975) “The” golden hordes: International tourism and the pleasure periphery, , London: Constable Limited;\n(2013), Rapport national sur l’enquête cadre 2012: Pêche artisanale continentale, Sénégal; Weaver, D., Lawton, L., (1999) Sustainable tourism, , Queensland: GRC Griffith University;\nWest, P., Igoe, J., Brockington, D., Parks and peoples: The social impact of protected areas (2006) Annual Review of Anthropology, 35, pp. 251-277;\nWilliams, D., Thorne, J.H., Sumba, D., Muruthi, P., Gregory-Michelman, N., Evaluating outcomes of community-based conservation on Kenyan group ranches with remote sensing (2018) Environmental Conservation, 45 (2), pp. 173-182;\nYin, R.K., (2017) Case study research and applications: Design and methods, , London: Sage publications;\nZeppel, H., (2006) Indigenous ecotourism: Sustainable development and management, 3. , Cambridge: Cabi","page":"217-234","publisher":"Routledge","publisher-place":"Department of Parks, Recreation and Tourism Management, Clemson University, Clemson, United States","title":"Community-based Tourism Around National Parks in Senegal: The Implications of Colonial Legacies in Current Management Policies","type":"article-journal","volume":"16"},"uris":["http://www.mendeley.com/documents/?uuid=d7fc20d5-74ea-4a80-9ed2-fff99522002f"]}],"mendeley":{"formattedCitation":"(Sène-Harper &amp; Séye, 2019)","plainTextFormattedCitation":"(Sène-Harper &amp; Séye, 2019)","previouslyFormattedCitation":"(Sène-Harper &amp; Séye,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Sène-Harper &amp; Séye,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Produk dari pariwisata berbasis masyarakat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berpotensi untuk diunggulkan sebagai produk baru untuk menarik minat wisatawan lokal maupun wisatawan mancanegara dalam mengetahui manfaat produk berbasis komunitas di pedesa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35940/ijrte.B1108.0982S1119","ISSN":"22773878 (ISSN)","abstract":"Community-based tourism products have the potential to be featured as a new product to attract foreign tourists in knowing the benefits of community-based products in rural areas. Community-based tourism is seen as a sustainable tourism that can help rural community members improve their standard of living without damaging the environment. Terengganu is one of the most famous landmarks of nature tourism, culture and history. The purpose of study to exploring how local leader enhance their community economic growth. The data of study was captured using interview among 26 rural entrepreneurs who are operating their business in the selected 4 villages. The study has successfully analyzed the contribution played by the local leader leaders as a rural community leader in helping to highlight the potential of community-based tourism products, and indirectly encourages business and economic growth of rural people in the state of Terengganu, Malaysia. Therefore, federal and state government can take this finding as guidance as well as to construct the rural entrepreneurship in implementing the rural entrepreneurship development. ©BEIESP.","author":[{"dropping-particle":"","family":"Rami","given":"A M","non-dropping-particle":"","parse-names":false,"suffix":""},{"dropping-particle":"","family":"Simin","given":"H","non-dropping-particle":"","parse-names":false,"suffix":""},{"dropping-particle":"","family":"Abdullah","given":"R","non-dropping-particle":"","parse-names":false,"suffix":""},{"dropping-particle":"","family":"Ibrahim","given":"A","non-dropping-particle":"","parse-names":false,"suffix":""}],"container-title":"International Journal of Recent Technology and Engineering","id":"ITEM-1","issue":"2 Special Issue 11","issued":{"date-parts":[["2019"]]},"language":"English","note":"Cited By :1\n\nExport Date: 31 March 2021\n\nFunding details: Ministry of Higher Education, Malaysia, MOHE\n\nFunding text 1: This paper is founded on the research project. Special appreciation is owed to Universiti Sultan Zainal Abidin (UniSZA) and Ministry of Education Malaysia for supporting this research.\n\nReferences: Edgell, D.L., Ten Important World Tourism Issues for 2012. TRINET—Tourism Research Information Network List: 20Th September, , Available: www.timhawaii.edu/timlistserv; \nGeorge, E.W., Mair, H., Reid, D.G., (2009) Rural Tourism Development: Localism and Cultural Change, , Bristol: Channel View Publications;\nGoodwin, H., Santilli, R., Community-based tourism: A success? (2009) ICRT Occasional Paper, pp. 1-37;\nHafis, A.S., Ramle, A., Asmawi, I., Influence of local leadership in poverty eradication among the Orang Asli communities in the state of Terengganu, Malaysia (2015) Asian Social Science, 11 (21), pp. 342-349;\nHiwasaki, L., Luna, E., Syamsidik, S.R., (2014) Local and Indigenous Knowledge for Community Resilience: Hydro-Meteorological Disaster Risk Reduction and Climate Change Adaptation in Coastal and Small Island Communities, , Jakarta: UNESCO;\nLane, B., Rural tourism: An overview (2009) SAGE Handbook of Tourism Studies, pp. 354-370. , T. Jamal and M. Robinson, Eds. London: Sage Publications;\n(2017) Malaysia Investment Performance Report 2016, , Kuala Lumpur: MIDA;\nHalim, N.A., Er, A.C., Adam, J.H., Juhari, M.A.A., Tarmidzi, S.N.A., Potensi pelancongan di Matu-Daro, Sarawak: Persepsi komuniti lokal (2012) Geografia-Malaysian Journal of Society and Space, 8 (9), pp. 13-21;\nZaman, N.A.K., Ahmad, H., Zaman, N.A.K., Choy, E.A., Jusoh, H., Sakawi, Z., Buang, A., Tahap penglibatan penduduk dalam pembangunan pelancongan Putrajaya (The level of residents’ participation in tourism development in Putrajaya) (2014) Geografia-Malaysian Journal of Society and Space, 10 (8), pp. 114-123;\nOkazaki, E., A community-based tourism model: Its conception and use (2008) Journal of Sustainable Tourism, 16 (5), pp. 511-529;\nPrideaux, B., (2009) Resort Destinations—Evolution, Management and Development, , Oxford: Butterworth-Heinemann;\nPoon, A., (1993) Tourism, Technology and Competitive Strategies, , Oxford: CAB International;\n(2002) Rural Tourism, , https://archive.parliament.scot/business/committees/historic/x-rural/or-02/ra02-2902.htm;\nRural development report (2016) Kuala Lumpur: Prime Ministers Department Malaysia;\n(2016) Putrajaya: Ministry of Tourism Malaysia, , Tourism Malaysia, Press release;\nDukic, V., Volic, I., Tisma, S., Jelincic, D.A., Responsible community based ecotourism initiatives in protected rural areas of the Balkans: Case studies from Serbia and Croatia (2014) American Journal of Tourism Management, 3 (1), pp. 51-63;\nWeiler, B., Hall, C.M., (1992) Special Interest Tourism, , London: Belhaven Press;\nYahaya, I., Pembangunan Pelancongan dan Perubahan Komuniti (2008) Kuala Lumpur” Dewan Bahasa Dan Pustaka;\nCreswell, J.W., Steps in Conducting a Scholarly Mixed Methods Study, , https://digitalcommons.unl.edu/cgi/viewcontent.cgi?article=1047&amp;amp;context=dberspeakers;\nHaven</w:instrText>
      </w:r>
      <w:r w:rsidRPr="00E1223A">
        <w:rPr>
          <w:rFonts w:ascii="Times New Roman" w:hAnsi="Times New Roman" w:cs="Times New Roman"/>
          <w:sz w:val="24"/>
          <w:szCs w:val="24"/>
        </w:rPr>
        <w:instrText>‐</w:instrText>
      </w:r>
      <w:r w:rsidRPr="00E1223A">
        <w:rPr>
          <w:rFonts w:ascii="Book Antiqua" w:hAnsi="Book Antiqua" w:cs="Times New Roman"/>
          <w:sz w:val="24"/>
          <w:szCs w:val="24"/>
        </w:rPr>
        <w:instrText>Tang, C., Jones, E., Local leadership for rural tourism development: A case study of Adventa, Monmouthshire, UK (2012) Tourism Management Perspectives, 4, pp. 28-35;\n(2008) Mabis, Evaluation Report. Aberystwyth: Mabis;\nRitchie, J.R.B., Crouch, G.I., (2003) The Competitive Destination: A Sustainable Tourism Perspective, , Oxon: Cabi Publishing","page":"680-684","publisher":"Blue Eyes Intelligence Engineering and Sciences Publication","publisher-place":"Universiti Sultan Zainal Abidin, Malaysia","title":"Community leader in enhancing rural economic growth in state of Terengganu, Malaysia","type":"article-journal","volume":"8"},"uris":["http://www.mendeley.com/documents/?uuid=b544462c-8e89-43ba-a141-cf433474c73d"]}],"mendeley":{"formattedCitation":"(Rami et al., 2019)","plainTextFormattedCitation":"(Rami et al., 2019)","previouslyFormattedCitation":"(Rami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Rami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dinilai </w:t>
      </w:r>
      <w:r w:rsidRPr="00E1223A">
        <w:rPr>
          <w:rFonts w:ascii="Book Antiqua" w:hAnsi="Book Antiqua" w:cs="Times New Roman"/>
          <w:sz w:val="24"/>
          <w:szCs w:val="24"/>
        </w:rPr>
        <w:lastRenderedPageBreak/>
        <w:t xml:space="preserve">sebagai pariwisata yang berkelanjutan dan dapat membantu masyarakat pedesaan untuk meningkatkan taraf hidup mereka tanpa merusak lingkungan melainkan mengembangkan potensi alam pedesaan yang mereka miliki. </w:t>
      </w:r>
    </w:p>
    <w:p w:rsidR="008D1213" w:rsidRPr="00E1223A" w:rsidRDefault="008D1213" w:rsidP="008D1213">
      <w:pPr>
        <w:pStyle w:val="ListParagraph"/>
        <w:ind w:left="360" w:firstLine="360"/>
        <w:jc w:val="both"/>
        <w:rPr>
          <w:rFonts w:ascii="Book Antiqua" w:hAnsi="Book Antiqua" w:cs="Times New Roman"/>
          <w:sz w:val="24"/>
          <w:szCs w:val="24"/>
        </w:rPr>
      </w:pPr>
      <w:r w:rsidRPr="00E1223A">
        <w:rPr>
          <w:rFonts w:ascii="Book Antiqua" w:hAnsi="Book Antiqua" w:cs="Times New Roman"/>
          <w:sz w:val="24"/>
          <w:szCs w:val="24"/>
        </w:rPr>
        <w:t xml:space="preserve">Dalam penerapan konsep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ini masyarakat memiliki peran sangat penting dalam pengembangan pariwisata. Masyarakat harus berpartisipasi aktif dalam proses pengembangan pariwisata mulai dari perencanaan; pembangunan; pengelolaan; pengembangan; pemantauan; serta evaluasi karena salah satu tujuan dari diterapkannya CBT yaitu untuk meningkatkan kesejahteraan dan kualitas hidup masyarakat. CBT dapat digunakan sebagai strategi untuk mengurangi kemiskinan di masyarakat lokal sekaligus mempromosikan potensi alam, budaya, dan keterampilan yang mereka miliki. CBT yang direncanakan dengan baik diyakini mampu memungkinkan masyarakat lokal untuk berpartsisipasi aktif dalam pengembangan pariwisata dan memperoleh manfaat sosio ekonomi yang bermakna dan berkelanjutan sekaligus dapat mempromosikan potensi alam yang dimiliki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ISSN":"2223814X (ISSN)","abstract":"In Zimbabwe, tourism contributed about 10.4% to the GDP in 2014 making it one of the most important economic contributors. However, tourism development in that country is heavily skewed towards traditional and already developed tourism destinations such as the famous Victoria Falls, Hwange National Park and Kariba for example, with little effort directed towards community-based tourism (CBT) to achieve sustainable tourism development in remote rural areas where wildlife tourism is the main attraction. In areas such as the Save Valley (SV) tourism sustainability is threatened by conflict, tension, and hostility which originated from the colonial period following the passing of the Land Apportionment Act of 1930. The situation has been worsened by the lack of a framework for facilitating (CBT) as a strategy to reduce poverty in local communities while also promoting sustainable wildlife conservation. Properly planned CBT is believed to be capable of enabling local communities to participate in tourism development and derive meaningful and sustainable socio-economic benefits while contributing to wildlife conservation. The study adopted a non-positivist paradigm within a case study, and a cross-sectional design aimed at collaborative construction of multiple realities through dialogue and observation. The study found that there were numerous possible CBT ventures suitable for the communities bordering the SVC. These included, in order of preference by the respondents, vegetable outgrowing to supply established tourism accommodation establishments, jewelry-making, cultural dance and music, accommodation, fruit and wild berries and pottery and embroidery. Armed with this information, the government, NGOs and community-based organisations (CBOs) can develop capacity, provide market spaces, find markets and package the products properly to promote sustainable CBT ventures within the rural communities bordering the SVC. © 2019 AJHTL.","author":[{"dropping-particle":"","family":"Hlengwa","given":"D C","non-dropping-particle":"","parse-names":false,"suffix":""},{"dropping-particle":"","family":"Maruta","given":"A T","non-dropping-particle":"","parse-names":false,"suffix":""}],"container-title":"African Journal of Hospitality, Tourism and Leisure","id":"ITEM-1","issue":"2","issued":{"date-parts":[["2019"]]},"language":"English","note":"Cited By :2\n\nExport Date: 31 March 2021\n\nCorrespondence Address: Hlengwa, D.C.; Department of Ecotourism, South Africa; email: dumisileh@dut.ac.za\n\nReferences: Alemu, M., (2012) Community based ecotourism as a sustainable development option in the Taita Hills, , www.academia.edu, Kenya (Retrieved: 09 January 2019); \nAndrade, G.S.M., Rhodes, J.R., Protected Areas and local communities, an inevitable partnership towards successful conservation strategies? (2012) Ecology and Society, 17 (4), pp. 14-32;\nChiutsi, S., Mudzengi, B.K., Community tourism entrepreneurship for sustainable tourism management in Southern Africa: Lessons from Zimbabwe (2012) Journal of Academic Research in Business and Social Sciences, 2 (8), pp. 127-134;\nDangi, T.B., Jamal, T., An integrated approach to sustainable community based tourism (2016) Sustainability, 8 (475), pp. 1-32;\nDragulanescu, I.V., Drutu-Ivan, M., Rural Tourism for local economic development (2012) International Journal of Academic Research in Accounting, Finance and Management Sciences, 2, pp. 196-203. , Special issue 1;\nDu Toit, R., (2004) Review of wildlife issues associated with the land reform programme in Zimbabwe, , World Wide Fund for Nature-Southern African Regional Programme Office, Working Paper 10. Harare, World Wide Fund for Nature;\nFrost, P.G., Bond, I., The CAMFIRE Programme in Zimbabwe: Payments for wildlife services (2007) Ecological Economics, 65, pp. 776-787;\nGiampiccoli, A., Kali, J.H., Community-based Tourism and Local Culture: The Case of amaMpondo (2012) PASOS, 10 (1), pp. 173-188;\nGiampiccoli, A., Mtapuri, O., Between Theory and Practice: A Conceptualisation of Community Based Tourism and Community Participation (2015) Loyola Journal of Social Sciences, 29 (1), pp. 27-52;\nGiampiccoli, A., Mtapuri, O., Roles of external parties on community-based tourism development: Towards a new model (2017) African Journal of Hospitality, Tourism and Leisure, 6 (2), pp. 1-12;\nGiampiccoli, A., Saayman, M., A conceptualisation of Alternative forms of Tourism in relation to community development (2014) Mediterranean Journal of Social Sciences, 5 (27), pp. 1667-1677;\nGiampiccoli, A., Saayman, M., Community-based tourism, responsible tourism and infrastructure development and poverty (2017) African Journal of Hospitality, Tourism and Leisure, 6 (2), pp. 1-28;\nGoh, H.C., Nature and Community Based Tourism (CBT) for poverty alleviation: A case study of Lower Kinabatangan, East Malaysia (2015) Malaysian Journal of Society and Space, 11 (3), pp. 42-52;\nHlengwa, D.C., Mazibuko, S.K., (2018) Community leaders around Inanda Dam, KwaZulu Natal, and issues of community participation in tourism development initiatives, , African Journal of Hospitality, Tourism and Leisure, 7(1);\nJaka, H., Shava, E., Resilient rural women's livelihoods for poverty alleviation and economic empowermentin semi-arid regions of Zimbabwe (2018) Journal of Disaster Risk Studies, 10 (1);\nKawadza, S., (2017) Communities can develop, benefit from tourism products, , http://www.herald.co.zw/, The Herald, 30th October. (Retrieved: 30 October 2017);\nKayat, K., (2014) Community based rural tourism: A proposed sustainability framework, , http://dx.doi.org./10.1051/shsconf/201401010:, (Retrieved: 25 April 2017);\nKipkeu, M.L., Mwangi, S.W., Njogu, J., Incentives for enhanced community participation in wildlife conservation in Amboseli, Kenya (2014) IMPACT: International Journal of Research in Applied, Natural and Social Sciences, 2 (5), pp. 75-85;\nKontogeorgopoulos, N., Churyen, A., Duangsaeng, V., Homestay Tourism and the Commercialisation of the Rural Home in Thailand (2015) Asia Pacific Journal of Tourism Research, 2010 (1), pp. 28-50;\nKreuter, U., Peel, M., Warner, E., Wildlife conservation and Community-based Natural Resource Management in Southern Africa's Private Nature Reserves (2010) Society and Natural Resources, 20, pp. 507-524;\nLindsey, P., du Toit, R., Pole, A., Romanah, S., Save Valley Conservancy: A Largescale African Experiment in Cooperative Wildlife Management (2008) Earth Evo. &amp;amp; Inno. Wildlife, pp. 163-184;\nMak, B.K.L., Cheung, L.T.O., Hui, L.H., (2017) Community participation in the Decision-Making Process for Sustainable Tourism Development in Rural Areas of Hong Kong, , China. Sustainability, 9;\nMapjabil, J., Ismail, S.C., Rahman, B.A., Masron, T., Ismail, R., Homestay-Community Programmes or Alternative Accommodation?. A re-evaluation of concept and execution (2015) Malaysian Journal of Society and Space, 11 (12), pp. 1-8;\nMnguni, E.M., Giampiccoli, A., Community-based tourism development: A Hiking Trails Perspective (2017) African Journal of Hospitality, Tourism and Leisure, 6 (1), pp. 1-17;\nMtapuri, O., Giampiccoli, A., Winners and Losers: A Further Exploration and Reflection on the influence of External Actors on Community Based Tourism (2014) Mediterranean Journal of Social Sciences, 5 (14), pp. 104-112;\nMugyenyi, O., Amumpiire, A., Namujuzi, F., (2014) Sustainable Conservation of Bwindi Impenetrable National Park and Community Welfare Improvement, , ACODE policy briefing Paper Series, 30;\nMutanga, C.N., Vengesayi, S., Gandiwa, E., Muboko, N., Community perceptions of wildlife conservation and tourism: A case study of communities adjacent to four protected areas in Zimbabwe (2015) Tropical Conservation Science, 8 (2), pp. 564-582;\nMuzvidziwa, V.N., Eco-tourism, conservancies and sustainable development: The case of Zimbabwe (2013) Journal of Human Ecology, 43 (1), pp. 41-50;\nNarain, U., Orfei, O., (2012) A. Biodiversity, Nature-Based Tourism, and Jobs, , Washington: World Bank;\nNyakunu, E., Rogerson, C.M., Tourism Policy Analysis: the case of post-independence Namibia (2014) African Journal of Hospitality, Tourism and Leisure, 3 (1), pp. 1-13;\nNyaupane, G.P., Poudel, S., Linkages among biodiversity, livelihoods and tourism (2011) Annals of Tourism Research, 38 (4), pp. 1344-1366;\nNyawo, J., Mubangizi, B.C., Art and Craft in local economic development: Tourism possibilities in Mtubatuba Local Municipality (2015) African Journal of Hospitality, Tourism and Leisure, 4 (2), pp. 1-15;\nNyaruwata, S., Tourism, biodiversity conservation and rural communities in Zimbabwe (2011) Journal of Sustainable Development in Africa, 13 (8), pp. 225-238;\n(2011: 22) in National Tourism Sector Strategy; (2015) State of Tourism Report, , www.tourism.gov.zaResearchgate.net, (Retrieved: 25 April 2017);\nSalley, N.H.M., Othman, R., Nordin, N., Idris, S.H.M., Shukor, M.S., The Homestay Programme in Malaysia: Motivation for participation and development impact (2014) Tourism, 64 (4), pp. 407-421;\nSebele, L.S., Community-based tourism ventures. benefits and challenges: Khama Rhino Sanctuary Trust, Central District, Botswana (2010) Tourism Management, 31, pp. 136-146;\nSibeko, V., (2013) Community Beneficiation, , Paper presented at a Local Government Tourism at Sandton International Conference Centre, South Africa, 26-27 February;\nTelfer, D.J., Development Studies and Tourism (2009) The SAGE handbook of tourism studies, pp. 146-165. , In Jamal, T. and Robison, M. (eds.). London: SAGE Publications;\n(2007) Development Assistance, , Madrid: UNWTO;\nWolmer, W., Chaumba, J., Scoones, I., (2004) Wildlife management and land reform in Southeast Zimbabwe: A compatible pairing or a contradiction in terms?, , Sustainable Livelihoods in Southern Africa Research Paper 1. Brighton: Institute of Development Studies;\nWyman, M., Barborak, J.R., Inamdar, N., Stein, T., Best Practices for Tourism Concessions in Protected Areas: A Review of the Field (2011) Forests, 2, pp. 913-928;\nZapata, M.J., Hall, M.C., Lind, P., Vanderschaeghe, M., Can community based tourism contribute to development and poverty alleviation? Lessons from Nicaragua (2011) Current Issues in Tourism, 14 (8), pp. 725-749;\n(2017), http://vistoriafalls24.comUR - https://www.scopus.com/inward/record.uri?eid=2-s2.0-85062946653&amp;amp;partnerID=40&amp;amp;md5=cb683551dde27fb3e4249dcf12fa3742","publisher":"Africa Journals","publisher-place":"Department of Ecotourism, Faculty of Management Sciences, Durban University of Technology, South Africa","title":"Community based tourism ventures apt for communities around the save valley conservancy in Zimbabwe","type":"article-journal","volume":"8"},"uris":["http://www.mendeley.com/documents/?uuid=efabe953-4581-4fd8-9606-198b2fefbfe8"]}],"mendeley":{"formattedCitation":"(Hlengwa &amp; Maruta, 2019)","plainTextFormattedCitation":"(Hlengwa &amp; Maruta, 2019)","previouslyFormattedCitation":"(Hlengwa &amp; Maruta,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Hlengwa &amp; Maruta, 2019)</w:t>
      </w:r>
      <w:r w:rsidRPr="00E1223A">
        <w:rPr>
          <w:rFonts w:ascii="Book Antiqua" w:hAnsi="Book Antiqua" w:cs="Times New Roman"/>
          <w:sz w:val="24"/>
          <w:szCs w:val="24"/>
        </w:rPr>
        <w:fldChar w:fldCharType="end"/>
      </w:r>
      <w:r w:rsidRPr="00E1223A">
        <w:rPr>
          <w:rFonts w:ascii="Book Antiqua" w:hAnsi="Book Antiqua" w:cs="Times New Roman"/>
          <w:sz w:val="24"/>
          <w:szCs w:val="24"/>
        </w:rPr>
        <w:t>.</w:t>
      </w:r>
    </w:p>
    <w:p w:rsidR="008D1213" w:rsidRPr="00E1223A" w:rsidRDefault="008D1213" w:rsidP="008D1213">
      <w:pPr>
        <w:pStyle w:val="ListParagraph"/>
        <w:ind w:left="360" w:firstLine="360"/>
        <w:jc w:val="both"/>
        <w:rPr>
          <w:rFonts w:ascii="Book Antiqua" w:hAnsi="Book Antiqua" w:cs="Times New Roman"/>
          <w:sz w:val="24"/>
          <w:szCs w:val="24"/>
        </w:rPr>
      </w:pP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dinilai sebagai strategi yang sangat efektif untuk mrwujudkan pembangunan berkelanjutan, karena CBT berfokus pada masyarakat lokal yang dimana masyarakat lokal berperan aktif </w:t>
      </w:r>
      <w:r w:rsidRPr="00E1223A">
        <w:rPr>
          <w:rFonts w:ascii="Book Antiqua" w:hAnsi="Book Antiqua" w:cs="Times New Roman"/>
          <w:sz w:val="24"/>
          <w:szCs w:val="24"/>
        </w:rPr>
        <w:lastRenderedPageBreak/>
        <w:t xml:space="preserve">sebagai pemilik sumber daya sekaligus aktor utama dalam pengembangan sumber daya alam yang dimiliki. Jadi di dalam konsep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ini, masyarakat diberdayakan untuk mengembangan keterampilan, budaya, serta potensi alam yang mereka miliki tanpa merusaknya sedikitpun, karena salah satu indikator keberhasilan pembangunan berkelanjutan adalah pelestarian lingkungan. CBT juga menjadi strategi dalam meningkatkan keberlanjutan destinasi wisata yang berlandaskan pada konsep ekonomi kreatif. Selain itu, CBT juga dapat dijadikan sebagai peningkatan pariwisata yang layak untuk kegiatan ekonomi di daerah pedesaan dan meningkatkan taraf hidup masyarakat pedesaan, serta CBT juga dapat dijadikan sebagai strategi untuk memahami implikasi pembangunan pariwisata dari sudut pandang masyarakat untuk membantu meningkatkan pengetahuan faktor-faktor yang mempengaruhi keberhasilan destinasi pariwisata dalam jangka panjang dan berkelanjut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3390/su11092594","ISSN":"20711050 (ISSN)","abstract":"Tourism represents a viable alternative for economic activities in rural areas, and improves the living standards of the communities. The aim of the paper is to assess residents' perceptions towards tourism destination quality in the North-West Development Region of Romania using the following items: natural attractions: cultural and social attractions; accommodation; food; availability of transportation to destination area; quality of information and communication; hospitality of host community; feeling of security and safety. A survey was conducted to collect the data and a total of 433 questionnaires were validated and analyzed. Descriptive and inferential statistics (Principal component analysis, ANOVA, Scheffe multiple range test) were used to analyze the data. Results show that there are statistically significant differences in residents' perceptions between counties. Two of the components of destination quality (general infrastructure and tourism potential) are affected by the gender of residents, while the level of education has no significant effect. A weak and indirect correlation was found between the age of residents and their perception towards a quality destination. This study makes two contributions to the existing literature. First, a questionnaire was developed based on the QUALITEST tool adapted to the realities of the research area. Second, we analyzed the perception of residents towards a quality destination in relation to their socio-demographic characteristics and county of residence. Understanding the implications of tourism development from the residents' point of view helps to increase knowledge about the factors affecting the long-term, sustainable success of tourism destinations. © 2019 by the authors.","author":[{"dropping-particle":"","family":"Muresan","given":"I C","non-dropping-particle":"","parse-names":false,"suffix":""},{"dropping-particle":"","family":"Harun","given":"R","non-dropping-particle":"","parse-names":false,"suffix":""},{"dropping-particle":"","family":"Arion","given":"F H","non-dropping-particle":"","parse-names":false,"suffix":""},{"dropping-particle":"","family":"Oroian","given":"C F","non-dropping-particle":"","parse-names":false,"suffix":""},{"dropping-particle":"","family":"Dumitras","given":"D E","non-dropping-particle":"","parse-names":false,"suffix":""},{"dropping-particle":"","family":"Mihai","given":"V C","non-dropping-particle":"","parse-names":false,"suffix":""},{"dropping-particle":"","family":"Ilea","given":"M","non-dropping-particle":"","parse-names":false,"suffix":""},{"dropping-particle":"","family":"Chiciudean","given":"D I","non-dropping-particle":"","parse-names":false,"suffix":""},{"dropping-particle":"","family":"Gliga","given":"I D","non-dropping-particle":"","parse-names":false,"suffix":""},{"dropping-particle":"","family":"Chiciudean","given":"G O","non-dropping-particle":"","parse-names":false,"suffix":""}],"container-title":"Sustainability (Switzerland)","id":"ITEM-1","issue":"9","issued":{"date-parts":[["2019"]]},"language":"English","note":"Cited By :3\n\nExport Date: 31 March 2021\n\nCorrespondence Address: Chiciudean, G.O.; Department of Economic Sciences, 3-5 Manastur Street, Romania; email: gabriela.chiciudean@usamvcluj.ro\n\nFunding text 1: Hypothesis 2a (H2a): Tourism destination quality is perceived significantly differently by male and female residents and Hypothesis 2c (H2c): Tourism destination quality is perceived significantly differently across residents’ age were supported by the results. The statistically significant differences regarding the perception of tourism destination quality between males and females and among different age categories of the rural residents underline the support of local community for tourism development.\n\nReferences: McGehee, N.G., Andereck, K.L., Factors Predicting Rural Residents' Support of Tourism (2004) J. Travel Res, 43, pp. 131-140; \nWilliams, J., Lawson, R., Community Issues and Resident Opinions of Tourism (2001) Ann. Tour. Res, 28, pp. 269-290;\nJurowski, C., Gursoy, D., Distance Effects on Residents' Attitudes toward Tourism (2004) Ann. Tour. Res, 31, pp. 296-312;\nBestard, A.B., Nadal, R.J., Attitudes toward Tourism and Tourism Congestion (2007) Reg. Et Dev, 25, pp. 193-207;\nHuh, C., Vogt, C.A., Changes in Residents' Attitudes toward Tourism over Time: A Cohort Analytical Approach (2008) J. Travel Res, 46, pp. 446-455;\nAndereck, K.L., Vogt, C.A., The Relationship between Residents' Attitudes toward Tourism and Tourism Development Options (2000) Travel Res, 39, pp. 27-36;\nLee, T.H., Influence analysis of community resident support for sustainable tourism development (2013) Tour. Manag, 34, pp. 37-46;\nKim, S., Park, E., Phandanouvong, T., Barriers to Local Residents' Participation in Community-Based Tourism: Lessons from HouayKaeng Village in Laos (2014) SHS Web of Conferences, 12. , EDP Sciences: Les Ulis, France;\nNunkoo, R., Ramkissoon, H., Developing a Community Support Model for Tourism (2011) Ann. Tour. Res, 38, pp. 964-988;\nHomsud, N., Promsaard, S., The Effects of Residents' Image and Perceived Tourism Impact to Residence Satisfaction and Support: A Case Study of Hua-HinPrachubkirikhan (2015) Proceedings of the 2015 WEI International Academic Conference, , Vienna, Austria, 12-15 April;\nMitchell, R.E., Reid, D.G., Community integration: Island tourism in Peru (2001) Ann. Tour. Res, 28, pp. 113-139;\nAndriotis, K., Local authorities in Crete and the development of tourism (2002) J. Tour. Stud, 13, pp. 53-62;\nBrida, J.G., Osti, L., Faccioli, M., Residents' perception and attitudes towards tourism impacts, a case study of the small rural community of Folgaria (Trentino-Italy) (2011) Benchmarking Int. J, 18, pp. 359-385;\nHanafiah, M.H., Jamaluddin, M.R., Zulkifly, M.I., Local Community Attitude and Support towards Tourism Development in Tioman Island, Malaysia (2013) Proc. Soc. Behav. Sci, 105, pp. 792-800;\nJafari, M., Pour, S.A., Effects of economic, social and environmental factors of tourism on improvement of Perceptions of local population about tourism: Kashan touristic city, Iran (2014) Int. J. Ayer, 4, pp. 72-84;\nLo, M.C., Ramayah, T., Hui, H.L.H., Rural Communities Perceptions and Attitudes towards Environment Tourism Development (2014) J. Sustain. Dev, 7, pp. 84-94;\nNaidoo, P., Sharpley, R., Local perceptions of the relative contributions of enclave tourism and agritourism to community wellbeing: The case of Mauritius (2015) J. Destin. Mark. Manag, 5, pp. 16-25;\nAbdollahzadeh, G., Sharifzadeh, A., Rural Residents' Perceptions toward Tourism Development: A Study from Iran (2014) Int. J. Tour. Res, 16, pp. 126-136;\nSchafft, K.A., Greenwood, D.J., Promises and dilemmas of participation: Action research, search conference methodology, and community development (2003) J. Community Dev. Soc, 34, pp. 18-35;\nMensah, I., Effects of Socio-Demographic Characteristics and Perceived Benefits of Tourism on Community Participation in Tourism in the Mesomagor Area of the Kakum National Park, Ghana (2016) Athens J. Tour, pp. 211-230;\nAguiló, E., Roselló, J., Host Community perceptions. A cluster analysis (2005) Ann. Tour. Res, 32, pp. 925-941;\nVargas-Sánchez, A., Porras-Bueno, N., de los Ángeles Plaza-Mejía, M., Explaining residents' attitudes to tourism. Is a universal model possible? (2011) Ann. Tour. Res, 38, pp. 460-480;\nMuresan, I.C., Oroian, C.F., Harun, R., Arion, F.H., Porutiu, A., Chiciudean, G.O., Todea, A., Lile, R., Local residents' attitude toward sustainable rural tourism development (2016) Sustainbility, 8, p. 100;\nJennings, G., Polovitz Nickerson, N., (2006) Quality Tourism Experiences, , Elsevier Butterworth-Heinemann: Oxford, UK;\nFallon, P., Schofiel, P., The dynamics of destination attribute importance (2006) J. Bus. Res, 59, pp. 709-713;\nStetic, S., Specific features of rural tourism destinations management (2012) J. Settl. Spat. Plan. Spec. Issue, 1, pp. 131-137;\nNeumeier, S., Pollermann, K., Rural Tourism as Promoter of Rural Development-Prospects and Limitations: Case Study Findings From A Pilot Projectpromoting Village Tourism (2014) Eur. Countrys, 6, pp. 270-296;\nNegrusa, A.L., Cosma, S.A., Bota, M., Romanian rural tourism development a case study: Rural tourism in Maramures (2007) Int. J. Bus. Res. Publ, p. 7. , http://www.freepatentsonline.com/article/International-Journal-Business-Research/178900250.html, (accessed on 15 November 2018);\nCoroş, M.M., Negruşa, A.L., Analysis of Romania's and Transylvania's Tourist Supply Development and Performance (2014) Amfiteatru Econ, 16, pp. 1312-1326. , http://www.amfiteatrueconomic.ro/temp/Article_1358.pdf, (accessed on 1st March 2019);\nMatei, F.D., Rural Tourism Development Strategy in NorthWest of Romania (2014) Compet. Agro-Food Environ. Econ, pp. 274-281. , http://mpra.ub.uni-muenchen.de/46369/, (accessed on 5 February 2019);\nNemirschi, N., Craciun, A., Entrepreneurship and Tourism Development in Rural Areas: Case of Romania (2014) Rom. Econ. Bus. Rev, 5, pp. 138-143. , Ftp://ftp.repec.org/opt/ReDIF/RePEc/rau/journl/SP10/REBE-SP10-A11.pdf, (accessed on 20 January 2019);\nMarin, A., Godja, D.I., Rural Tourism in the NorthWestern Region of Romania (2017) Sci. Pap. Ser. Manag. Econ. Eng. Agric. Rural Dev, 17, pp. 235-238;\nVengesayi, S., A Conceptual Model of Tourism Destination Competitiveness and Attractiveness (2003) Proceedings of the ANZMAC Conference, pp. 637-647. , Adelaide, Australia, 1-3 December;\nEnright, M.J., Newton, J., Universality Determinants of Tourism Destination Competitiveness in Asia Pacific: Comprehensiveness and Universality (2005) J. Travel Res, 43, pp. 339-350;\nDwyer, L., Kim, C., Destination Competitiveness: Determinants and Indicators (2003) Curr. Tour, 6, pp. 369-414;\nRitchie, J.R.B., Crouch, G.I., (2003) The Competitive Destination: A Sustainable Tourism Perspective, , CABI Publishing: Wallingford, UK;\nMurphy, P., Pritchard, M.P., Smith, B., The destination product and its impact on traveller perceptions (2000) Tour. Manag, 21, pp. 43-52;\nKhadaroo, J., Seetanah, B., The role of transport infrastructure in international tourism development: Agravity model approach (2007) Ann. Tour. Res, 34, pp. 1021-1032;\nKhadarooa, J., Seetanah, B., Transport infrastructure and tourism development (2008) Tour. Manag, 29, pp. 831-840;\nNavickas, V., Malakauskaite, A., The Economic Conditions of Enterprise Functioning The Possibilities for the Identification and Evaluation of Tourism Sector Competitiveness Factors (2009) Eng. Econ, 1, pp. 37-44. , http://citeseerx.ist.psu.edu/viewdoc/download?doi=10.1.1.554.2171&amp;amp;rep=rep1&amp;amp;type=pdf, (accessed on 2nd November 2018);\nUm, S., Chon, K., Ro, Y.H., Antecedents of revisit intention (2006) Ann. Tour. Res, 33, pp. 1141-1158;\nŽabkar, V., Brenčič, M.M., Dmitrović, T., Modelling perceived quality, visitor satisfaction and behavioural intentions at the destination level (2010) Tour. Manag, 31, pp. 537-546;\nDevine, J., Gabe, T., Bell, K.P., Community Scale and Resident Attitudes towards Tourism (2009) J. Reg. Anal. Policy, 39, pp. 11-22;\nHarrill, R., Residents' attitudes toward tourism development: A literature review with implications for tourism planning (2004) J. Plan. Lit, 18, pp. 1-16;\nGursoy, D., Jurkowski, C., Resident Attitudes in Relation to Distance from Tourist Attractions (2002) Travel Tour. Res. Assoc. Res. Arch;\nHarrill, R., Potts, T.D., Tourism Planning in Historic Districts: Attitudes toward Tourism Development in Charleston (2003) J. Am. Plan. Assoc, 69, pp. 233-244;\nKo, D.W., Stewart, W.P., A structural equation model of residents' attitudes for tourism development (2002) Tour. Manag, 23, pp. 521-530;\nLepp, A., Residents' attitudes towards tourism in Bigodi village, Uganda Case study (2007) Tour. Manag, 28, pp. 876-885;\nRay, F.I., Cismaru, L., Foris, D., Raising Competitiveness for Tourist Destinations through Information Technologies within the Newest Tourism Action Framework Proposed by the European Commission (2015) Sustainability, 7, pp. 12891-12909;\nJeon, M.M., Kang, M.M., Desmarais, E., Residents' Perceived Quality of Life in a Cultural-Heritage Tourism Destination (2016) Appl. Res. Qual. Life, 11, pp. 105-123;\nAfthanorhan, A., Awang, Z., Fazella, S., Perception of Tourism Impact and Support Tourism Development in Terengganu, Malaysia (2017) Soc. Sci, 6, p. 106;\nNunkoo, R., Gursoy, D., Residents' support for tourism: An identity perspective (2012) Ann. Tour. Res, 39, pp. 243-268;\nWang, Y., Pfister, R.E., Residents' Attitudes toward Tourism and Perceived Personal Benefits in a Rural Community (2008) J. Travel Res, 47, pp. 84-93;\nFigueroa-Domecq, C., Pritchard, A., Segovia-Perez, M., Morgan, N., Villace-Molinero, T., Tourism gender research: A critical accounting (2015) Ann. Tour. Res, 52, pp. 87-103;\nMason, P., Cheyne, J., Residents attitudes to proposed tourism development (2000) Ann. Tour. Res, 27, pp. 391-411;\nHarun, R., Chiciudean, G.O., Sirwan, K., Arion, F.H., Muresan, I.C., Attitudes and Perceptions of the Local Community towards Sustainable Tourism Development in Kurdistan Regional Government, Iraq (2018) Sustainability, 10, p. 2991;\nHaralambopoulos, N., Pizam, A., Perceived impacts of tourism: The case of Samos (1996) Ann. Tour. Res, 23, pp. 503-526;\nKorça, P., Resident perceptions of tourism in a resort town (1998) Leis. Sci, 20, pp. 193-212;\nSmith, M.D., Krannich, R.S., Tourism dependence and resident attitudes (1998) Ann. Tour. Res, 25, pp. 783-802;\nHernández, S., Cohen, J., García, H., Residents' attitudes towards an instant resort enclave (1996) Ann. Tour. Res, 23, pp. 755-779;\nTeye, V., Sönmez, S.F., Sirakaya, E., Residents' attitudes toward tourism development (2002) Ann. Tour. Res, 29, pp. 668-688;\nLiu, X.R., Li, J.J., Host Perceptions of Tourism Impact and Stage of Destination Development in a Developing Country (2018) Sustainability, 10, p. 2300;\nAhmed, S.A., Perceptions of the socio-economic and cultural impact of tourism in Sri Lanka (1986) Can. J. Dev. Stud, 7, pp. 239-255;\nTichaawa, T.M., Makoni, L., Sociodemographic Influences on Residents' Perceptions of Tourism Development in Zimbabwe ' (2018) GeoJ. Tour. Geosites, 22, pp. 432-446;\nCavus, S., Tanrisevdi, A., Residents' attitudes towards tourism development: A case study in Kusadasi, Turkey (2002) Tour. Anal, 7, pp. 259-269;\nDeng, J., Arbogast, D., Selin, S., Community-based tourism planning: An application of the APPA approach to Anstead, West Virginia (2011) Tour. Anal, 16, pp. 601-615;\nTomljenovic, R., Faulkner, B., Tourism and older residents in a Sunbelt Resort (2000) Ann. Tour. Res, 27, pp. 93-114;\nSinclair-Maragh, G., Demographic analysis of residents' support for tourism development in Jamaica (2017) J. Destin. Mark. Manag, 6, pp. 5-12;\nWoo, E., Kim, H., Uysal, M., Life satisfaction and support for tourism development (2015) Ann. Tour. Res, 50, pp. 84-97;\nParasuraman, A., Zeithaml, V.A., Berry, L.L., A Conceptual Model of Service Quality and Its Implications for Future Research (1985) J. Mark, 49, pp. 41-50;\nParasuraman, A., Zeithaml, V.A., Berry, L.L., SERVQUAL: A multi-item Scale for Measuring Consumer Perceptions of Service Quality (1988) J. Retail, 64, pp. 12-40;\nLadhari, R., Alternative Measures of Service Quality: A Review (2008) Manag. Serv. Qual. Int. J, p. 18;\nSaid, A., Shuib, A., Ayob, N., Yaakub, F., An Evaluation of Service Quality from Visitors' Perspectives: The Case of Niah National Park in Sarawak (2013) Int. J. Bus. Soc, 14, pp. 61-78;\nKim, W.G., NeeNg, C.Y., Kim, Y., Influence of institutional DINESERV on customer satisfaction, return intention, and word-of-mouth (2009) Int. J. Hosp. Manag, 28, pp. 10-17;\nKhan, M.M., ECOSERV: Service quality expectations (2003) Ann. Tour. Res, 30, pp. 109-124;\nKhan, M.M., Su, K.D., Service Quality Expectations of Travellers Visiting Cheju Island in Korea (2003) J. Ecotour, 2, pp. 114-125;\nLynch, D., (2007) Measuring Perceptions of Service Quality within the Visitor Attractions Sector, Centre for Regional Innovation and Competitiveness (CRIC), University of Ballarat, , http://www.anzmac.org/conference:archive/2007/papers/Lynch_1.pdf, (accessed on 12 November 2018);\nPaulraj, K., Hameed, M.S., Saravanan, R., Service Quality in Rural Marke (2012) In Proceedings of the International Conference on Contemporary Management (INCOCOM' 12), Natham, India, 19 October, p. 39. , http://www.conference.bonfring.org/papers/npr_incocom2012/incocom10.pdf, (accessed on 17 January 2018);\nTribe, J., Snaith, T., From SERVQUAL to HOLSAT: Holiday satisfaction in Varadero, Cuba (1998) Tour. Manag, 19, pp. 25-34;\n(2003) Qualitest-A Manual for Evaluating the Quality Performance of Tourist Destinations and Services, , European Commission: Brussels, Belgium;\nGrzinic, J., Concepts of Service Quality Measurement in Hotel Industry (2007) Ekon. Misao Praksa DBK, 16, pp. 81-98;\nAkbaba, A., Measuring service quality in the hotel industry: A study in a business hotel in Turkey (2006) Int. J. Hosp. Manag, 25, pp. 170-192;\nMahdavinia, S.H., Customer Satisfaction in Four Star Isfahan Hotels, , http://www.diva-portal.org/smash/get/diva2:1031547/FULLTEXT01.pdf, Master's Thesis, Lulea University of Technology, Lulea, Sweden, 2008 (accessed on 29 January 2019);\nState, O., Istudor, N., Studiul calitat, ii serviciilor-aplicat, ie la nivelul unui hotel utilizând modelul SERVQUAL (2009) Rev. Amfiteatru Econ, 26, pp. 419-428;\nKouthouris, C., Konstantinos, A., Can service quality predict customer satisfaction and behavioral intentions in the sport tourism industry? An application of the SERVQUAL model in an outdoors setting (2005) J. Sport Tour, 10, pp. 101-111;\nAlbacete-Sáez, C.A., Fuentes-Fuentes, M.M., Lloréns-Montes, F.J., Service quality measurement in rural accommodation (2007) Ann. Tour. Res, 34, pp. 45-65;\nPrabaharan, B., Arulraj, A., Rajagopal, V., Service Quality on Tourism: Application of Structural Equation Modeling (2008) Proceedings of the Conference on Tourism in India-Challenges Ahead, , Kozhikode, India, 15-17 May;\nPatrício, V., Leal, R.P., Pereira, Z.L., (2006) Applicability of SERVQUAL in Restaurants: An Exploratory Study in a Portuguese Resort, p. 2. , https://run.unl.pt/bitstream/10362/1726/1/Patricio_etal_EWIS2_2006.pdf, Enterprise andWork Innovation Studies; IET: Monte de Caparica, Portugal (accessed on 29 January 2019);\nKeith, N.K., Simmers, C.S., Measuring Service Quality Perceptions of Restaurant Experiences: The Disparity between Comment Cards and DINESERV (2011) J. Foodserv. Bus. Res, 14, pp. 20-32;\nRood, A.S., Dziadkowiec, J., Applying the Dineserv and IPA Methods to a Cross Cultural Comparison of Quality Service Gaps, , https://scholarworks.gvsu.edu/cgi/viewcontent.cgi?article=1010&amp;amp;context=glhtec, accessed on 20 January;\nAnggakusumah, M.N., Harsono, A., Novirani, D., Usulan Perbaikan Kualitas Pelayanan Restoran &amp;quot;X&amp;quot; Dengan Menggunakan Metode Dineserv Dan Servqual Mochamad (2016) Jur. Tek. Ind. Itenas, 1, pp. 334-344. , https://ejurnal.itenas.ac.id/index.php/rekaintegra/article/view/1077/1302, (accessed on 22 January 2019);\nMarković, S., Raspor, S., Šegarić, K., Does Restaurant Performance Meet Customers' Expectations? An Assessment of Restaurant Service Quality Using a Modified Dineserv Approach (2010) Tour. Hosp. Manag, 16, pp. 181-195;\nAziz, M.N.A., Aziz, A., Isa, S.S., Ismail, H., Ecoserv Model For Assessing Perceived Service Quality In Private Outdoor Recreation Programs, , https://www.researchgate.net/profile/Siti_Isa/publication/303939476_ADVENTURE_AND_ECOTOURISM_IN_MALAYSIA_ECOSERV_MODEL_FOR_ASSESSING_PERCEIVED_SERVICE_QUALITY_IN_PRIVATE_OUTDOOR_RECREATION_PROGRAMS/links/575f4eef08ae9a9c955fb9ec.pdf, Adventure and Ecotourism In Malaysia 1-9 (accessed on 25 November 2018);\nTruong, T.-H., Foster, D., Using HOLSAT to evaluate tourist satisfaction at destinations: The case of Australian holidaymakers in Vietnam (2006) Tour. Manag, 27, pp. 842-855;\nNagy, O., Improving Competitiveness of Tourist Destinations by Implementing the Qualitest Model (2010) Stud. Univ. &amp;quot;Vasilegoldiş&amp;quot;, 5, pp. 51-56;\nCismaru, L., European Tools for Managing and Monitoring the Sustainable Development of Tourist Destinations (2015) Rev. Gen. Manag, 21, pp. 101-111;\nVajčnerova, I., IQM of a Tourism Destination as a Tool of Competitiveness (2011) Acta Univ. Agric. Et Silvic. Mendel. Brun, 54, pp. 407-412;\nRudancic-Lugaric, A., Integrated Quality Management of A Tourist Destination-The Key Factor In Achieving a Competitive Advantage (2014) Interdiscip. Manag. Res, 10, pp. 312-331;\nhttp://statistici.insse.ro/shop/, (accessed on 15 October 2018); Regiunea Nord-Vest (Cluj-Napoca), , http://biodiversitate.mmediu.ro/romanian-biodiversity/despre-arii-protejate/arpm/regiunea-nordvest-cluj-napoca/, (accessed on 1 November 2015). (In Romanian);\nPlanul de Dezvoltare regionala Transilvania Nord 2014-2020, , http://www.nord-vest.ro/wp-content/uploads/2016/09/7r238_PDR_2014_2020.pdf, (accessed on 10 December 2018). (In Romanian);\nhttp://turism-dej.ro/harti/harta-regiunii-nord-vest, (accessed on 10 December 2018); Saunders, M., Lewis, P., Thornhill, A., (2009) Research Method for Business Students, 5th ed, , Pearson Education Limited: London, UK;\nGorusch, R.L., (1983) Factor Analysis, 2nd ed, , Lawrence Erlbaum Associates: Hillsdale, NJ, USA;\nHatcher, L., (1994) A Step-by-Step Approach to Using the SAS®System for Factor Analysis and Structural Equation Modeling, , SAS Institutte, Inc.: Cary, NC, USA;\nComfrey, A.L., Lee, H.B., (1992) A First Course in Factor Analysis, , Lawrence Erlbaum Associates: Hillsdale, NJ, USA;\nHair, J.F., Anderson, R.E., Tatham, R.L., Black, W.C., (1998) Multivariate Data Analysis, 5th ed, , Prentice Hall: Upper Saddle River, NJ, USA;\nKaiser, H.F., Index of factorial simplicity (1974) Psychometrika, 39, pp. 31-36;\nDing, C., He, X., K-means clustering via principal component analysis (2004) Proceedings of the 21st International Conference on Machine Learning, pp. 29-37. , Banff, AB, Canada, 4-8 July;\nFornell, C., Larcker, D.F., Evaluating structural equation models with unobservable variables and measurement error (1981) J. Mark. Res, 18, pp. 39-50;\nHair, J., Black, W., Babin, B., Anderson, R., Tatham, R., (2006) Multivariate Data Analysis, 6th ed, , Pearson Prentice Hall: Uppersaddle River, NJ, USA;\nBeeton, S., (2006) Community Development through Tourism, , Landlink Press: Collingwood, Australia;\nChaminuka, P., Groeneveld, R.A., Selomane, A.O., van Ierland, E.C., Tourist preferences for ecotourism in rural communities adjacent to Kruger National Park: A choice experiment approach (2012) Tour. Manag, 33, pp. 168-176;\nDumitras, D.E., Muresan, I.C., Ilea, M., Jitea, I.M., Agritourism-A potential linkage between local communities and parks to maintain sustainability (2013) Bull. UASVM Hortic, 70, pp. 300-309;\nDumitras, D.E., Muresan, I.C., Jitea, I.M., Mihai, V.C., Balazs, S.E., Iancu, T., Assessing Tourists' Preferences for Recreational Trips in National and Natural Parks as a Premise for Long-Term Sustainable Management Plans (2017) Sustainability, 9, p. 1596;\nAndereck, K.L., Valentine, K.M., Knopf, R.C., Vogt, C.A., Residents' perceptions of community tourism impacts (2005) Ann. Tour. Res, 32, pp. 1056-1076;\nMuresan, I.C., Chiciudean, G.O., Harun, R., Oroian, C.F., Jitea, I.M., Arion, F.H., Porut iu, A., Factors affecting tourism entrepreneurship among rural residents (2016) Rev. Manag. Econ. Eng, 15, pp. 746-759;\nWeaver, D.B., Lawton, L.J., Resident perceptions in the urban-rural fringe (2001) Ann. Tour. Res, 28, pp. 439-458;\nZhang, J., Understanding Host Community Attitudes towards Tourism and Resident-Tourist Interaction: A Socio-Behavioural Study of Melbourne's Urban-Rural Fringe (2008) Doctorate Thesis, School of Management Business Portfolio, , RMIT University Melbourne, Victoria, Australia, February;\nEshliki, S.A., Kaboudi, M., Perception of Community in Tourism Impacts and their Participation in Tourism Planning: Ramsar, Iran (2017) J. Asian Behav. Stud, 4, pp. 59-69;\nRinzin, C., Vermeulen, W.J.V., Glasbergen, P., Ecotourism as a mechanism for sustainable development: The case of Bhutan (2008) Environ. Sci, 4, pp. 109-125;\nBarkauskiene, K., Snieska, V., Ecotourism as an integral part of Sustainable Tourism Development (2013) Econ. Manag, 18, pp. 449-456. , http://www.ecoman.ktu.lt/index.php/Ekv/article/viewFile/4272/3025, (accessed on 22 January 2019);\nSus","publisher":"MDPI AG","publisher-place":"Department of Economic Sciences, University of Agricultural Sciences and Veterinary Medicine Cluj-Napoca, 3-5 Manastur Street, Cluj-Napoca, 400372, Romania","title":"Residents' perception of destination quality: Key factors for sustainable rural development","type":"article-journal","volume":"11"},"uris":["http://www.mendeley.com/documents/?uuid=26424789-8cfd-4dcf-911e-320f1425905d"]}],"mendeley":{"formattedCitation":"(Muresan et al., 2019)","plainTextFormattedCitation":"(Muresan et al., 2019)","previouslyFormattedCitation":"(Muresan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Muresan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w:t>
      </w:r>
    </w:p>
    <w:p w:rsidR="008D1213" w:rsidRPr="00E1223A" w:rsidRDefault="008D1213" w:rsidP="008D1213">
      <w:pPr>
        <w:pStyle w:val="ListParagraph"/>
        <w:ind w:left="360" w:firstLine="360"/>
        <w:jc w:val="both"/>
        <w:rPr>
          <w:rFonts w:ascii="Book Antiqua" w:hAnsi="Book Antiqua" w:cs="Times New Roman"/>
          <w:sz w:val="24"/>
          <w:szCs w:val="24"/>
        </w:rPr>
      </w:pPr>
      <w:r w:rsidRPr="00E1223A">
        <w:rPr>
          <w:rFonts w:ascii="Book Antiqua" w:hAnsi="Book Antiqua" w:cs="Times New Roman"/>
          <w:sz w:val="24"/>
          <w:szCs w:val="24"/>
        </w:rPr>
        <w:t xml:space="preserve">Dari beberapa pemaparan poin-poin penting diatas dapat disimpulkan bahwa penelitian ini mengkaji tentang hubungan antara pembangunan berkelanjutan dengan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Dalam penelitian ini, peneliti menggunakan </w:t>
      </w:r>
      <w:r w:rsidRPr="00E1223A">
        <w:rPr>
          <w:rFonts w:ascii="Book Antiqua" w:hAnsi="Book Antiqua" w:cs="Times New Roman"/>
          <w:i/>
          <w:sz w:val="24"/>
          <w:szCs w:val="24"/>
        </w:rPr>
        <w:t>systematic literature review. Systematic literature review</w:t>
      </w:r>
      <w:r w:rsidRPr="00E1223A">
        <w:rPr>
          <w:rFonts w:ascii="Book Antiqua" w:hAnsi="Book Antiqua" w:cs="Times New Roman"/>
          <w:sz w:val="24"/>
          <w:szCs w:val="24"/>
        </w:rPr>
        <w:t xml:space="preserve"> ini sangat penting dilakukan, karena dengan melakukan </w:t>
      </w:r>
      <w:r w:rsidRPr="00E1223A">
        <w:rPr>
          <w:rFonts w:ascii="Book Antiqua" w:hAnsi="Book Antiqua" w:cs="Times New Roman"/>
          <w:i/>
          <w:sz w:val="24"/>
          <w:szCs w:val="24"/>
        </w:rPr>
        <w:t xml:space="preserve">systematic literature review </w:t>
      </w:r>
      <w:r w:rsidRPr="00E1223A">
        <w:rPr>
          <w:rFonts w:ascii="Book Antiqua" w:hAnsi="Book Antiqua" w:cs="Times New Roman"/>
          <w:sz w:val="24"/>
          <w:szCs w:val="24"/>
        </w:rPr>
        <w:t xml:space="preserve">peneliti dapat mengetahui dan </w:t>
      </w:r>
      <w:r w:rsidRPr="00E1223A">
        <w:rPr>
          <w:rFonts w:ascii="Book Antiqua" w:hAnsi="Book Antiqua" w:cs="Times New Roman"/>
          <w:sz w:val="24"/>
          <w:szCs w:val="24"/>
        </w:rPr>
        <w:lastRenderedPageBreak/>
        <w:t xml:space="preserve">mengkaji lebih dalam terkait isi dari sebuah paper yang berkaitan dengan tema kajian penelitian ini, serta dengan </w:t>
      </w:r>
      <w:r w:rsidRPr="00E1223A">
        <w:rPr>
          <w:rFonts w:ascii="Book Antiqua" w:hAnsi="Book Antiqua" w:cs="Times New Roman"/>
          <w:i/>
          <w:sz w:val="24"/>
          <w:szCs w:val="24"/>
        </w:rPr>
        <w:t>systematic literature review</w:t>
      </w:r>
      <w:r w:rsidRPr="00E1223A">
        <w:rPr>
          <w:rFonts w:ascii="Book Antiqua" w:hAnsi="Book Antiqua" w:cs="Times New Roman"/>
          <w:sz w:val="24"/>
          <w:szCs w:val="24"/>
        </w:rPr>
        <w:t xml:space="preserve"> peneliti akan menambah wawasan dan dapat menempatkan diri sebagai </w:t>
      </w:r>
      <w:r w:rsidRPr="00E1223A">
        <w:rPr>
          <w:rFonts w:ascii="Book Antiqua" w:hAnsi="Book Antiqua" w:cs="Times New Roman"/>
          <w:i/>
          <w:sz w:val="24"/>
          <w:szCs w:val="24"/>
        </w:rPr>
        <w:t xml:space="preserve">“state of the art” </w:t>
      </w:r>
      <w:r w:rsidRPr="00E1223A">
        <w:rPr>
          <w:rFonts w:ascii="Book Antiqua" w:hAnsi="Book Antiqua" w:cs="Times New Roman"/>
          <w:sz w:val="24"/>
          <w:szCs w:val="24"/>
        </w:rPr>
        <w:t xml:space="preserve">atau perkembangan terkini dalam bidang yang bersangkutan. Tujuan peneliti melakukan </w:t>
      </w:r>
      <w:r w:rsidRPr="00E1223A">
        <w:rPr>
          <w:rFonts w:ascii="Book Antiqua" w:hAnsi="Book Antiqua" w:cs="Times New Roman"/>
          <w:i/>
          <w:sz w:val="24"/>
          <w:szCs w:val="24"/>
        </w:rPr>
        <w:t xml:space="preserve">systematic literature review </w:t>
      </w:r>
      <w:r w:rsidRPr="00E1223A">
        <w:rPr>
          <w:rFonts w:ascii="Book Antiqua" w:hAnsi="Book Antiqua" w:cs="Times New Roman"/>
          <w:sz w:val="24"/>
          <w:szCs w:val="24"/>
        </w:rPr>
        <w:t xml:space="preserve">yaitu untuk memahami isi dari sebuah paper dengan mencari dan menggali lebih dalam poin penting yang terdapat dalam paper tersebut dan apa yang diargumentasikan oleh penulis paper tersebut. Selain itu </w:t>
      </w:r>
      <w:r w:rsidRPr="00E1223A">
        <w:rPr>
          <w:rFonts w:ascii="Book Antiqua" w:hAnsi="Book Antiqua" w:cs="Times New Roman"/>
          <w:i/>
          <w:sz w:val="24"/>
          <w:szCs w:val="24"/>
        </w:rPr>
        <w:t>systematic literature review</w:t>
      </w:r>
      <w:r w:rsidRPr="00E1223A">
        <w:rPr>
          <w:rFonts w:ascii="Book Antiqua" w:hAnsi="Book Antiqua" w:cs="Times New Roman"/>
          <w:sz w:val="24"/>
          <w:szCs w:val="24"/>
        </w:rPr>
        <w:t xml:space="preserve"> memiliki tujuan untuk memberikan pemahaman yang lebih luas kepada para penulis artikel tentang sebuah topik yang akan diteliti, sehingga dapat membantu peneliti dalam memahami beberapa topik kajian tanpa membaca seluruh isi dari paper atau jurnal. </w:t>
      </w:r>
      <w:r w:rsidRPr="00E1223A">
        <w:rPr>
          <w:rFonts w:ascii="Book Antiqua" w:hAnsi="Book Antiqua" w:cs="Times New Roman"/>
          <w:i/>
          <w:sz w:val="24"/>
          <w:szCs w:val="24"/>
        </w:rPr>
        <w:t xml:space="preserve">Systematic literature review </w:t>
      </w:r>
      <w:r w:rsidRPr="00E1223A">
        <w:rPr>
          <w:rFonts w:ascii="Book Antiqua" w:hAnsi="Book Antiqua" w:cs="Times New Roman"/>
          <w:sz w:val="24"/>
          <w:szCs w:val="24"/>
        </w:rPr>
        <w:t>memberikan banyak manfaat untuk seorang peneliti atau penulis yaitu memperdalam pengetahuan tentang bidang atau topik yang ada diteliti; mengetahui hasil penelitian dari beberapa penelitian terdahulu yang berkaitan dengan topik kajian yang akan dibahas; mengetahui perkembangan ilmu pada bidang yang akan dikaji; memperjelas masalah penelitian; serta mengetahui metode-metode yang diusulkan para peneliti untuk menyelesaikan masalah penelitian.</w:t>
      </w:r>
    </w:p>
    <w:p w:rsidR="008D1213" w:rsidRPr="00E1223A" w:rsidRDefault="008D1213" w:rsidP="008D1213">
      <w:pPr>
        <w:pStyle w:val="ListParagraph"/>
        <w:ind w:left="360" w:firstLine="360"/>
        <w:jc w:val="both"/>
        <w:rPr>
          <w:rFonts w:ascii="Book Antiqua" w:hAnsi="Book Antiqua" w:cs="Times New Roman"/>
          <w:sz w:val="24"/>
          <w:szCs w:val="24"/>
        </w:rPr>
      </w:pPr>
      <w:r w:rsidRPr="00E1223A">
        <w:rPr>
          <w:rFonts w:ascii="Book Antiqua" w:hAnsi="Book Antiqua" w:cs="Times New Roman"/>
          <w:sz w:val="24"/>
          <w:szCs w:val="24"/>
        </w:rPr>
        <w:lastRenderedPageBreak/>
        <w:t xml:space="preserve">Perbedaan penelitian ini dengan penelitian terdahulu lainnya yaitu terkait dengan fokus kajian. Dalam penelitian-penelitian terdahulu, banyak peneliti yang lebih fokus ke strategi pembangunan berkelanjutan dan penerapan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sedangkan dalam penelitian ini lebih fokus mengkaji lebih dalam terkait hubungan antara pembangunan berkelanjutan dengan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Berdasarkan beberapan urgensi terkait pembangunan berkelanjutan dan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yang telah dijelaskan oleh penelitian-penelitian terdahulu, peneliti melihat masih terbatas uraian komprehensif mengenai hubungan antara pembangunan berkelanjutan dengan </w:t>
      </w:r>
      <w:r w:rsidRPr="00E1223A">
        <w:rPr>
          <w:rFonts w:ascii="Book Antiqua" w:hAnsi="Book Antiqua" w:cs="Times New Roman"/>
          <w:i/>
          <w:sz w:val="24"/>
          <w:szCs w:val="24"/>
        </w:rPr>
        <w:t>community based tourism</w:t>
      </w:r>
      <w:r w:rsidRPr="00E1223A">
        <w:rPr>
          <w:rFonts w:ascii="Book Antiqua" w:hAnsi="Book Antiqua" w:cs="Times New Roman"/>
          <w:sz w:val="24"/>
          <w:szCs w:val="24"/>
        </w:rPr>
        <w:t xml:space="preserve">. Sehingga dalam penelitian ini, peneliti berusaha mengisi kekosongan tersebut dengan cara melakukan </w:t>
      </w:r>
      <w:r w:rsidRPr="00E1223A">
        <w:rPr>
          <w:rFonts w:ascii="Book Antiqua" w:hAnsi="Book Antiqua" w:cs="Times New Roman"/>
          <w:i/>
          <w:sz w:val="24"/>
          <w:szCs w:val="24"/>
        </w:rPr>
        <w:t xml:space="preserve">systematic literature review. </w:t>
      </w:r>
      <w:r w:rsidRPr="00E1223A">
        <w:rPr>
          <w:rFonts w:ascii="Book Antiqua" w:hAnsi="Book Antiqua" w:cs="Times New Roman"/>
          <w:sz w:val="24"/>
          <w:szCs w:val="24"/>
        </w:rPr>
        <w:t xml:space="preserve">Penelitian ini bertujuan untuk berkontribusi dalam memberikan uraian yang lebih jelas memgenai hubungan antara pembangunan berkelanjutan dengan </w:t>
      </w:r>
      <w:r w:rsidRPr="00E1223A">
        <w:rPr>
          <w:rFonts w:ascii="Book Antiqua" w:hAnsi="Book Antiqua" w:cs="Times New Roman"/>
          <w:i/>
          <w:sz w:val="24"/>
          <w:szCs w:val="24"/>
        </w:rPr>
        <w:t xml:space="preserve">community based tourism. </w:t>
      </w:r>
    </w:p>
    <w:p w:rsidR="008D1213" w:rsidRPr="00E1223A" w:rsidRDefault="008D1213" w:rsidP="008D1213">
      <w:pPr>
        <w:pStyle w:val="ListParagraph"/>
        <w:ind w:left="360" w:firstLine="360"/>
        <w:jc w:val="both"/>
        <w:rPr>
          <w:rFonts w:ascii="Book Antiqua" w:hAnsi="Book Antiqua" w:cs="Times New Roman"/>
          <w:i/>
          <w:sz w:val="24"/>
          <w:szCs w:val="24"/>
        </w:rPr>
      </w:pPr>
    </w:p>
    <w:p w:rsidR="008D1213" w:rsidRPr="00E1223A" w:rsidRDefault="008D1213" w:rsidP="008D1213">
      <w:pPr>
        <w:pStyle w:val="ListParagraph"/>
        <w:numPr>
          <w:ilvl w:val="0"/>
          <w:numId w:val="2"/>
        </w:numPr>
        <w:rPr>
          <w:rFonts w:ascii="Book Antiqua" w:hAnsi="Book Antiqua" w:cs="Times New Roman"/>
          <w:b/>
          <w:sz w:val="24"/>
          <w:szCs w:val="24"/>
        </w:rPr>
      </w:pPr>
      <w:r w:rsidRPr="00E1223A">
        <w:rPr>
          <w:rFonts w:ascii="Book Antiqua" w:hAnsi="Book Antiqua" w:cs="Times New Roman"/>
          <w:b/>
          <w:sz w:val="24"/>
          <w:szCs w:val="24"/>
        </w:rPr>
        <w:t>Literatur Review</w:t>
      </w:r>
    </w:p>
    <w:p w:rsidR="008D1213" w:rsidRPr="00E1223A" w:rsidRDefault="008D1213" w:rsidP="008D1213">
      <w:pPr>
        <w:pStyle w:val="ListParagraph"/>
        <w:ind w:left="360" w:firstLine="360"/>
        <w:jc w:val="both"/>
        <w:rPr>
          <w:rFonts w:ascii="Book Antiqua" w:hAnsi="Book Antiqua" w:cs="Times New Roman"/>
          <w:sz w:val="24"/>
          <w:szCs w:val="24"/>
        </w:rPr>
      </w:pPr>
      <w:r w:rsidRPr="00E1223A">
        <w:rPr>
          <w:rFonts w:ascii="Book Antiqua" w:hAnsi="Book Antiqua" w:cs="Times New Roman"/>
          <w:sz w:val="24"/>
          <w:szCs w:val="24"/>
        </w:rPr>
        <w:t xml:space="preserve">Dalam penelitiannya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7226/jtfm.25.3.185","ISSN":"20870469 (ISSN)","abstract":"The establishment of the Morotai Island Regency as one of the 10 National Tourism Strategic Areas and Special Economic Zones is a central government strategy to accelerate the development of regencies/cities in North Maluku Province, which are still classified as underdeveloped regions in Eastern Indonesia. This study aims to analyze the influence of tourist arrival rate, price, human development index, and tourism promotion policy on economic growth by using regression of panel data of fixed-effect model (FEM) based on the feasible generalized least square (FGLS) VI method in eight regencies/cities in North Maluku Province during the period of 2012–2017. This finding shows that tourism development was closely related to economic growth, both in the short and long term. However, the development of tourism facilities and other supporting tourism facilities on the coast by coastal landfill had sacrificed the growth of coastal mangrove forests. Therefore, the local government is encouraged to issue regional regulations on the implementation of sustainable tourism businesses and educate the local community and visitors to play a role in protecting the environment of tourist destinations sustainable. © 2019 Institut Pertanian Bogor, Department of Forest Management, Faculty of Forestry. All right reserved.","author":[{"dropping-particle":"","family":"Radianto","given":"E","non-dropping-particle":"","parse-names":false,"suffix":""},{"dropping-particle":"","family":"Prabawa","given":"T S","non-dropping-particle":"","parse-names":false,"suffix":""},{"dropping-particle":"","family":"Therik","given":"W M A","non-dropping-particle":"","parse-names":false,"suffix":""},{"dropping-particle":"","family":"Sasongko","given":"G","non-dropping-particle":"","parse-names":false,"suffix":""},{"dropping-particle":"","family":"Ndoen","given":"M L","non-dropping-particle":"","parse-names":false,"suffix":""}],"container-title":"Jurnal Manajemen Hutan Tropika","id":"ITEM-1","issue":"5","issued":{"date-parts":[["2019"]]},"language":"English","note":"Export Date: 31 March 2021\n\nCorrespondence Address: Radianto, E.; Development Studies of Interdisciplinary Faculty, Jl. Diponegoro No. 52-60, Indonesia; email: eliaradianto@yahoo.com\n\nReferences: Ahmad, F., Jenis-jenis bakau di Daruba dan Wayabula, Pulau Morotai, Maluku Utara (2014) Berita Biologi, 13 (3), pp. 255-262. , https://doi.org/10.14203/beritabiologi.v13i3669; \nAnggraeni, G.N., The relationship between numbers of international tourist arrivals and economic growth in the Asean-8: Panel data approach (2017) Journal of Developing Economies, 2 (1), pp. 40-49. , https://doi.org/10.20473/jde.v2i13i3.669;\n(2015) Kabupaten Pulau Morotai Dalam Angka Tahun 2015, , BPS Central Bureau of Statistics Kabupaten PulauMorotai:BPSKabupatenPulauMorotai;\n(2015) Provinsi Maluku Utara Dalam Angka Tahun 2015, , BPS Central Bureau of Statistics Provinsi Maluku Utara: BPS Provinsi Maluku Utara;\n(2015) Tabel-Tabel PokokPDRBProvinsiMalukuUtaraMenurutLapangan Usaha Tahun 2015, , BPS Central Bureau of Statistics Provinsi Maluku Utara: BPS ProvinsiMalukuUtara;\n(2018) Indeks Pembangunan Manusia Maluku Utara Tahun 2018, , BPS Central Bureau of Statistics ProvinsiMalukuUtara:BPSProvinsiMalukuUtara;\n(2018) Kabupaten Pulau Morotai Dalam Angka Tahun 2018, , BPS Central Bureau of Statistics Kabupaten PulauMorotai:BPSKabupatenPulauMorotai;\n(2018) Provinsi Maluku Utara Dalam Angka Tahun 2018, , BPS Central Bureau of Statistics Provinsi Maluku Utara: BPS Provinsi Maluku Utara;\n(2018) Tabel-Tabel pokokPDRBProvinsiMalukuUtaramenurutLapangan Usaha Tahun 2018, , BPS Central Bureau of Statistics Provinsi Maluku Utara: BPS ProvinsiMalukuUtara;\nBaltagi, B.H., (2003) A Companion to Theoretical Econometrics, , https://doi.org/10.1111/b.9781405106764.2003.x, New Jersey: Blackwell Publishing Ltd;\nBaltagi, B.H., (2005) Econometric Analysis of Panel Data, , 3rd ed.). Chichester: John Wiley &amp;amp; Sons Ltd;\nBaltagi, B.H., (2008) Econometrics, , https://doi.org/10.1007/978-3-540-76516-5, 4th ed.). New York: Springer;\nBashir, A., Suhel, S., The role of tourism toward economic growth in the local economy (2018) Economic Journal of Emerging Markets, 10 (1), pp. 32-39. , https://doi.org/10.20885/ejem.vol10.iss1.art4;\nBogdan, S., Trinajstic, M., Baresa, S., Regional economic growth and tourism: A panel data approach (2018) UTMSJournalofEconomics, 9 (2), pp. 145-155;\nButar-Butar, F., Sunyowati, D., Hastuti, L., The regulation of sustainable mangroves and coastal zones management in Indonesia (2015) Journal of Civil &amp;amp; Legal Sciences, 6 (1), pp. 1-7. , https://doi.org/10.4172/21690170.1000220;\nDwyer, L., Seetaram, N., Forsyth, P., Measuring price elasticities of demand for outbound tourism using competitiveness indices (2016) Annals of Tourism Research, 56 (1), pp. 65-79. , https//doi:10.1016/j.annals.2015.10.004;\nEkananda, M., (2016) Analisis Ekonometrika Data Panel (Edisike-2), , Jakarta:MitraWacanaMedia;\nErbas, C.Ü., Muslija, A., Satrovic, E., Panel analysis of tourism-economic growth nexus (2017) International Journal of Economic Studies, 3 (4), pp. 535-545;\nFithor, A., Sutrisno, J., Indarjo, A., Mangrove ecosystem management strategy in Maron Beach Semarang (2018) ILMU KELAUTAN: Indonesian Journal of Marine Sciences, 23 (4), pp. 156-162. , https://doi.org/10.14710/ik.ijms.23.4.156-162;\nGreene, W.H., (2012) Econometric Analysis, , 7th ed.). New Jersey: Prentice Hall;\nGuerrero, J.C., Nasir, M.A., Wu, J., Economic growth, exchange rate and constrained competiveness of the tourism sector in Andalucía (2015) International Journal of Management and Economics, 48, pp. 84-100. , https://doi.org/10.1515/ijme-2015-0036;\nGujarati, D.N., (2003) Basic Econometrics, , 4th ed.). New York:McGraw-HillCompanies;\nHassler, U., Kirchgässner, G., Wolters, J., (2012) Introduction to Modern Time Series Analysis, , 2nd ed.). Berlin:Springer-VerlagBerlinHeidelberg;\nHsiao, C., (2003) Analysis of Panel Data, , 2nd ed.). Cambridge: Cambridge University Press;\nInsukindro, Radianto, E., (1995) Analisis Faktor-Faktor Yang Mempengaruhi Investasi Swasta Di Daerah Maluku, , Berkala Penelitian Pasca Sarjana, Universitas Gadjah Mada,Jilid8,4A,November;\n(2017) Review Dan Penyempurnaan Masterplan Dan Bisnisplan PSKPT Di Kabupaten Pulau Morotai, , MoMF Ministry of Marine and Fisheries Jakarta: Ministry of Marine and Fisheries;\nLeitão, N.C., Portuguese tourism demand: A dynamic panel data analysis (2015) International Journal of Economics andFinancialIssues, 5 (3), pp. 673-677;\nNg, P., Du, D., (2011) Is Tourism A Long-Run Economic Growth Factor ?, , Working Paper, The W.A. Franke College of Business. Arizona: Northern Arizona University;\nNunes, P.M., Sequeira, T.V., Does tourism influence economic growth? A dynamic panel data approach (2011) AppliedEconomics, 4, pp. 1-29;\nOh, C.O., The contribution of tourism development to economic growth in the Korean economy (2005) Tourism Management, 26 (1), pp. 39-44. , https://doi.org/10.1016/j.tourman.2003.09.014;\nPetit, S., Seetaram, N., Panel data analysis in tourism research (2012) Munich Personal RePEc Archive, (75086), pp. 1-27;\nPin, N., Du, D., Lew, A.A., Tourism and economic growth (2016) Journal of Travel Research, 55 (4), pp. 454-464;\nPrasad, B.C., Narayan, P.K., Narayan, S., Prasad, A., Tourism and economic growth: A panel data analysis for Pacific Island countries (2010) Tourism Economics, 16 (1), pp. 169-183;\nRadianto, E., Spesifikasi dinamis, model investasi jangka panjang: Sebuah studi kasus di Daerah Maluku (1995) Jurnal Ekonomi Dan Bisnis Indonesia, BPFE UniversitasGadjahMada, 10 (1), pp. 81-89;\nRadianto, E., Pendekatan kointegrasi dan ECM terhadap faktor-faktor yang mempengaruhi investasi swasta di Indonesia (2000) Jurnal Ekonomi Dan Bisnis (E &amp;amp; B), 3 (1), pp. 1-12;\nSadeghi, S., Samimi, A.J., Sadeghi, S., Tourism and economic growth in developing cuntries: P-VAR approach (2011) Middle-East Journal of Scientific Research, 10 (1), pp. 28-32;\nSadiku, M., Selimi, N., Sadiku, L., The impact of tourism on economic growth in the Western Balkan countries: An empirical analysis (2017) International Journal of Business and Economic Sciences Applied Research, 10 (2), pp. 19-25. , https://doi.org/10.25103/ijbesar.102.02;\nSequeira, T.N., Nunes, P.M., Does tourism influence economic growth? A dynamic panel data approach (2008) Applied Economics, 40 (18), pp. 2431-2441. , https://doi.org/10.1080/00036840600949520;\nSolow, R.M., A contribution to the theory of economic growth (1956) Quarterly Journal of Economics, 7 (1), pp. 65-94;\nSusanti, S., Pengaruh produk domestik regional bruto, pengangguran dan indeks pembangunan manusia terhadap kemiskinan di Jawa Barat dengan menggunakan analisis data panel (2013) Jurnal Matematika Integratif, 9 (1), pp. 1-18. , https://doi.org/10.24198/jmi.v9.n1.9374.1-18;\nSusilawati, M., Jacob, Ch.A., Sumarjaya, I.W., Analisis model regresi data panel tidak lengkap komponen galat dua arah dengan penduga Feasible Generalized Least Square (FGLS) (2014) Jurnal Matematika, 4 (1), pp. 22-38;\n(2019) World Travel and Tourism Economic Impact 2019, , http://www.wttc.org, WTTC March 2019. All rights reseved. Licensed under the Attribution, NonCommercial 4.0 International Creative Commons Licence;\nYuliana, L., Sitorus, Y.M., Penerapan regresi data panel pada analisis pengaruh infrastruktur terhadap produktifitas ekonomi provinsi-provinsi di luar Pulau Jawa Tahun 20102014 (2018) Media Statistika, 11 (1), pp. 1-15. , https://doi.org/10.14710/medstat.11.1.1-15;\nYunitaningtyas, K., Yolanda, A.M., Indahwati, A panel data analysis of tourism and economic development in Southeast Asian Countries (2019) IOP Conf. Series: Journal of Physics: Conference Series, 1265, p. 012028. , https://doi.org/10.1088/1742-6596/1265/1/012028;\nZeren, K.S., Determination of number of arriving tourists and night spent in accommodation relations with economic growth: The case of Turkey (2018) Prizren Social Science Journal, 2 (2), pp. 210-224;\nZhang, W.B., Tourism, trade, externalities, and public goodss in a three-sector growth model (2015) Journal of Economics, 6 (1), pp. 1-19","page":"185-198","publisher":"Institut Pertanian Bogor, Department of Forest Management, Faculty of Forestry","publisher-place":"Development Studies of Interdisciplinary Faculty, Satya Wacana Christian University, Jl. Diponegoro No. 52-60, Salatiga, 50711, Indonesia","title":"The role of tourism in development: A dilemma between economic growth and mangrove forest degradation (a case study of regencies/cities in North Maluku Province)","type":"article-journal","volume":"23"},"uris":["http://www.mendeley.com/documents/?uuid=c6ff8349-5df0-425d-8489-22f7308af099"]}],"mendeley":{"formattedCitation":"(Radianto et al., 2019)","plainTextFormattedCitation":"(Radianto et al., 2019)","previouslyFormattedCitation":"(Radianto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Radianto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menjelaskan bahwa Pembangunan pariwisata sangat erat kaitannya dengan pertumbuhan ekonomi, baik dalam jangka pendek maupun jangka panjang. Pariwisata tidak hanya memberikan kontribusi </w:t>
      </w:r>
      <w:r w:rsidRPr="00E1223A">
        <w:rPr>
          <w:rFonts w:ascii="Book Antiqua" w:hAnsi="Book Antiqua" w:cs="Times New Roman"/>
          <w:sz w:val="24"/>
          <w:szCs w:val="24"/>
        </w:rPr>
        <w:lastRenderedPageBreak/>
        <w:t xml:space="preserve">sosial ekonomi, tetapi juga menciptakan </w:t>
      </w:r>
      <w:r w:rsidRPr="00E1223A">
        <w:rPr>
          <w:rFonts w:ascii="Book Antiqua" w:hAnsi="Book Antiqua" w:cs="Times New Roman"/>
          <w:i/>
          <w:sz w:val="24"/>
          <w:szCs w:val="24"/>
        </w:rPr>
        <w:t>platform</w:t>
      </w:r>
      <w:r w:rsidRPr="00E1223A">
        <w:rPr>
          <w:rFonts w:ascii="Book Antiqua" w:hAnsi="Book Antiqua" w:cs="Times New Roman"/>
          <w:sz w:val="24"/>
          <w:szCs w:val="24"/>
        </w:rPr>
        <w:t xml:space="preserve"> yang harmonis bagi semua kalangan masyarakat untuk bertukar, berbagi, dan memahami satu sama lain dengan lebih baik untuk mendapatkan kerjasama, rasa memiliki, dan imtegritas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ISSN":"2223814X (ISSN)","abstract":"Much has been analyzed, discussed and written about tourism, its interdisciplinary approach and multidimensional concepts, but one of the most significant roles that the tourism has been playing for a while now and which has not come into the limelight is the fostering and promotion of peace. Tourism is regarded as one of the most pioneering sectors, and has not only made socio economic contributions but also created a harmonious platform for all to exchange, share, and understand each other better in order to gain co-operation, mutual understanding, a sense of belonging, and integrity. In the backdrop of a peaceful society where justice, equality, human rights and prosperity stand firm, this is in part due to the remarkable contributions of tourism in assimilating people into a common platform of thought. Society and its people have witnessed socio economic development, the creation of equal opportunities for everyone to live in, and sustainability which to a greater extent has been achieved due to the catalytic nature of tourism which in turn fosters and promotes a peaceful existence. This paper emphasizes and explores the role of tourism in enhancing peace through community based sustainable tourism development by interconnecting the environment, the local community, the tourists, and other important aspects .The paper cites some of the key examples of Odisha in terms of its community participation and their involvement in sustainable development initiatives leading to the harmonious inter-existence between locals and visitors. © 2019 AJHTL /Author/s.","author":[{"dropping-particle":"","family":"Mohanty","given":"P P","non-dropping-particle":"","parse-names":false,"suffix":""},{"dropping-particle":"","family":"Rout","given":"H B","non-dropping-particle":"","parse-names":false,"suffix":""},{"dropping-particle":"","family":"Samal","given":"A","non-dropping-particle":"","parse-names":false,"suffix":""}],"container-title":"African Journal of Hospitality, Tourism and Leisure","id":"ITEM-1","issue":"1","issued":{"date-parts":[["2019"]]},"language":"English","note":"Cited By :1\n\nExport Date: 31 March 2021\n\nCorrespondence Address: Mohanty, P.P.; School of Hotel Management, India; email: richhmohanty@gmail.com\n\nReferences: Adhikari, R., (2005) Policy paper on Building Confidence in Tourism through Crisis Management, , Kathmandu: Nepal Association of Tour Operators; \nArai, T., Active Humanism in Practice: Toward a Responsibility-Based Approach to Peace-Building (2010) Paper presented at Toda Institute for Global Peace and Policy Research organized by International Conference on Humanitarian Competition and Global Visioning at Mercure Hotel Sydney, , (July 11);\nBhattarai, B.M., Dahal, B.M., (2007) Report on Peace and Press: Vital Forces for Tourism Development, , Kathmandu: Nepal Travel Media Association (NTMA);\nBodhi, V.B., (2008) The Buddha and His Message: Past, , Present and Future. Kathmandu: Embassy of Sri Lanka;\nBurtner, J., (2010) Tourism 'As a force for world peace', , http://www.academia.edu/404966/Tourism_as_A_Force:for_World_Peace, [Accessed 23 March 2013];\nEdgell, D.L., (1990) International Tourism Policy, , New York: Van Nostrand Reinhold;\nGaltung, J., (1996) Peace by Peaceful Means, Peace and Conflict, Development and Civilization, , United States: Sage Publications;\nGrandon, R., (2007) Nepalese Tourism: the Challenges, , Kathmandu: Nepal Association of Tour and Travel Agents;\nHall, D., Richards, G., (2000) Tourism and Sustainable Community Development, , London: Routledge;\n(2011) Amman Declaration on Peace Through Tourism, , http://www.iipt.org/globalsummit/ammandeclaration.html, Retrieved January 15, 2011 from International Institute for Peace Through Tourism Web site;\nKunwar, R.R., (2006) Tourists Tourism: Science and Industry Interface, , Kathmandu: International School of Tourism and Hotel Management;\nMoufakkir, O., Kelly, I., (2010) Tourism, Progress and Peace, , https://doi.org/10.1079/9781845936778.0000, Wallingford: CAB International [Accessed 18 July 2018];\nMoufakkir, O., (2010) Tourism Progress and Peace, , https://portal.cou.fi/ebrary/lib/cop/docDetail.action?docID=10389899&amp;amp;p00=peace%20progress, [Accessed 7 January 2013.];\nMihalic, T., Tourism and Warfare-the case of Slovenia (1996) Tourism, crime, and international security issues, pp. 231-246. , In A. Pizam, &amp;amp; Y. Mansfeld (Eds.). (1996). Chichester: John Wiley &amp;amp; Sons Ltd;\nMurphy, P., (1985) Tourism: A Community Approach, , London: Routledge;\n(2008) In focus 2008, , Kathmandu: Nepal Tourism Board (NTB);\nPanwar, H.S., Green, M.J.B., Misra, M.K., (2009) Conceptual framework for eco-development including community-based ecotourism and its application in Satkosia Gorge Sanctuary, , Orissa Forestry Sector Development Project, Bhubaneshwar, India;\nPopli, S.K., Prasad, R.R., Udgata, H.B., Tiger Conservation Plan for Satkosia Tiger Reserve (2008-2009 to 2012-2013) (2008), Centrally Sponsored Plan Scheme. Forest and Environment Department, Government of Orissa; Raghu Prasad, R., (2013) Ecotourism and protected areas: contributing community development and conserving biodiversity, piloted in satkosia, , Orissa Forestry Sector Development Project, SFTRI Campus, Bhubaneswar;\nRees, S., (2003) Passion for Peace Exercising Power Creatively, , Sydney: University of New South Wales Press Ltd;\nSatyal, Y.R., (2000) Tourism in Nepal-A Profile, , New Delhi: Adroit Publishers;\nSalazar, N.B., Building a 'culture of peace' through tourism: reflexive and analytical notes and queries (2006) Universitas Humanistica, 62, pp. 319-333;\nSatani, K., (2003) Peace through tourism: How can tourism lead peace?, , MA Dissertation, University of Bradford;\nSatani, K., (2004) Peace Through Tourism: How Can Tourism Lead Peace?, , An MA dissertation Submitted to the University of Bradford;\nTarlow, P.E., A Social Theory of Terrorism and Tourism (2006) Tourism, security and Safety, pp. 33-47. , https://doi.org/10.1016/B978-0-7506-7898-8.50006-0, In Y. Mansfeld &amp;amp; A. Pizam (Eds.)Oxford: Elsevier [Accessed 09 October 2018];\nTheobald, W., (1998) Global Tourism, , http://books.google.fi/books?id=pjKbxlMw2DoC&amp;amp;pg=PT94&amp;amp;dq=tourism+concerning+peace&amp;amp;hl=en&amp;amp;sa=X&amp;amp;ei=oqZQUbKQJ4bV4gTFyYGQBg&amp;amp;redir_esc=y, (2nd ed.). [Accessed February 15 2013];\nUpadhayaya, P.K., Lasting Peace as the Precondition for Sustainable Tourism (2008) Nepal Travel Trade Reporter, 10 (51), pp. 24-25;\nUpreti, B.R., Upadhayaya, P.K., Armed Conflict and Tourism: Cost and Consequences in Nepal (2010) Peace and Sustainable Development in South Asia Issues and Challenges of Globalization, pp. 235-261. , In: A.C. Settle, I. Niazi, S. Siddiq, &amp;amp; U.T. Haroon (Eds.). Lahore: Sang-E-Meel Publications (Sustainable Development Policy Institute);\nUpadhayaya, P.K., Sharma, S.R., Sustainable Tourism and Post-Conflict State Building (2010) The Remake of a State: Postconflict Challenges and State Building in Nepal, pp. 87-110. , In: B.R. Upreti, S.R. Sharma, K.N. Pyakuryal &amp;amp; S. Ghimire (Eds.);\n(2008) Building Nepal's Private Sector Capacity for Sustainable Tourism Operations: A Collection of Best Practices and Resulting Business Benefits, , Kathmandu: United Nations Environment Programme, SNV Nepal, and Nepal Tourism Board;\nUpreti, B.R., Impacts of Armed Conflict on Hotel Tourism: Reflection from Nepal (2010) SASON Journal of Sociology and Anthropology, 1, pp. 130-148;\nWaddilove, A., Goodwin, H., (2010) Tourism in Transition? Incorporating Tourism Into the Transition Model, , Leeds: International Centre for Responsible Tourism","page":"1-15","publisher":"Africa Journals","publisher-place":"School of Hotel Management, Faculty of Hospitality and Tourism Management, S O A University, Bhubaneswar, Odisha, 751030, India","title":"Community based sustainable tourism development - A tool for fostering and promoting peace: A case study of Odisha, India","type":"article-journal","volume":"8"},"uris":["http://www.mendeley.com/documents/?uuid=9afb3e7f-b040-4047-81fd-64d7b8fcbd34"]}],"mendeley":{"formattedCitation":"(Mohanty et al., 2019)","plainTextFormattedCitation":"(Mohanty et al., 2019)","previouslyFormattedCitation":"(Mohanty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Mohanty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Pembangunan pariwisata dinilai dapat menghasilkan eksternalitas positif terhadap kesejahteraan mayarakat, serta adanya pengembangan pariwisata dapat dimasukkan ke dalam agenda pembangunan berkelanjutan yang lebih luas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016/j.worlddev.2019.104744","ISSN":"0305750X (ISSN)","abstract":"While environmental conservation is sometimes criticized for limiting the sources of income for the poorest populations, tourism in protected areas is often viewed in the literature as a mechanism that helps to increase local welfare and reduce poverty in developing countries. However, there are still few quantitative studies assessing how nature-based tourism is directly linked with welfare. In this article, we examine the relationships between: (1) tourism and the monetary welfare of local populations in Nepal's protected areas and (2) self-reporting being constrained in the use of natural resources, and the welfare of the same population. We develop a two-level hierarchical linear model to take into account the database structure. We estimate that households involved in a self-employed occupation directly linked to tourism are associated with a significantly higher consumption compared with non-involved households. In addition, results suggest that tourism may generate positive externalities on the community's welfare. We conclude that tourism development in Nepal's protected areas should be included in a broader sustainable development agenda. © 2019 Elsevier Ltd","author":[{"dropping-particle":"","family":"Yergeau","given":"M.-E.","non-dropping-particle":"","parse-names":false,"suffix":""}],"container-title":"World Development","id":"ITEM-1","issued":{"date-parts":[["2020"]]},"language":"English","note":"Cited By :5\n\nExport Date: 31 March 2021\n\nFunding details: International Development Research Centre, IDRC\n\nFunding text 1: I would like to thank IDRC and the GRÉDI for their financial support. I also thank Dorothée Boccanfuso (Université de Sherbrooke) for her help and support, Stéphane Mussard (Université de Nı</w:instrText>
      </w:r>
      <w:r w:rsidRPr="00E1223A">
        <w:rPr>
          <w:rFonts w:ascii="Times New Roman" w:hAnsi="Times New Roman" w:cs="Times New Roman"/>
          <w:sz w:val="24"/>
          <w:szCs w:val="24"/>
        </w:rPr>
        <w:instrText>̂</w:instrText>
      </w:r>
      <w:r w:rsidRPr="00E1223A">
        <w:rPr>
          <w:rFonts w:ascii="Book Antiqua" w:hAnsi="Book Antiqua" w:cs="Times New Roman"/>
          <w:sz w:val="24"/>
          <w:szCs w:val="24"/>
        </w:rPr>
        <w:instrText>mes) for his helpful comments, and three anonymous referees for their comments and suggestions. Appendix A\n\nReferences: Acharya, B., Halpenny, E., Homestays as an alternative tourism product for sustainable community development: A case study of women-managed tourism product in rural Nepal (2013) Tourism Planning and Development, 10 (4), pp. 367-387; \nAdams, W., Aveling, R., Brockington, D., Dickson, B., Elliott, J., Hutton, J., Roe, D., Biodiversity conservation and the eradication of poverty (2004) Science, 36, pp. 1146-1148;\n(2015) Chitwan National Park and its Buffer Zone Management Plan 2013–2017, , Chitwan National Park Office;\n(2016), http://www.adb.org/countries/nepal/poverty, ADB. Poverty in Nepal; Adhikari, B., Poverty, property rights and collective action: Understanding the distributive aspects of common property resources management (2005) Environment and Development Economics, 10, pp. 7-31;\nAndam, K., Ferraro, P., Sims, K., Healy, A., Holland, W., Protected areas reduced poverty in Costa Rica and Thailand (2010) Proceedings of the National Academy of Sciences of the United States of America, 107 (22), pp. 9996-10001;\nAngelson, A., Jagger, P., Babigumira, R., Belcher, B., Hogarth, N., Bauch, S., Börner, J., Wunder, S., Environmental income and rural livelihoods: A global-comparative analysis (2014) World Development, 64, pp. S12-S28;\nAnthon, S., Lund, J.F., Helles, F., Targeting the poor: Taxation of marketed forest products in developing countries (2008) Journal of Forest Economics, 14, pp. 197-224;\nAsparouhov, T., General multi-level modeling with sampling weights (2006) Communication in statistics - Theory and methods, 35, pp. 439-460;\nBaland, J., Bardhan, P., Das, S., Mookherjee, D., Sarkar, R., The environmental impact of poverty: Evidence from firewood collection in rural Nepal (2010) Economic Development and Cultural Change, 59 (1), pp. 23-61;\nBandyopadhyay, S., Tembo, G., Household consumption and natural resource management around national parks in Zambia (2010) Journal of Natural Resources Policy Research, 2 (1), pp. 39-55;\nBaral, N., Stern, M.J., Heinen, J.T., Integrated conservation and development project life cycles in the Annapurna Conservation Area, Nepal: Is development overpowering conservation? (2007) Biodiversity Conservation;\nBasnett, Y., Henley, G., Howell, J., Jones, H., Lemma, A., Pandey, P., (2014), https://www.odi.org/sites/odi.org.uk/files/odi-assets/publications-opinion-files/9019.pdf, Structural economic transformation in Nepal. A diagnostic study submitted to DFID Nepal; Belsley, D., Kuh, E., Welsch, R., Regression diagnostics: Identifying influential data and sources of collinearity (1980), John Wiley New York; Bennett, L., Dahal, D., Govindasamy, P., Caste, ethnic and regional identity in Nepal: Further analysis of the 2006 Nepal demographic and health survey (2008), Macro International Inc Calverton, Maryland, USA; Bhatta, S., Sharma, S., The determinants and consequences of chronic and transient poverty in Nepal (2006) CPRC Working, paper, p. 66;\nBhattarai, B., Wright, W., Poudel, B.S., Aryal, A., Yadav, B., Wagle, R., Shifting paradigms for Nepal's protected areas: history, challenges and relationships (2017) Journal of Mountain Science, 14 (5), pp. 964-979;\nBrockington, D., Wilkie, D., Protected areas and poverty (2015) Philosophical Transactions of the Royal Society B, 370 20140271, pp. 1-6;\nBudhathoki, P., (2005), https://portals.iucn.org/library/efiles/html/PA-protected-landscape-approach/PartII-Section 6.html, Landscape conservation initiatives in Nepal: Opportunities and challenge; Butler, R., The concept of a tourist area cycle of evolution: Implications for a management of resources (1980) Canadian Geographer, 24 (1), pp. 5-12;\nCameron, C., Miller, D., (2010) Robust inference with clustered data. Working paper no. 10.7, no. , University of California, Department of Economics;\nCanavire-Bacarreza, G., Hanauer, M., Estimating the impacts of Bolivia's protected areas on poverty (2013) World Development, 41, pp. 265-285;\nCarle, A., Fitting multilevel models in complex survey data with design weights: Recommendations (2009) BMC Medical Research Methodology, 9 (1), p. 1;\n(2008), http://cbs.gov.np/image/data/Surveys/2015/NLFS-2008, CBS. Report on the Nepal Labour Force Survey; (2011), CBS. Nepal living standard survey. Statistical Report; (2011), CBS. (2012). National population census; Chok, S., Macbeth, J., Warren, C., Tourism as a tool for poverty alleviation: A critical analysis of pro-poor tourism and implications for sustainability (2007) Current Issues in Tourism, 10 (2), pp. 144-165;\nCoad, L., Campbell, A., Miles, L., Humphries, K., (2008), The costs and benefits of forest protected areas for local livelihoods: A review of the current literature. Working Paper. UNEP World Conservation Monitoring Centre, Cambridge, U.K; Deaton, A., The analysis of household surveys: A microeconometric approach to development policy (1997), The World Bank; Deaton, A., Zaidi, S., (2002), Guidelines for constructing consumption aggregates for welfare analysis. The World Bank, Washington D.C. LSMS working paper. Number 135; den Braber, B., Evans, K.L., Oldekop, J.A., Impact of protected areas on poverty, extreme poverty, and inequality in nepal (2018) Conservation Letters, 11 (e12576), pp. 1-9;\nDhakal, B., Thapa, B., Buffer Zone Management Issues in Chitwan National Park, Nepal: A Case Study of Kolhuwa Village Development Committee (2015) Parks, 21 (2), pp. 63-72;\n(2014), http://www.dnpwc.gov.np/, DNPWC. Protected areas; (2018), http://www.dnpwc.gov.np/, DNPWC. Protected areas; Dudley, N., Mansourian, S., Stolton, S., Suksuwan, S., (2008), Safety Net. Protected areas and poverty reduction. Technical report, World Wide Fund for Nature and Equilibrium; England, L., Albrecht, S., Boomtowns and social disruption (1984) Rural Sociology, 49 (2), pp. 230-246;\nEugenio, M., Morales, N., Scarpa, R., Tourism and economic growth in Latin American countries: A panel data approach (2004) Natural Resources Management, pp. 1-20;\nFerraro, P., Hanauer, M., Protecting ecosystems and alleviating poverty with parks and reserves: Win-win or tradeoffs? (2011) Environmental and Resource Economics, 48, pp. 269-286;\nFerraro, P., Hanauer, M., Quantifying causal mechanisms to determine how protected areas affect poverty through changes in ecosystem services and infrastructure (2014) Proceedings of the National Academy of Science of the United States, 111, pp. 4332-4337;\nFerraro, P., Hanauer, M., Sims, K., Conditions associated with protected area success in conservation and poverty reduction (2011) Proceedings of the National Academy of Sciences of the United States of America, 108 (34), pp. 13913-13918;\nForsyth, T., Leach, M., Scoones, I., (1998), http://eprints.lse.ac.uk/4772/1/Poverty_and_environment-priorities_for_research_and_study.pdf, Poverty and environment: Priorities for research and policy; Goodwin, H., Measuring and reporting the impact of tourism on poverty Cutting edge research in tourism – New directions, challenges and applications (2006) School of Management, p. juin.. , University of Surrey UK;\nGoodwin, H., Roe, D., Tourism, livelihoods and protected areas: Opportunities for fair-trade tourism in and around national parks (2001) International journal of tourism research, 3, pp. 377-391;\nGovernment of Nepal, (2014), http://www.langtangnationalpark.gov.np/, Langtang National Park; Grieg-Gran, M., Porras, I., Wunder, S., How can market mechanisms for forest environmental services help the poor? Preliminary lessons from Latin America (2005) World Development, 33 (9), pp. 1511-1527;\nGrilli, L., Pratesi, M., Weighted estimation in multilevel ordinal and binary models in the presence of informative sampling designs (2004) Survey Methodology, 30 (1), pp. 93-104;\nHeinen, J., Shrestha, S., Evolving policies for conservation: An historical profile of the protected area system of Nepal (2006) Journal of Environmental Planning and Management, 49 (1), pp. 41-58;\nHox, J., Classification, data analysis, and data highways, chapter Multilevel modeling: When and why? (1998), pp. 147-154. , Springer Verlag; Hox, J., Multilevel analysis. Techniques and applications (2010), Routledge Great-Britain second edition; Hunt, C., Durham, W., Driscoll, L., Honey, M., Can ecotourism deliver real economic, social, and environmental benefits? A study of the Osa Peninsula, Costa Rica (2014) Journal of Sustainable Tourism, 23 (3), pp. 339-357;\n(2013), https://www.ifad.org/documents/10180/c3f05a7f-627b-40a6-8bce-c3330c9849dc, IFAD. Enabling poor rural people to overcome poverty in Nepal; (2014), http://www.ruralpovertyportal.org/country/home/tags/nepal, IFAD. Rural poverty in Nepal; (2017), https://www.ilo.org/wcmsp5/groups/public/—asia/—ro-bangkok/—ilo-kathmandu/documents/publication/wcms_543497.pdf, ILO. Nepal labour market update; (2019), http://www.ippg.net/, IPPG. Working for the safety of the mountain porter; (2016), https://www.iucn.org/theme/protected-areas/about/protected-areas-categories, IUCN. Protected Areas Categories; Jia, Y., Stokes, L., Harris, I., Wang, Y., Performance of random effects model estimators under complex sampling designs (2011) Journal of Educational and Behavioral Statistics, 36 (1), pp. 6-32;\nKeiter, R., Preserving Nepal's National Parks: Law and Conservation in the Developing World (1995) Ecology Law Quarterly, 22 (3), pp. 591-675;\nKorn, E., Graubard, B., Estimating variance components by using survey data (2003) Journal of the Royal Statistical Society. Series B, 65 (1), pp. 175-190;\nKovacevic, M., Rai, S., A pseudo maximum likelihood approach to multilevel modelling of survey data. Communications in statistics (2003) Theory and Methods, 32 (1), pp. 103-121;\nLamichhane, B.R., Persoon, G., Leirs, H., Musters, C., Subedi, N., Gairhe, K., Are conflict-causing tigers different? Another perspective for understanding human-tiger conflict in Chitwan National Park Nepal (2017) Global Ecology and Conservation, 11, pp. 177-187;\nLokshin, M., Bontch-Osmolovski, M., Glinskaya, E., Work-related migration and poverty reduction in Nepal (2010) Review of Development Economics, 14 (2), pp. 323-332;\nMaas, C., Hox, J., Sufficient sample sizes for multilevel modeling (2005) Methodology, 1 (3), pp. 86-92;\nMbaiwa, J., Ecotourism in Bostwana: 30 years later (2015) Journal of Ecotourism, 14 (2-3), pp. 204-222;\nMöhring, K., Schmidt, A., (2012), http://www.stata.com/meeting/germany12/abstracts/desug12_moehring.pdf, Multi level tools. Influential cases in multi level modeling; Mink, S.D., Poverty, population and the environment (1993) World Bank discussion, paper, p. 189;\n(2012), MTCA. (2013). Nepal tourism statistics; Nagendra, H., Gokhale, Y., Management regimes, property rights and forest biodiversity in Nepal and India (2008) Environmental Management, 49, pp. 719-733;\nNaughton-Treves, L., Alex-Garcia, J., Chapman, C., Lessons about parks and poverty from a decade of forest loss and economic growth around Kibale National Park, Uganda (2011) PNAS, 108 (34), pp. 13919-13924;\nNepal, K., Tourism in protected areas. The Nepalese Himalaya (2000) Annals of Tourism Research, 27 (3), pp. 661-681;\nNeto, F., A new approach to sustainable tourism development: Moving beyond environmental protection (2003) Natural Resources Forum, 27, pp. 212-222;\n(2019), https://ntnc.org.np/project/annapurna-conservation-area-project-acap, NTNC. Annapurna Conservation Area Project; (2009), OECD. Ressources naturelles et croissance pro-pauvres: enjeux économiques et politiques; Paccagnella, O., Centering or not centering in multilevel models? The role of group mean and the assessment of group effects (2006) Evaluation Review, 30 (1), pp. 66-85;\nPfeffermann, D., The role of sampling weights when modeling survey data (1993) International Statistical Review, 61, pp. 317-337;\nPfeffermann, D., Skinner, C., Holmes, D., Goldstein, H., Rasbash, J., Weighting for unequal selection probabilities in multilevel models (1998) Journal of the Royal Statistical Society. Series B, 60 (1), pp. 23-40;\nPotthoff, R., Woodbury, M., Manton, K., Equivalent sample size and equivalent degree of freedom refinements for inference using survey weights under superpopulation models (1992) Journal of the American Statistical Association, 87 (418), pp. 383-396;\nRabe-Hesketh, S., Skrondal, A., Multilevel modeling of complex survey data (2006) Journal of the Royal Statistical Society. Series A, 169 (4), pp. 805-827;\nReardon, T., Vosti, S.A., Links between rural poverty and the environment in developing countries: Asset categories and investment poverty (1995) World Development, 23 (9), pp. 1495-1506;\nRichardson, R., Fernandez, A., Tschirley, D., Tembo, G., Wildlife conservation in Zambia: Impacts on rural household welfare (2012) World Development, 40 (5), pp. 1068-1081;\nRobalino, J., Land conservation policies and income distribution: Who bears the burden of our environmental efforts? (2007) Environment and Development Economics, 12, pp. 521-533;\nRobalino, J., Villalobos-Fiatt, L., Protected areas and economic welfare: An impact evaluation of national parks on local workers’ wages in Costa Rica (2015) Environment and Development Economics, 20 (3), pp. 283-310;\nRobinson, E., Albers, H., Williams, J., Spatial and temporal aspects of non-timber forest product extraction: The role of community resource management (2008) Journal of Environmental Economics and Management, 56, pp. 234-245;\nRobinson, E., Lokina, R., A spatial-temporal analysis of the impact of access restrictions on forest landscapes and household welfare in Tanzania (2011) Forest Policy and Economics, 13, pp. 79-85;\n(2007), http://www.rrn.org.np/wp-content/uploads/2013/07/new_nepal_report.pdf, RRN and CECI. Development strategies for a new Nepal: A national debate; Scherr, S.J., A downward spiral? Research evidence on the relationship between poverty and natural resources degradation (2000) Food Policy, 25 (4), pp. 479-498;\nSequeira, N., Nunes, P., Does tourism influence economic growth? A dynamic panel data approach (2008) Applied Economics, 40, pp. 2431-2441;\nShrestha, U., Shrestha, S., Chaudhary, P., Chaudhary, R., How representative is the protected areas system of Nepal? (2010) Moutain Research and Development, 30 (3), pp. 282-294;\nSimpson, M., An integrated approach to assess the impacts of tourism on community development and sustainable livelihoods (2007) Community Development Journal, pp. 1-23;\nSims, K., Conservation and development: Evidence from Thai protected areas (2010) Journal of Environmental Economics and Management, 60 (2), pp. 94-114;\nSnijders, T., Berkhof, J., Handbook of multilevel analysis, chapter: Diagnostic checks for multilevel models (2008), pp. 141-175. , Springer New York; Snijders, T., Bosker, R., Multilevel Analysis. An introduction to basic and advanced multilevel modeling (2012), Sage Publication second edition; Spiteri, A., Nepal, S., Distributing conservation incentives in the buffer zone of Chitwan National Park, Nepal (2008) Environmental Conservation, 35 (1), pp. 76-86;\nSpiteri, A., Nepal, S., Evaluating local benefits from conservation in Nepal's Annapurna Conservation Area (2008) Environmental Management, 42 (3), pp. 391-401;\nSteenbergen, M., Jones, B., Modeling multilevel data structures (2002) American Journal of Political Science, pp. 218-237;\nTheng, S., Qiong, X., Tatar, C., Mass tourism vs alternative tourism? (2015) Challenges and new positionings. Etudes caribéennes, pp. 31-32;\n(2010), http://tourguidenepal.org.np/about-us, TURGAN. Tourist guide association of Nepal; (2015), http://www.np.undp.org/content/nepal/en/home/operations/projects/closed-projects/poverty-reduction/eafs.html, UNDP. Enhancing access to financial services; (2016), http://hdr.undp.org/sites/default/files/HDR2016_FR_Overview_Web.pdf, UNDP. Rapport sur le développementn humain 2016; (2014), http://www.unep-wcmc.org/featured-projects/mapping-the-worlds-special-places, UNEP. Mapping the world's special places; Weinberg, A., Bellows, S., Ekster, D., Sustaining ecotourism: Insights and implications from two successful case studies (2002) Society and Natural Resources, 15 (4), pp. 371-380;\nWooldridge, J., Cluster-sample methods in applied econometrics (2003) The American Economic Review, 93 (2), pp. 133-138;\n(2016), http://blogs.worldbank.org/endpovertyinsouthasia/nepal-earthquakes-2015-one-year, World Bank. The Nepal earthquakes of 2015: One year on; (2013), http://media.unwto.org/press-release/2013-01-03/un-general-assembly-ecotourism-key-eradicating-poverty-and-protecting-envir, WTO. UN General Assembly: Ecotourism key to eradicating poverty and protecting environment; WTTC, (2015), Travel and tourism. Economic impact 2015. Nepal; (2019), http://www.wwfnepal.org/about_wwf/where_we_work/shl/langtang/, WWF. Langtang National Park and Buffer Zone Support Project; Yergeau, M., Conservation, écotourisme et bien-être: leçons népalaises (2015) Revue d’économie du développement, 23 (1), pp. 129-165;\nYergeau, M., (2017), pp. 17-104. , Enquête sur les ménages, l'environnement et le tourisme dans les zones protégées - Népal, 2013. Rapport méthodologique et statistique. Working Paper. Grédi; Yergeau, M., Boccanfuso, D., Goyette, J., Linking conservation and welfare: A theoretical model with application to Nepal (2017) Journal of Environmental Economics and Management, 85, pp. 95-109;\nYunis, E., (2004), http://www.regione.toscana.it/regione/multimedia/RT/documents/1219927391372_eng_yunis.pdf, Chief sustainable development of tourism, World Tourism OrganizationUR - https://www.scopus.com/inward/record.uri?eid=2-s2.0-85074914652&amp;amp;doi=10.1016%2fj.worlddev.2019.104744&amp;amp;partnerID=40&amp;amp;md5=9349dce89d972c37dab6b0083623cafd","publisher":"Elsevier Ltd","publisher-place":"Global Affairs Canada, Canada","title":"Tourism and local welfare: A multilevel analysis in Nepal's protected areas","type":"article-journal","volume":"127"},"uris":["http://www.mendeley.com/documents/?uuid=b454af18-88f3-474c-bf4d-7a9bba9d6ee4"]}],"mendeley":{"formattedCitation":"(Yergeau, 2020)","plainTextFormattedCitation":"(Yergeau, 2020)","previouslyFormattedCitation":"(Yergeau,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Yergeau,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Dalam pengembangannya, pariwisata harus bersifat pembangunan yang bermanfaat bagi masyarakat lokal dengan meningkatkan kualitas hodup dan standar hidup masyarakat setempat dan perdagangan lokal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ISSN":"2223814X (ISSN)","abstract":"Given the fact that tourism is becoming the largest single sector of world trade, which has potential to substantially contribute to sustainable development from local to global scale. The need to develop tourism sustainably also becomes a primary concern. Human communities represent both a primary resource upon which tourism depends, and their existence in a particular place at a particular time may be used to justify the development of tourism itself. Tourism is supposed to be developmental in nature benefiting the local community by improving the Quality-of-Life and the standard of living for locals and local commerce. Community-based tourism has emerged as means to ensure that the host community benefit from the tourism industry. It is therefore imperative to understand that the community around tourism development is important and has to be involved in the development from the initial planning of the development as the sole beneficiaries of the development. Sustaining the community/particular communities has therefore become an essential element of sustainable tourism. The rationale of sustainable tourism development usually rests on the assurance of renewable economic, social and cultural benefits to the community and its environment. The concepts discussed in this paper show that they have principles that are similar to each other and are intended to deliver the same goals to benefit all stakeholders involved. If implemented well they should be able to preserve the environment, ensure that the sociocultural framework of the community is maintained, and also improves the living standards of the host communities. All these concepts have to fulfil the criteria that make it economically sensible as well as socially, culturally and ecologically compatible with the communities in which the development takes place. © 2019 AJHTL /Author/s.","author":[{"dropping-particle":"","family":"Strydom","given":"A J","non-dropping-particle":"","parse-names":false,"suffix":""},{"dropping-particle":"","family":"Mangope","given":"D","non-dropping-particle":"","parse-names":false,"suffix":""},{"dropping-particle":"","family":"Henama","given":"U S","non-dropping-particle":"","parse-names":false,"suffix":""}],"container-title":"African Journal of Hospitality, Tourism and Leisure","id":"ITEM-1","issue":"5","issued":{"date-parts":[["2019"]]},"language":"English","note":"Cited By :2\n\nExport Date: 31 March 2021\n\nCorrespondence Address: Henama, U.S.; Department of Tourism Management, South Africa; email: HenamaUS@tut.ac.za\n\nReferences: Ånstand, M., (2006) Community-Based Tourism and Socio-Culture Aspects Relating To Tourism-A Case Study of a Swedish Student Excursion to Babati (Tanzania), , http://www.Diva-Portal.Org/Smash/Get/Diva2:16436/Fulltext01.Pdf, [Accessed 13 May 2013]; \nBeeton, S., (2006) Community Development through Touris, , Melbourne: Landlinks Press;\nBramwell, B., Lane, B., Sustainable tourism: An evolving global approach (1993) Journal of Sustainable Tourism, 1 (1), pp. 6-16;\nBricker, K., Cottrell, S., Black, R.S., (2012) Sustainable Tourism &amp;amp; The Millennium Development Goals: Effecting Positive Change, , http://www.Kalahari.Com/Books/Sustainable-Tourism-The-Millennium-Development-Goals_P_44072160, [Accessed 13 March 2014]. London: Jones and Bartlett;\nBurns, P., Novelli, M., (2008) Tourism Development Growth, Myths and Inequalities, , London: CABI Publishing;\nBriggs, P., Roberts, A., (2010) Uganda, , New York: The Globe Pequot Press Inc;\nCeron, J.P., Dubois, C., Climate Change, The Environment And Tourism, Milan 4th-6th June 2003 (2003) Tourism Environment Consultants, p. 21. , In: Hall, M. &amp;amp; Higham, J. Ed. Aspects of Tourism. Tourism, Recreation and Climate Change.-Cromwell Press. Great Britain. 2005;\nChoi, H.C., Sirakaya, E., Sustainability Indicators for Managing Community Tourism (2006) Tourism Management, 27 (22), p. 275. , May;\nCronin, P., Ryan, F., Coughlan, M., Undertaking a literature review: A step-by-step approach (2008) British Journal of Nursing, 17 (1), pp. 38-40;\nDillard, J., Dujon, V., King, M.C., (2009) Understanding the Social Dimension of Sustainability: Routledge, , http://Books.Google.Co.Za/Books?Id=Ahswlcoqndgc&amp;amp;Dq=Dillard,+Dujon+And+King+2009+-+Social+Equity&amp;amp;Hl=En&amp;amp;Sa=X&amp;amp;Ei=Zxzqu4sqmdsw7abtiyhibg&amp;amp;Ved=0cbkq6aewag, New York [ Accessed 10 April 2013];\nDimoska, T., Tourism and Least Developed Countries-A Sustainable Opportunity to Reduce Poverty (2006) Economics and Organisation, 5 (2), p. 1. , Sep;\nDuruigbo, E., (2004) Managing Oil Revenues for Socio-Economic Development in Nigeria: The Case for Community-Based Trust Funds, , Thesis (Masters). Carlifonia: Stanford University;\nEngström, D., Leffler, F., (2012) Perceptions of Climate Change at Ski Resorts in Midsouth of Sweden, , Thesis (BTech). Sweden: Dalarna University;\nEssex, S.J., Gilg, A.W., Yarwood, R.B., Smithers, J., Wilson, R., (2005) Rural Change and Sustainability: Agriculture, the Environment and Communities, , London: CABI Publishing;\nFerrari, R., Writing narrative style literature reviews (2015) Medical Writing, 24 (4), pp. 230-234;\nGoodwin, H., Santilli, R., (2009) Community-Based Tourism: A Success?, , http://Www.Haroldgoodwin.Info/Uploads/Cbtasuccesspubpdf.Pdf, [Accessed 15 January 2013];\nHall, C.M., Lew, A., (1998) Sustainable Tourism: A Geographical Perspective, , London. Longman;\nHenama, U.S., (2019) Tourism as Neoliberal Economic Messiah: The Case of South Africa, , In. Neoliberalism in the Tourism and Hospitality Sector. IGI;\nHenama, U.S., The Low Cost Carrier Bandwagon: Lessons for Skywise Airline (2016) African Journal of Hospitality, Tourism and Leisure, 5 (2), pp. 1-20;\nHenama, U.S., Attracting Indian Outbound Tourists to South Africa: A BRICS Perspective (2013) India Quarterly, 69 (3), pp. 229-247;\nHöckett, E., (2009) Socio-Cultural Sustainability of Rural Community-Based Tourism: Case Study of Local Participation in Fair Trade Coffee Trail, Nicaragua 2, , http://Www.Academia.Edu/2357891/Sociocultural_Sustainability_Of_Rural_Community-Based_Tourism_Case_Study_Of_Local_Participation_In_Fair_Trade_Coffee_Trail_Nicaragua, Thesis (Phd). Rovaniemi. Lapland University.[Accessed 20 March 2014];\nJohnston, M.P., Secondary Data Analysis: A method of which the time has com (2014) Qualitative and Quantitative Methods in Libraries, 3, pp. 619-626;\nKauppila, P., Saarinen, J., Leinonen, R., Sustainable Tourism Planning and Regional Development in Peripheries: A Normadic View (2009) Scandinavian Journal of Hospitality and Tourism, 9 (4), pp. 424-425;\nKhanya, P.U., Roe, D., Pro-Poor Tourism: Harnessing The World's Largest Industry for the World's Poor (2001) Opinion, 100 (76), pp. 1-12;\nKiss, A., Is Community-based ecotourism a good use of biodiversity conservation funds (2004) Trends in Ecology and Evolution, 19 (5), p. 234. , May;\nKoster, R., Rural Tourism in Canada (2010) Journal of Rural and Community Development, 5 (1), pp. 4-5. , June;\nLewis, A., Brown, T., (2006) Pro-Poor Tourism: A vehicle for Development in Trinidad &amp;amp; Tobago, , Sir Arthur Lewis Institute of Social &amp;amp; Economic Studies;\nLottig, K.J., (2007) Modelling Residents' Attitudes on the Environmental Impacts of Tourism: A Case Study of O'ahu, Hawai'i, , Http://Scholarspace.Manoa.Hawaii.Edu/Bitstream/Handle/10125/20910/M.S.Q111.H3_4215%20aug%202007_R.Pdf?Sequence=2, Thesis (Master). Hawai'i: University Of Hawai'i [ Accessed 11 April 2015];\nMatarrita-Cascantea, D., Brennanb, M.A., Luloff, A.E., Community Agency and Sustainable Tourism Development: The Case Of La Fortuna (2010) Costa Rica: Journal Of Sustainable Tourism, 18 (6), pp. 9-15;\nMearns, K.F., (2011) Community-Based Tourism and Peace Parks Benefit Local Communities through Conservation in Southern Africa, , Bloemfontein: University Of South Africa;\nMearns, K.F., Lessons from the Application of Sustainability Indicators To Community-Based Ecotourism Ventures In Southern Africa (2012) African Journal of Business Management, 6 (26), pp. 7851-7860. , July;\n(2005) Sustainable Tourism and Conservation Initiative, , Kuala Lumpur: Kopel;\nMisra, S.N., Sadual, S.K., (2008) Basics of Tourism Management, , New Delhi: Excel Books;\nMitchell, J., Ashley, C., (2010) Tourism and Poverty Reduction: Pathways to Prosperity, , United Kingdom: Routledge;\nMowforth, M., Munt, I., (2003) .In: Stroma, C &amp;amp;Nigel, M.Ed, , Tourism and Inequality: Problems and Prospects. London: CABI Publishing;\nNdlovu, N., Rogerson, C.M., Rural Local Economic Development through Community-Based Tourism: The Mehloding Hiking and Horse Trail, Eastern Cape (2003) South Africa. Africa Sight, 1 (33), pp. 124-125;\nNdlovu, N., Rogerson, C.M., (2004) The Local Economic Impacts of Rural Community-Based Tourism in the Eastern Cape, , Tourism and Development Issues in Contemporary South Africa. Pretoria: Africa Institute of South Africa;\nPeacock, K.W., (2008) Natural Resources and Sustainable Development: New York, , Infobase Publishing;\nPongponrat, K., Participatory Management Process in Local Tourism Development: A Case Study on Fisherman Village on Samui Island, Thailand (2011) Asia Pacific Journal of Tourism Research, 16 (1), pp. 57-73;\nRadolph, J., A Guide to Writing the Dissertation Literature Review (2009) Practical Assessment, Research and Evaluation, 14 (13), pp. 1-12;\nRogerson, C.M., Youth Tourism in South Africa: The Example of Backpacking (2009) Commonwealth Youth and Development, 7 (1), pp. 51-69;\nRuhiu, J.M., (2007) Funding Community Based Tourism: Capital For Investing In Community Based Tourism (Cbt), , Grants Vs Loans: 2, 22nd-24th Oct. Available: Environment Conservation Facility (Cef);\nRusu, S., Tourism multiplier effect (2011) Journal of Economic and Business Research, 1, pp. 70-76;\nSaayman, M., Rossouw, R., Krugell, W., The impact of tourism in poverty in South Africa (2012) Development Southern Africa, 29 (3), pp. 462-487;\nSaarinen, J., (2006) Aspects of Tourism, , Nordic Tourism: Issues and Cases. New York: Routledge;\nScheyvens, R., Russel, M., (2009) Tourism and Poverty Reduction in the South Pacific, , New Zealand. Massey University;\nSpenceley, A., Ashley, C., De Koch, M., (2009) Tourism and Local Development: An Introductory Guide, , http://Www.Intracen.Org/Uploadedfiles/Intracenorg/Content/Exporters/Sectoral_Information/Service:Exports/Tourism/Tprp%20core%20module.Pdf, [Accessed 15 March 2014]. Tourism-Led Poverty Reduction Programme;\nSpenceley, A., Casimiro, R., (2012) Tourism Concessions in Protected Areas In Mozambique: Analysis of Tourism Concessions Models in Protected Areas in Mozambique, , Mozambique. Dai and Nathan Associates;\nSpenceley, A., Meyer, D., Tourism and Poverty Reduction: Theory and Practice is less economically developed countries (2012) Journal of Sustainable Tourism, 20 (3), pp. 297-317;\nStörmer, E., Schubert, U., (2007) Evaluation of Sustainable Development in Europe: Concepts, Evaluation and Applications, , London: Edward Elgar Publishing Limited;\nStrydom, A.J., Mangope, D., Henama, U.S., Lessons learned from Successful Community-Based Tourism Case Studies from the Global South (2018) African Journal of Hospitality, Tourism and Leisure, 7 (5), pp. 1-14;\nSwarbrooke, J., (1999) Sustainable Tourism Management, , London: CABI Publishing;\n(2009) Knowledge for Development Effectiveness: Sustainability of Rural Development Projects, , Asia: IFAD;\nThano, R., Kote, D., The tourism consumption, a special economic category of the final demand in Albania and in the countries in the region (2015) EuroEconomica, 24 (1), pp. 1-8;\nTelfer, D.J., Sharpley, R., (2008) Tourism and Development in the Developing World, , Clevedon. Channel View;\n(2003) Tourism and Local 21, , http://Www.Unep.Fr/Shared/Publications/Pdf/3207-Tourismagenda.Pdf, [Accessed 13 March 2014]. The Role of Local Authorities in Sustainable Tourism;\nTrejos, B., Chiang, L.N., Huang, W., Support Networks for Community-Based Tourism in Rural Costa Rica (2008) The Open Area Studies, 1 (1), pp. 16-25;\n(2011) Annual Report, , Madrid: UNWTO;\n(2002) World Ecotourism Summit-Final Report, , Madrid: UNWTO;\nVan Wee, G.P., Banister, D., How to write a literature review paper? (2015) Transport Reviews, 36 (2), pp. 1-13;\nWehkamp, A., (2007) A Toolkit for Monitoring and Managing Community-Based Tourism, , Vietnam: Snv and Griffith University;\n(1987) Report of the World Commission on Environment and Development: Our Common Future, , United Nations, (Isbn-019282080x);\n(2018) Travel &amp;amp; Tourism Power and Performance Report, , https://www.wttc.org, [Accessed 01 October 2018]","publisher":"Africa Journals","publisher-place":"Department of Tourism and Event Management, Faculty of Management Sciences, Central University of Technology, South Africa","title":"A critique of the interface between tourism, sustainable development and sustainable tourism in communitybased tourism theory","type":"article-journal","volume":"8"},"uris":["http://www.mendeley.com/documents/?uuid=e8488e0e-761d-41a4-9e5c-733a04ea209b"]}],"mendeley":{"formattedCitation":"(Strydom et al., 2019)","plainTextFormattedCitation":"(Strydom et al., 2019)","previouslyFormattedCitation":"(Strydom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Strydom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w:t>
      </w:r>
    </w:p>
    <w:p w:rsidR="008D1213" w:rsidRPr="00E1223A" w:rsidRDefault="008D1213" w:rsidP="008D1213">
      <w:pPr>
        <w:pStyle w:val="ListParagraph"/>
        <w:ind w:left="360" w:firstLine="360"/>
        <w:jc w:val="both"/>
        <w:rPr>
          <w:rFonts w:ascii="Book Antiqua" w:hAnsi="Book Antiqua" w:cs="Times New Roman"/>
          <w:sz w:val="24"/>
          <w:szCs w:val="24"/>
        </w:rPr>
      </w:pPr>
      <w:r w:rsidRPr="00E1223A">
        <w:rPr>
          <w:rFonts w:ascii="Book Antiqua" w:hAnsi="Book Antiqua" w:cs="Times New Roman"/>
          <w:sz w:val="24"/>
          <w:szCs w:val="24"/>
        </w:rPr>
        <w:t xml:space="preserve">Pariwisata memiliki peran yang penting dalam perencanaan pembangunan berkelanjutan serta penentu dalam mewujudkan keberhasilan destinasi jangka panjang. Dalam penelitiannya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3390/su12218852","ISSN":"20711050 (ISSN)","abstract":"In the post-Covid-19 era, tourism impacts and the role played by sustainable planning on the long-term success of destinations have gained renewed importance. Understanding the image and perceptions tourists hold of a destination is vital for tourism planning, as they play a key role in tourists’ decisions. Considering the importance of these two key concepts (perceptions and sustainability), the present paper contributes to the advancement of knowledge on sustainable tourism by characterizing the state of the art of Sustainability Perceptions in Tourism and Hospitality (SPTH). To this end, the scientific literature on the topic was mapped through a combination of three bibliometric analysis techniques, namely: evaluative, relational, and systematic bibliometric analysis. These were based on productivity and impact indicators, including SciVal topic prominence. The results reveal that sustainability perceptions in SPTH focus on tourists’, stakeholders’, and residents’ perceptions. These findings highlight the need for involving local communities in the destination planning process to align the outcomes of tourism development with their expectations. Finally, this paper presents an original methodological contribution, as it is the first to apply the SciVal topic prominence analysis to SPTH. © 2020 by the authors. Licensee MDPI, Basel, Switzerland.","author":[{"dropping-particle":"","family":"Santos","given":"L L","non-dropping-particle":"","parse-names":false,"suffix":""},{"dropping-particle":"","family":"Cardoso","given":"L","non-dropping-particle":"","parse-names":false,"suffix":""},{"dropping-particle":"","family":"Araújo-Vila","given":"N","non-dropping-particle":"","parse-names":false,"suffix":""},{"dropping-particle":"","family":"Fraiz-Brea","given":"J A","non-dropping-particle":"","parse-names":false,"suffix":""}],"container-title":"Sustainability (Switzerland)","id":"ITEM-1","issue":"21","issued":{"date-parts":[["2020"]]},"language":"English","note":"Cited By :3\n\nExport Date: 31 March 2021\n\nCorrespondence Address: Santos, L.L.; CiTUR Centre for Tourism Research, Portugal; email: llsantos@ipleiria.pt\n\nFunding details: Fundação para a Ciência e a Tecnologia, FCT, UIDB/04470/2020\n\nFunding text 1: This research was financed by national funds through FCT?Foundation for Science and Technology, I.P., within the scope of the UIDB/04470/2020 project.\n\nFunding text 2: Funding: This research was financed by national funds through FCT—Foundation for Science and Technology, I.P., within the scope of the UIDB/04470/2020 project.\n\nReferences: Agapito, D., Pinto, P., Mendes, J., Tourists’ memories, sensory impressions and loyalty: In loco and post-visit study in Southwest Portugal (2017) Tour. Manag, 58, pp. 108-118. , [CrossRef]; \nCardoso, L., Dias, F., de Araújo, A., Marques, I., A destination imagery processing model: Structural differences between dream and favourite destinations (2019) Ann. Tour. Res, 74, pp. 81-94. , [CrossRef];\nDias, F., Cardoso, L., How can brand equity for tourism destinations be used to preview tourists’ destination choice? An overview from the top of Tower of Babel (2017) Tour. Manag. Stud, 13, pp. 13-23. , [CrossRef];\nTavares, J.M., Tran, X., Pennington-Grey, L., Destination images of the ten most visited countries for potential Brazilian tourists (2020) Tour. Manag. Stud, 16, pp. 43-50. , [CrossRef];\nStern, P.C., New environmental theories: Toward a coherent theory of environmentally significant behavior (2000) J. Soc. Issues, 56, pp. 407-424. , [CrossRef];\nPaunović, I., Jovanović, V., Sustainable mountain tourism in word and deed: A comparative analysis in the macro regions of the Alps and the Dinarides (2019) Acta Geogr. Slov, 59, pp. 59-69. , [CrossRef];\nJetter, L.G., Chen, R.J., Destination branding and images: Perceptions and practices from tourism industry professionals (2011) Int. J. Hosp. Tour. Adm, 12, pp. 174-187. , [CrossRef];\nMasri, N., Anuar, F.I., Yulia, A., Influence of Wi-Fi service quality towards tourists’ satisfaction and dissemination of tourism experience (2017) J. Tour. Hosp. Culin. Arts, 9, pp. 1-16;\nFernández-Gámez, M.A., Bendodo-Benasayag, B., Sánchez-Serrano, J.R., Pestana, M.H., Hybrid preference assessment for tourism research using solicited and unsolicited opinions: An application in rural tourism (2020) Tour. Manag. Stud, 16, pp. 7-13;\nPinto, I., Castro, C., Online travel agencies: Factors influencing tourists’ purchase decisions (2019) Tour. Manag. Stud, 15, pp. 7-20. , [CrossRef];\nMcFee, A., Mayrhofer, T., Baràtovà, A., Neuhofer, A., The Effects of Virtual Reality on Destination Image Formation (2019) Information and Communication Technologies in Tourism, pp. 107-119. , McFee, A., Mayrhofer, T., Baràtovà, A., Neuhofer, B., Rainoldi, M., Egger, R., Eds.; Springer: Cham, Switzerland;\nPasanen, K., Pesonen, J., Murphy, J., Heinonen, J., Mikkonen, J., Comparing Tablet and Virtual Reality Glasses for Watching Nature Tourism Videos (2019) Information and Communication Technologies in Tourism, pp. 120-131. , McFee, A., Mayrhofer, T., Baràtovà, A., Neuhofer, B., Rainoldi, M., Egger, R., Eds.; Springer: Cham, Switzerland;\nMelo, F.V.S., Farias, S.A., Sustainability communication and its effect in consumer intention to visit a tourist destination (2018) Tour. Manag. Stud, 14, pp. 36-44. , [CrossRef];\nBaum, T., Hai, N.T.T., Hospitality, tourism, human rights and the impact of COVID-19 (2020) Int. J. Contemp. Hosp. Manag, 32, pp. 2397-2407. , [CrossRef];\nChein, J.M., Ravizza, S.M., Fiez, J.A., Using neuroimaging to evaluate models of working memory and their implications for language processing (2003) J. Neurolinguist, 16, pp. 315-339. , [CrossRef];\nZimmermann, J.F., Moscovitch, M., Alain, C., Attending to auditory memory (2016) Brain Res, 1640, pp. 208-221. , [CrossRef];\nDe Araújo, A., Cardoso, L., Araújo-Vila, N., Dias, F., Understanding the role of destination imagery in mountain destination choice. Evidence from an exploratory research (2019) Eur. J. Tour. Res, 22, pp. 151-165;\nLin, C.T., Huang, Y.L., Mining tourist imagery to construct destination image position model (2009) Expert Syst. Appl, 36, pp. 2513-2524. , [CrossRef];\nDort, M., Strelow, A.E., French, B., Groom, M., Luman, M., Thorell, L.B., Biele, G., Christiansen, H., Bibliometric Review: Classroom Management in ADHD—Is There a Communication Gap Concerning Knowledge Between the Scientific Fields Psychiatry/Psychology and Education? (2020) Sustainability, 12, p. 6826. , [CrossRef];\nKoseoglu, M.A., Rahimi, R., Okumus, F., Liu, J., Bibliometric studies in tourism (2016) Ann. Tour. Res, 61, pp. 180-198. , [CrossRef];\nSmall, H., Boyack, K.W., Klavans, R., Identifying emerging topics in science and technology (2014) Res. Policy, 43, pp. 1450-1467. , [CrossRef];\nKlavans, R., Boyack, K.W., Research Portfolio analysis and topic prominence (2017) J. Informetr, 11, pp. 1158-1174. , [CrossRef];\nMudarra-Fernández, A.B., Carrillo-Hidalgo, I., Pulido-Fernández, J.I., Factors influencing tourist expenditure by tourism typologies: A systematic review (2018) Anatolia, 30, pp. 18-34. , [CrossRef];\nFahimnia, B., Sarkis, J., Davarzani, H., Green supply chain management: A review and bibliometric analysis (2015) Int. J. Prod. Econ, 162, pp. 101-114. , [CrossRef];\nMulet-Forteza, C., Martorell-Cunill, O., Merigó, J.M., Genovart-Balaguer, J., Mauleon-Mendez, E., Twenty-five years of the Journal of Travel &amp;amp; Tourism Marketing: A bibliometric ranking (2018) J. Travel Tour. Mark, 35, pp. 1201-1221;\nMerigó, J.M., Mulet-Forteza, C., Martorell, O., Merigó-Lindahl, C., Scientific research in the tourism, leisure and hospitality field: A bibliometric analysis (2020) Anatolia, 31, pp. 1-15. , [CrossRef];\nAndalial, R.C., Labrada, R.R., Castells, M.M., Scopus: La mayor base de datos de literatura científica arbitrada al alcance de los países subdesarrollados (2010) Rev. Cuba. Inf. Cienc. Salud (ACIMED), 21, pp. 270-282;\nBosman, J., Mourik, I.V., Rasch, M., Sieverts, E., Verhoeff, H., (2006) Scopus Reviewed and Compared: The Coverage and Functionality of the Citation Database Scopus, Including Comparisons with Web of Science and Google Scholar, , Utrecht University Library: Utrecht, The Netherlands;\nAria, M., Cuccurullo, C., Bibliometrix: An R-tool for comprehensive science mapping analysis (2017) J. Informetr, 11, pp. 959-975. , [CrossRef];\nBardin, L., (2000) Análise de Conteúdo, , Edições 70: Lisbon, Portugal;\nWilson, E., Mura, P., Sharif, S.P., Wijesinghe, S.N.R., Beyond the third moment? Mapping the state of qualitative tourism research (2019) Curr. Issues Tour, 23, pp. 1-16. , [CrossRef];\nGlänzel, W., Schubert, A., Analysing scientific networks through co-authorship (2004) Handbook of Quantitative Science and Technology Research, pp. 257-276. , Springer: Dordrecht, The Netherlands;\nYing, T., Xiao, H., Knowledge linkage a social network analysis of tourism dissertation subjects (2012) J. Hosp. Tour. Res, 36, pp. 450-477. , [CrossRef];\nMolinos, D.N., Mesquita, D.G., Hoff, D.N., ZipfTool: Uma ferramenta bibliométrica para auxílio na pesquisa teórica (2016) Rev. Inf. Teórica Apl, 23, pp. 293-317. , [CrossRef];\nPowers, D.M., Applications and explanations of Zipf’s law (1998) Proceedings of the Joint Conferences on New Methods in Language Processing and Computational Natural Language Learning, pp. 151-160. , Association for Computational Linguistics: Stroudsburg, PA, USA;\nTyagi, M.S., Yadav, M.D., Khandelwal, M.S., Agal, S., GITS, U., AITS, U., A New Research Methodology for Preprocessing of documents: Information Recovery Systems (2017) IJCSIS, 15, pp. 118-125;\nNicholas, L., Thapa, B., Visitor perspectives on sustainable tourism development in the pitons management area world heritage site, St. Lucia (2010) Environ. Dev. Sustain, 12, pp. 839-857. , [CrossRef];\nModica, P.D., Altinay, L., Farmaki, A., Gursoy, D., Zenga, M., Consumer perceptions towards sustainable supply chain practices in the hospitality industry (2020) Curr. Issues Tour, 23, pp. 358-375. , [CrossRef];\nMunanura, I.E., Backman, K.F., Hallo, J.C., Powell, R.B., Perceptions of tourism revenue sharing impacts on Volcanoes National Park, Rwanda: A sustainable livelihoods framework (2016) J. Sustain. Tour, 24, pp. 1709-1726. , [CrossRef];\nDillette, A.K., Douglas, A.C., Martin, D.S., O’Neill, M., Resident perceptions on cross-cultural understanding as an outcome of volunteer tourism programs: The Bahamian Family Island perspective (2017) J. Sustain. Tour, 25, pp. 1222-1239. , [CrossRef];\nPonnapureddy, S., Priskin, J., Ohnmacht, T., Vinzenz, F., Wirth, W., The influence of trust perceptions on German tourists’ intention to book a sustainable hotel: A new approach to analysing marketing information (2017) J. Sustain. Tour, 25, pp. 970-988. , [CrossRef];\nAndereck, K.L., Valentine, K.M., Vogt, C.A., Knopf, R.C., A cross-cultural analysis of tourism and quality of life perceptions (2007) J. Sustain. Tour, 15, pp. 483-502. , [CrossRef];\nTowner, N., Orams, M., Perceptions of surfing tourism operators regarding sustainable tourism development in the Mentawai Islands, Indonesia (2016) Asia Pac. J. Tour. Res, 21, pp. 1258-1273. , [CrossRef];\nTasci, A.D., Severt, D., A triple lens measurement of host–guest perceptions for sustainable gaze in tourism (2017) J. Sustain. Tour, 25, pp. 711-731. , [CrossRef];\nVinzenz, F., Priskin, J., Wirth, W., Ponnapureddy, S., Ohnmacht, T., Marketing sustainable tourism: The role of value orientation, well-being and credibility (2019) J. Sustain. Tour, 27, pp. 1663-1685. , [CrossRef];\nLiu, D., Upchurch, R.S., Curtis, C., Lusby, C., Chinese domestic tourist perceptions of wind farms experiences (2016) J. Sustain. Tour, 24, pp. 1569-1583. , [CrossRef];\nGarrod, B., Fyall, A., Leask, A., Scottish visitor attractions: Managing visitor impacts (2002) Tour. Manag, 23, pp. 265-279. , [CrossRef];\nHillery, M., Nancarrow, B., Griffin, G., Syme, G., Tourist perception of environmental impact (2001) Ann. Tour. Res, 28, pp. 853-867. , [CrossRef];\nBrouder, P., Lundmark, L., Climate change in Northern Sweden: Intra-regional perceptions of vulnerability among winter-oriented tourism businesses (2011) J. Sustain. Tour, 19, pp. 919-933. , [CrossRef];\nTorres-Bagur, M., Palom, A.R., Vila-Subirós, J., Perceptions of climate change and water availability in the Mediterranean tourist sector (2019) Int. J. Clim. Chang. Strateg. Manag, 11, pp. 552-569. , [CrossRef];\nLee, T.H., Jan, F.H., Can community-based tourism contribute to sustainable development? Evidence from residents’ perceptions of the sustainability (2019) Tour. Manag, 70, pp. 368-380. , [CrossRef];\nLucrezi, S., Milanese, M., Markantonatou, V., Cerrano, C., Sarà, A., Palma, M., Saayman, M., Scuba diving tourism systems and sustainability: Perceptions by the scuba diving industry in two Marine Protected Areas (2017) Tour. Manag, 59, pp. 385-403. , [CrossRef];\nAhmadian, M., Samah, A.A., Gill, S.S., Saidu, M.B., Hendijani, R.B., Residents’ Perceptions towards Educational Tourism Impacts: The Role of Gender Differences (2014) Asian Soc. Sci, 10, p. 1. , [CrossRef];\nCottrell, S.P., Vaske, J.J., Shen, F., Ritter, P., Resident perceptions of sustainable tourism in Chongdugou, China (2007) Soc. Nat. Resour, 20, pp. 511-525. , [CrossRef];\nGong, J., Detchkhajornjaroensri, P., Knight, D.W., Responsible tourism in Bangkok, Thailand: Resident perceptions of Chinese tourist behaviour (2019) Int. J. Tour. Res, 21, pp. 221-233. , [CrossRef];\nWang, S., Residents’ perceptions of community-based disaster tourism: The case of Yingxiu, China (2019) Asia Pac. J. Tour. Res, 24, pp. 669-678. , [CrossRef];\nMoyle, B., Glen Croy, W., Weiler, B., Community perceptions of tourism: Bruny and Magnetic islands, Australia (2010) Asia Pac. J. Tour. Res, 15, pp. 353-366. , [CrossRef];\nZamani-Farahani, H., Musa, G., Residents’ attitudes and perception towards tourism development: A case study of Masooleh, Iran (2008) Tour. Manag, 29, pp. 1233-1236. , [CrossRef];\nAndrade, L.V.M., Lobato, G.D.J.M., de Toledo, P.M., Vieira, I.C.G., Sistema sócio-ecológico da ilha são cristovão, galápagos: Uma análise a partir das percepções dos atores locais (2019) Raega-O Espaço Geográfico Análise, 46, pp. 145-164. , [CrossRef];\nTörn, A., Siikamäki, P., Tolvanen, A., Kauppila, P., Rämet, J., Local people, nature conservation, and tourism in northeastern Finland (2008) Ecol. Soc, 13, p. 8. , [CrossRef];\nNicholas, L.N., Thapa, B., Ko, Y.J., Residents’perspectives of a world heritage site: The Pitons Management Area, St. Lucia (2009) Ann. Tour. Res, 36, pp. 390-412. , [CrossRef];\nPérez, V.E., Santoyo, A.H., Guerrero, F., León, M.A., da Silva, C.L., Caballero, R., Measuring the sustainability of Cuban tourism destinations considering stakeholders’ perceptions (2017) Int. J. Tour. Res, 19, pp. 318-328. , [CrossRef];\nStoffelen, A., Adiyia, B., Vanneste, D., Kotze, N., Post-apartheid local sustainable development through tourism: An analysis of policy perceptions among ‘responsible’tourism stakeholders around Pilanesberg National Park, South Africa (2020) J. Sustain. Tour, 28, pp. 414-432. , [CrossRef];\nKantarci, K., Perceptions of foreign investors on the tourism market in central Asia including Kyrgyzstan, Kazakhstan, Uzbekistan, Turkmenistan (2007) Tour. Manag, 28, pp. 820-829. , [CrossRef];\nChen, Y., Dellea, D., Bianchi, G., Knowledge creation and research production in Swiss hotel schools: A case study of the Ecole Hôtelière de Lausanne (2019) J. Hosp. Tour. Educ, 31, pp. 10-22. , [CrossRef];\nDomínguez-Gómez, J.A., González-Gómez, T., Analysing stakeholders’ perceptions of golf-course-based tourism: A proposal for developing sustainable tourism projects (2017) Tour. Manag, 63, pp. 135-143. , [CrossRef];\nBonadonna, A., Giachino, C., Truant, E., Sustainability and Mountain Tourism: The Millennial’s Perspective (2017) Sustainability, 9, p. 1219. , [CrossRef];\nGhoochani, O.M., Ghanian, M., Khosravipour, B., Crotts, J.C., Sustainable tourism development performance in the wetland areas: A proposed composite index (2020) Tour. Rev, , [CrossRef];\nRahman, M., Moghavvemi, S., Thirumoorthi, T., Rahman, M.K., The impact of tourists’ perceptions on halal tourism destination: A structural model analysis (2020) Tour. Rev, 75, pp. 575-594. , [CrossRef];\nBoronat-Navarro, M., Pérez-Aranda, J.A., Analyzing Willingness to Pay More to Stay in a Sustainable Hotel (2020) Sustainability, 12, p. 3730. , [CrossRef]","page":"1-18","publisher":"MDPI AG","publisher-place":"CiTUR Centre for Tourism Research, Development and Innovation, ESTM, Polytechnic of Leiria, Leiria, 2411-901, Portugal","title":"Sustainability perceptions in tourism and hospitality: A mixed-method bibliometric approach","type":"article-journal","volume":"12"},"uris":["http://www.mendeley.com/documents/?uuid=d3cd2ca9-3511-4aab-9907-c2eb9a46b3ee"]}],"mendeley":{"formattedCitation":"(Santos et al., 2020)","plainTextFormattedCitation":"(Santos et al., 2020)","previouslyFormattedCitation":"(Santos et al.,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Santos et al.,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menjelaskan bahwa pentingnya memahami citra dan persepsi wisatawan tentang suatu destinasi untuk perencanaan pariwisata karena destinasi memainkan peran kunci dalam keputusan wisatawan. Dalam pariwisata perlu mempertimbangkan dua konsep kunci yaitu persepsi dan berkelanjutan. Hasil penelitiannya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3390/su12218852","ISSN":"20711050 (ISSN)","abstract":"In the post-Covid-19 era, tourism impacts and the role played by sustainable planning on the long-term success of destinations have gained renewed importance. Understanding the image and perceptions tourists hold of a destination is vital for tourism planning, as they play a key role in tourists’ decisions. Considering the importance of these two key concepts (perceptions and sustainability), the present paper contributes to the advancement of knowledge on sustainable tourism by characterizing the state of the art of Sustainability Perceptions in Tourism and Hospitality (SPTH). To this end, the scientific literature on the topic was mapped through a combination of three bibliometric analysis techniques, namely: evaluative, relational, and systematic bibliometric analysis. These were based on productivity and impact indicators, including SciVal topic prominence. The results reveal that sustainability perceptions in SPTH focus on tourists’, stakeholders’, and residents’ perceptions. These findings highlight the need for involving local communities in the destination planning process to align the outcomes of tourism development with their expectations. Finally, this paper presents an original methodological contribution, as it is the first to apply the SciVal topic prominence analysis to SPTH. © 2020 by the authors. Licensee MDPI, Basel, Switzerland.","author":[{"dropping-particle":"","family":"Santos","given":"L L","non-dropping-particle":"","parse-names":false,"suffix":""},{"dropping-particle":"","family":"Cardoso","given":"L","non-dropping-particle":"","parse-names":false,"suffix":""},{"dropping-particle":"","family":"Araújo-Vila","given":"N","non-dropping-particle":"","parse-names":false,"suffix":""},{"dropping-particle":"","family":"Fraiz-Brea","given":"J A","non-dropping-particle":"","parse-names":false,"suffix":""}],"container-title":"Sustainability (Switzerland)","id":"ITEM-1","issue":"21","issued":{"date-parts":[["2020"]]},"language":"English","note":"Cited By :3\n\nExport Date: 31 March 2021\n\nCorrespondence Address: Santos, L.L.; CiTUR Centre for Tourism Research, Portugal; email: llsantos@ipleiria.pt\n\nFunding details: Fundação para a Ciência e a Tecnologia, FCT, UIDB/04470/2020\n\nFunding text 1: This research was financed by national funds through FCT?Foundation for Science and Technology, I.P., within the scope of the UIDB/04470/2020 project.\n\nFunding text 2: Funding: This research was financed by national funds through FCT—Foundation for Science and Technology, I.P., within the scope of the UIDB/04470/2020 project.\n\nReferences: Agapito, D., Pinto, P., Mendes, J., Tourists’ memories, sensory impressions and loyalty: In loco and post-visit study in Southwest Portugal (2017) Tour. Manag, 58, pp. 108-118. , [CrossRef]; \nCardoso, L., Dias, F., de Araújo, A., Marques, I., A destination imagery processing model: Structural differences between dream and favourite destinations (2019) Ann. Tour. Res, 74, pp. 81-94. , [CrossRef];\nDias, F., Cardoso, L., How can brand equity for tourism destinations be used to preview tourists’ destination choice? An overview from the top of Tower of Babel (2017) Tour. Manag. Stud, 13, pp. 13-23. , [CrossRef];\nTavares, J.M., Tran, X., Pennington-Grey, L., Destination images of the ten most visited countries for potential Brazilian tourists (2020) Tour. Manag. Stud, 16, pp. 43-50. , [CrossRef];\nStern, P.C., New environmental theories: Toward a coherent theory of environmentally significant behavior (2000) J. Soc. Issues, 56, pp. 407-424. , [CrossRef];\nPaunović, I., Jovanović, V., Sustainable mountain tourism in word and deed: A comparative analysis in the macro regions of the Alps and the Dinarides (2019) Acta Geogr. Slov, 59, pp. 59-69. , [CrossRef];\nJetter, L.G., Chen, R.J., Destination branding and images: Perceptions and practices from tourism industry professionals (2011) Int. J. Hosp. Tour. Adm, 12, pp. 174-187. , [CrossRef];\nMasri, N., Anuar, F.I., Yulia, A., Influence of Wi-Fi service quality towards tourists’ satisfaction and dissemination of tourism experience (2017) J. Tour. Hosp. Culin. Arts, 9, pp. 1-16;\nFernández-Gámez, M.A., Bendodo-Benasayag, B., Sánchez-Serrano, J.R., Pestana, M.H., Hybrid preference assessment for tourism research using solicited and unsolicited opinions: An application in rural tourism (2020) Tour. Manag. Stud, 16, pp. 7-13;\nPinto, I., Castro, C., Online travel agencies: Factors influencing tourists’ purchase decisions (2019) Tour. Manag. Stud, 15, pp. 7-20. , [CrossRef];\nMcFee, A., Mayrhofer, T., Baràtovà, A., Neuhofer, A., The Effects of Virtual Reality on Destination Image Formation (2019) Information and Communication Technologies in Tourism, pp. 107-119. , McFee, A., Mayrhofer, T., Baràtovà, A., Neuhofer, B., Rainoldi, M., Egger, R., Eds.; Springer: Cham, Switzerland;\nPasanen, K., Pesonen, J., Murphy, J., Heinonen, J., Mikkonen, J., Comparing Tablet and Virtual Reality Glasses for Watching Nature Tourism Videos (2019) Information and Communication Technologies in Tourism, pp. 120-131. , McFee, A., Mayrhofer, T., Baràtovà, A., Neuhofer, B., Rainoldi, M., Egger, R., Eds.; Springer: Cham, Switzerland;\nMelo, F.V.S., Farias, S.A., Sustainability communication and its effect in consumer intention to visit a tourist destination (2018) Tour. Manag. Stud, 14, pp. 36-44. , [CrossRef];\nBaum, T., Hai, N.T.T., Hospitality, tourism, human rights and the impact of COVID-19 (2020) Int. J. Contemp. Hosp. Manag, 32, pp. 2397-2407. , [CrossRef];\nChein, J.M., Ravizza, S.M., Fiez, J.A., Using neuroimaging to evaluate models of working memory and their implications for language processing (2003) J. Neurolinguist, 16, pp. 315-339. , [CrossRef];\nZimmermann, J.F., Moscovitch, M., Alain, C., Attending to auditory memory (2016) Brain Res, 1640, pp. 208-221. , [CrossRef];\nDe Araújo, A., Cardoso, L., Araújo-Vila, N., Dias, F., Understanding the role of destination imagery in mountain destination choice. Evidence from an exploratory research (2019) Eur. J. Tour. Res, 22, pp. 151-165;\nLin, C.T., Huang, Y.L., Mining tourist imagery to construct destination image position model (2009) Expert Syst. Appl, 36, pp. 2513-2524. , [CrossRef];\nDort, M., Strelow, A.E., French, B., Groom, M., Luman, M., Thorell, L.B., Biele, G., Christiansen, H., Bibliometric Review: Classroom Management in ADHD—Is There a Communication Gap Concerning Knowledge Between the Scientific Fields Psychiatry/Psychology and Education? (2020) Sustainability, 12, p. 6826. , [CrossRef];\nKoseoglu, M.A., Rahimi, R., Okumus, F., Liu, J., Bibliometric studies in tourism (2016) Ann. Tour. Res, 61, pp. 180-198. , [CrossRef];\nSmall, H., Boyack, K.W., Klavans, R., Identifying emerging topics in science and technology (2014) Res. Policy, 43, pp. 1450-1467. , [CrossRef];\nKlavans, R., Boyack, K.W., Research Portfolio analysis and topic prominence (2017) J. Informetr, 11, pp. 1158-1174. , [CrossRef];\nMudarra-Fernández, A.B., Carrillo-Hidalgo, I., Pulido-Fernández, J.I., Factors influencing tourist expenditure by tourism typologies: A systematic review (2018) Anatolia, 30, pp. 18-34. , [CrossRef];\nFahimnia, B., Sarkis, J., Davarzani, H., Green supply chain management: A review and bibliometric analysis (2015) Int. J. Prod. Econ, 162, pp. 101-114. , [CrossRef];\nMulet-Forteza, C., Martorell-Cunill, O., Merigó, J.M., Genovart-Balaguer, J., Mauleon-Mendez, E., Twenty-five years of the Journal of Travel &amp;amp; Tourism Marketing: A bibliometric ranking (2018) J. Travel Tour. Mark, 35, pp. 1201-1221;\nMerigó, J.M., Mulet-Forteza, C., Martorell, O., Merigó-Lindahl, C., Scientific research in the tourism, leisure and hospitality field: A bibliometric analysis (2020) Anatolia, 31, pp. 1-15. , [CrossRef];\nAndalial, R.C., Labrada, R.R., Castells, M.M., Scopus: La mayor base de datos de literatura científica arbitrada al alcance de los países subdesarrollados (2010) Rev. Cuba. Inf. Cienc. Salud (ACIMED), 21, pp. 270-282;\nBosman, J., Mourik, I.V., Rasch, M., Sieverts, E., Verhoeff, H., (2006) Scopus Reviewed and Compared: The Coverage and Functionality of the Citation Database Scopus, Including Comparisons with Web of Science and Google Scholar, , Utrecht University Library: Utrecht, The Netherlands;\nAria, M., Cuccurullo, C., Bibliometrix: An R-tool for comprehensive science mapping analysis (2017) J. Informetr, 11, pp. 959-975. , [CrossRef];\nBardin, L., (2000) Análise de Conteúdo, , Edições 70: Lisbon, Portugal;\nWilson, E., Mura, P., Sharif, S.P., Wijesinghe, S.N.R., Beyond the third moment? Mapping the state of qualitative tourism research (2019) Curr. Issues Tour, 23, pp. 1-16. , [CrossRef];\nGlänzel, W., Schubert, A., Analysing scientific networks through co-authorship (2004) Handbook of Quantitative Science and Technology Research, pp. 257-276. , Springer: Dordrecht, The Netherlands;\nYing, T., Xiao, H., Knowledge linkage a social network analysis of tourism dissertation subjects (2012) J. Hosp. Tour. Res, 36, pp. 450-477. , [CrossRef];\nMolinos, D.N., Mesquita, D.G., Hoff, D.N., ZipfTool: Uma ferramenta bibliométrica para auxílio na pesquisa teórica (2016) Rev. Inf. Teórica Apl, 23, pp. 293-317. , [CrossRef];\nPowers, D.M., Applications and explanations of Zipf’s law (1998) Proceedings of the Joint Conferences on New Methods in Language Processing and Computational Natural Language Learning, pp. 151-160. , Association for Computational Linguistics: Stroudsburg, PA, USA;\nTyagi, M.S., Yadav, M.D., Khandelwal, M.S., Agal, S., GITS, U., AITS, U., A New Research Methodology for Preprocessing of documents: Information Recovery Systems (2017) IJCSIS, 15, pp. 118-125;\nNicholas, L., Thapa, B., Visitor perspectives on sustainable tourism development in the pitons management area world heritage site, St. Lucia (2010) Environ. Dev. Sustain, 12, pp. 839-857. , [CrossRef];\nModica, P.D., Altinay, L., Farmaki, A., Gursoy, D., Zenga, M., Consumer perceptions towards sustainable supply chain practices in the hospitality industry (2020) Curr. Issues Tour, 23, pp. 358-375. , [CrossRef];\nMunanura, I.E., Backman, K.F., Hallo, J.C., Powell, R.B., Perceptions of tourism revenue sharing impacts on Volcanoes National Park, Rwanda: A sustainable livelihoods framework (2016) J. Sustain. Tour, 24, pp. 1709-1726. , [CrossRef];\nDillette, A.K., Douglas, A.C., Martin, D.S., O’Neill, M., Resident perceptions on cross-cultural understanding as an outcome of volunteer tourism programs: The Bahamian Family Island perspective (2017) J. Sustain. Tour, 25, pp. 1222-1239. , [CrossRef];\nPonnapureddy, S., Priskin, J., Ohnmacht, T., Vinzenz, F., Wirth, W., The influence of trust perceptions on German tourists’ intention to book a sustainable hotel: A new approach to analysing marketing information (2017) J. Sustain. Tour, 25, pp. 970-988. , [CrossRef];\nAndereck, K.L., Valentine, K.M., Vogt, C.A., Knopf, R.C., A cross-cultural analysis of tourism and quality of life perceptions (2007) J. Sustain. Tour, 15, pp. 483-502. , [CrossRef];\nTowner, N., Orams, M., Perceptions of surfing tourism operators regarding sustainable tourism development in the Mentawai Islands, Indonesia (2016) Asia Pac. J. Tour. Res, 21, pp. 1258-1273. , [CrossRef];\nTasci, A.D., Severt, D., A triple lens measurement of host–guest perceptions for sustainable gaze in tourism (2017) J. Sustain. Tour, 25, pp. 711-731. , [CrossRef];\nVinzenz, F., Priskin, J., Wirth, W., Ponnapureddy, S., Ohnmacht, T., Marketing sustainable tourism: The role of value orientation, well-being and credibility (2019) J. Sustain. Tour, 27, pp. 1663-1685. , [CrossRef];\nLiu, D., Upchurch, R.S., Curtis, C., Lusby, C., Chinese domestic tourist perceptions of wind farms experiences (2016) J. Sustain. Tour, 24, pp. 1569-1583. , [CrossRef];\nGarrod, B., Fyall, A., Leask, A., Scottish visitor attractions: Managing visitor impacts (2002) Tour. Manag, 23, pp. 265-279. , [CrossRef];\nHillery, M., Nancarrow, B., Griffin, G., Syme, G., Tourist perception of environmental impact (2001) Ann. Tour. Res, 28, pp. 853-867. , [CrossRef];\nBrouder, P., Lundmark, L., Climate change in Northern Sweden: Intra-regional perceptions of vulnerability among winter-oriented tourism businesses (2011) J. Sustain. Tour, 19, pp. 919-933. , [CrossRef];\nTorres-Bagur, M., Palom, A.R., Vila-Subirós, J., Perceptions of climate change and water availability in the Mediterranean tourist sector (2019) Int. J. Clim. Chang. Strateg. Manag, 11, pp. 552-569. , [CrossRef];\nLee, T.H., Jan, F.H., Can community-based tourism contribute to sustainable development? Evidence from residents’ perceptions of the sustainability (2019) Tour. Manag, 70, pp. 368-380. , [CrossRef];\nLucrezi, S., Milanese, M., Markantonatou, V., Cerrano, C., Sarà, A., Palma, M., Saayman, M., Scuba diving tourism systems and sustainability: Perceptions by the scuba diving industry in two Marine Protected Areas (2017) Tour. Manag, 59, pp. 385-403. , [CrossRef];\nAhmadian, M., Samah, A.A., Gill, S.S., Saidu, M.B., Hendijani, R.B., Residents’ Perceptions towards Educational Tourism Impacts: The Role of Gender Differences (2014) Asian Soc. Sci, 10, p. 1. , [CrossRef];\nCottrell, S.P., Vaske, J.J., Shen, F., Ritter, P., Resident perceptions of sustainable tourism in Chongdugou, China (2007) Soc. Nat. Resour, 20, pp. 511-525. , [CrossRef];\nGong, J., Detchkhajornjaroensri, P., Knight, D.W., Responsible tourism in Bangkok, Thailand: Resident perceptions of Chinese tourist behaviour (2019) Int. J. Tour. Res, 21, pp. 221-233. , [CrossRef];\nWang, S., Residents’ perceptions of community-based disaster tourism: The case of Yingxiu, China (2019) Asia Pac. J. Tour. Res, 24, pp. 669-678. , [CrossRef];\nMoyle, B., Glen Croy, W., Weiler, B., Community perceptions of tourism: Bruny and Magnetic islands, Australia (2010) Asia Pac. J. Tour. Res, 15, pp. 353-366. , [CrossRef];\nZamani-Farahani, H., Musa, G., Residents’ attitudes and perception towards tourism development: A case study of Masooleh, Iran (2008) Tour. Manag, 29, pp. 1233-1236. , [CrossRef];\nAndrade, L.V.M., Lobato, G.D.J.M., de Toledo, P.M., Vieira, I.C.G., Sistema sócio-ecológico da ilha são cristovão, galápagos: Uma análise a partir das percepções dos atores locais (2019) Raega-O Espaço Geográfico Análise, 46, pp. 145-164. , [CrossRef];\nTörn, A., Siikamäki, P., Tolvanen, A., Kauppila, P., Rämet, J., Local people, nature conservation, and tourism in northeastern Finland (2008) Ecol. Soc, 13, p. 8. , [CrossRef];\nNicholas, L.N., Thapa, B., Ko, Y.J., Residents’perspectives of a world heritage site: The Pitons Management Area, St. Lucia (2009) Ann. Tour. Res, 36, pp. 390-412. , [CrossRef];\nPérez, V.E., Santoyo, A.H., Guerrero, F., León, M.A., da Silva, C.L., Caballero, R., Measuring the sustainability of Cuban tourism destinations considering stakeholders’ perceptions (2017) Int. J. Tour. Res, 19, pp. 318-328. , [CrossRef];\nStoffelen, A., Adiyia, B., Vanneste, D., Kotze, N., Post-apartheid local sustainable development through tourism: An analysis of policy perceptions among ‘responsible’tourism stakeholders around Pilanesberg National Park, South Africa (2020) J. Sustain. Tour, 28, pp. 414-432. , [CrossRef];\nKantarci, K., Perceptions of foreign investors on the tourism market in central Asia including Kyrgyzstan, Kazakhstan, Uzbekistan, Turkmenistan (2007) Tour. Manag, 28, pp. 820-829. , [CrossRef];\nChen, Y., Dellea, D., Bianchi, G., Knowledge creation and research production in Swiss hotel schools: A case study of the Ecole Hôtelière de Lausanne (2019) J. Hosp. Tour. Educ, 31, pp. 10-22. , [CrossRef];\nDomínguez-Gómez, J.A., González-Gómez, T., Analysing stakeholders’ perceptions of golf-course-based tourism: A proposal for developing sustainable tourism projects (2017) Tour. Manag, 63, pp. 135-143. , [CrossRef];\nBonadonna, A., Giachino, C., Truant, E., Sustainability and Mountain Tourism: The Millennial’s Perspective (2017) Sustainability, 9, p. 1219. , [CrossRef];\nGhoochani, O.M., Ghanian, M., Khosravipour, B., Crotts, J.C., Sustainable tourism development performance in the wetland areas: A proposed composite index (2020) Tour. Rev, , [CrossRef];\nRahman, M., Moghavvemi, S., Thirumoorthi, T., Rahman, M.K., The impact of tourists’ perceptions on halal tourism destination: A structural model analysis (2020) Tour. Rev, 75, pp. 575-594. , [CrossRef];\nBoronat-Navarro, M., Pérez-Aranda, J.A., Analyzing Willingness to Pay More to Stay in a Sustainable Hotel (2020) Sustainability, 12, p. 3730. , [CrossRef]","page":"1-18","publisher":"MDPI AG","publisher-place":"CiTUR Centre for Tourism Research, Development and Innovation, ESTM, Polytechnic of Leiria, Leiria, 2411-901, Portugal","title":"Sustainability perceptions in tourism and hospitality: A mixed-method bibliometric approach","type":"article-journal","volume":"12"},"uris":["http://www.mendeley.com/documents/?uuid=d3cd2ca9-3511-4aab-9907-c2eb9a46b3ee"]}],"mendeley":{"formattedCitation":"(Santos et al., 2020)","plainTextFormattedCitation":"(Santos et al., 2020)","previouslyFormattedCitation":"(Santos et al.,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Santos et al.,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mengungkapkan bahwa persepsi keberlanjutan dalam </w:t>
      </w:r>
      <w:r w:rsidRPr="00E1223A">
        <w:rPr>
          <w:rFonts w:ascii="Book Antiqua" w:hAnsi="Book Antiqua" w:cs="Times New Roman"/>
          <w:sz w:val="24"/>
          <w:szCs w:val="24"/>
        </w:rPr>
        <w:lastRenderedPageBreak/>
        <w:t xml:space="preserve">pembangunan pariwisata berkelanjutan berfokus pada persepsi wisatawan, pemangku kepentingan, dan penduduk. Temuan ini menyoroti perlu adanya keterlibatan masyarakat lokal dalam proses perencanaan destinasi untuk menyelaraskan hasil pengembangan pariwisata dengan harapan masyarakat. Dalam peneliti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080/02508281.2021.1881707","ISSN":"02508281 (ISSN)","abstract":"This exploratory research reports the perception of local tourism stakeholders towards the distinctive contribution of tourism to the disaster management process and the destination resilience across the pre-to-post period of the September 2018 Hokkaido Eastern Iburi earthquake in Japan through a series of in-depth interviews with 15key informants in summer 2019. The qualitative content analysis identifies, firstly, the multi-functionality of tourism resources, spaces and industries for disaster preparation. Secondly, it points out that information and communication barriers are the major difficulties to be tackled, especially in a complicated situation involving different people and problems during prodromal and emergency phases. The study reveals that post-disaster recovery may lead to new product creation, image improvement, local knowledge enrichment, people-to-people and people-to-place connections, which facilitate sustainable tourism development with long-term vision and strategy. The research concludes that the strengthened destination resilience must be achieved through an effective collaboration among local stakeholders including public sector, private sector and other non-governmental or community-based organizations. © 2021 Informa UK Limited, trading as Taylor &amp; Francis Group.","author":[{"dropping-particle":"","family":"Chan","given":"C.-S.","non-dropping-particle":"","parse-names":false,"suffix":""},{"dropping-particle":"","family":"Nozu","given":"K","non-dropping-particle":"","parse-names":false,"suffix":""},{"dropping-particle":"","family":"Zhou","given":"Q","non-dropping-particle":"","parse-names":false,"suffix":""}],"container-title":"Tourism Recreation Research","id":"ITEM-1","issued":{"date-parts":[["2021"]]},"language":"English","note":"Export Date: 31 March 2021\n\nCorrespondence Address: Chan, C.-S.; Department of Geography and Resource Management, Hong Kong; email: ccs_johnson@cuhk.edu.hk\n\nReferences: Akihime, C., Economic impacts on Kumamoto-shi tourism industries [In Japanese] (2017) Report of Tono Research Institute of Earthquake Science, 39, pp. 39-48; \nAppleby-Arnold, S., Brockdorff, N., Jakovljev, I., Zdravković, S., Applying cultural values to encourage disaster preparedness: Lessons from a low-hazard country (2018) International Journal of Disaster Risk Reduction, 31, pp. 37-44;\nAvraham, E., Destination image repair during crisis: Attracting tourism during the Arab spring uprisings (2015) Tourism Management, 47, pp. 224-232;\nBacker, E., Ritchie, B.W., VFR travel: A viable market for tourism crisis and disaster recovery? (2017) International Journal of Tourism Research, 19 (4), pp. 400-411;\nBecken, S., Hughey, K.F.D., Linking tourism into emergency management structures to enhance disaster risk reduction (2013) Tourism Management, 36, pp. 77-85;\nBecken, S., Mahon, R., Rennie, H.G., Shakeela, A., The tourism disaster vulnerability framework: An application to tourism in small island destinations (2014) Natural Hazards, 71 (1), pp. 955-972;\nBeirman, D., (2003) Restoring tourism destinations in crisis: A strategic marketing approach, , CABI Publishing;\nBiran, A., Liu, W., Li, G., Eichhorn, V., Consuming post-disaster destinations: The case of Sichuan, China (2014) Annals of Tourism Research, 47, pp. 1-17;\nBlackman, D., Kennedy, M., Ritchie, B., Knowledge management: The missing link in DMO crisis management? (2011) Current Issues in Tourism, 14 (4), pp. 337-354;\nBlackman, D., Ritchie, B.W., Tourism crisis management and organisational learning (2008) Journal of Travel &amp;amp; Tourism Marketing, 23 (2-4), pp. 45-57;\nBraun, V., Clarke, V., Using thematic analysis in psychology (2006) Qualitative Research in Psychology, 3 (2), pp. 77-101;\nBrown, N.A., Rovins, J.E., Feldmann-Jensen, S., Orchiston, C., Johnston, D., Exploring disaster resilience within the hotel sector: A systematic review of literature (2017) International Journal of Disaster Risk Reduction, 22, pp. 362-370;\n(2018), https://japan.kantei.go.jp/98_abe/actions/201809/_00046.html, September, Joint Meeting of the Ministerial Council on the 2018 Hokkaido Eastern Iburi Earthquake and Typhoon 21, and the Tourism Strategy Promotion Council; Carter, S., (2018), https://asocialnomad.com/japan/stay-in-a-ryokan-etiquette/, April 4,Ryokan etiquetteCustoms &amp;amp; culture traditional Japanese lodges; (2020), https://reliefweb.int/sites/reliefweb.int/files/resources/ND19.pdf, Natural disasters, 2019; Chan, C.S., Nozu, K., Cheung, L.T.O., Tourism and natural disaster management process: Perception of tourism stakeholders in the case of Kumamoto earthquake in Japan (2019) Issues in Tourism, 23 (15), pp. 1864-1885;\nCochrane, J., The sphere of tourism resilience (2010) Tourism Recreation Research, 35 (2), pp. 173-185;\nCoppola, D.P., (2013) Great East Japan earthquake two-year update: Best practices, lessons learned, and implications for the post-2015 framework on disaster risk reduction, , International Recovery Platform;\nCoppola, D.P., (2015) Introduction to international disaster management, , 3rd ed., Elsevier Science &amp;amp; Technology;\nCrotty, M., (1998) The foundations of social research: Meaning and perspective in the research process, , Sage;\nde Brito, P.M., Ferreira, A.M., Costa, C., Tourism and third sector organisations–Strangers or partners? (2011) Tourism Planning &amp;amp; Development, 8 (1), pp. 87-100;\nde Sausmarez, N., Crisis management, tourism and sustainability: The role of indicators (2007) Journal of Sustainable Tourism, 15 (6), pp. 700-714;\n(2011), https://www.bousai-hokkaido.jp/BousaiPublic/html/dou/en/top_english.html, Hokkaido disaster prevention information; Fang, Y., Yin, J., Wu, B., Climate change and tourism: A scientometric analysis using CiteSpace (2018) Journal of Sustainable Tourism, 26 (1), pp. 108-126;\nFaulkner, B., Towards a framework for tourism disaster management (2001) Tourism Management, 22 (2), pp. 135-147;\nFaulkner, B., Vikulov, S., Katherine, washed out one day, back on track the next: A post-mortem of a tourism disaster (2001) Tourism Management, 22 (4), pp. 331-344;\nFereday, J., Muir-Cochrane, E., Demonstrating rigor using thematic analysis: A hybrid approach of inductive and deductive coding and theme development (2006) International Journal of Qualitative Methods, 5 (1), pp. 80-92;\nFilimonau, V., de Coteau, D., Tourism resilience in the context of integrated destination and disaster management (DM2) (2020) International Journal of Tourism Research, 22 (2), pp. 202-222;\nFok, L., Cheung, L.T.O., Evaluating the impact reduction strategies for the tropical cyclone hazard in Hong Kong (2012) Asian Geographer, 29 (2), pp. 121-129;\nGall, M., Nguyen, K.H., Cutter, S.L., Integrated research on disaster risk: Is it really integrated? (2015) International Journal of Disaster Risk Reduction, 12, pp. 255-267;\nGoldfine, E., (2011), Best practices: The use of social media throughout emergency and disaster relief, [Unpublished master’s thesis]. American University; (2005), https://www.unisdr.org/2005/wcdr/preparatory-process/national-reports/Japan-report.pdf, National report of Japan on disaster reduction for the World Conference on Disaster Reduction (Kobe-Hyogo, Japan, 18-22 January 2005; Granville, F., Mehta, A., Pike, S., Destinations, disasters and public relations: Stakeholder engagement in multi-phase disaster management (2016) Journal of Hospitality and Tourism Management, 28, pp. 73-79;\nHaigh, R., Amaratunga, D., An integrative review of the built environment discipline’s role in the development of society’s resilience to disasters (2010) International Journal of Disaster Resilience in Built Environment, 1 (1), pp. 11-24;\nHall, C.M., Crisis events in tourism: Subjects of crisis in tourism (2010) Current Issues in Tourism, 13 (5), pp. 401-417;\nHall, C.M., Prayag, G., Amore, A., (2018) Tourism and resilience: Individual, organisational and destination perspectives, , Channel View Publications;\nHartman, S., Resilient tourism destinations? Governance implications of bringing theories or resilience and adaptive capacity to tourism practice (2018) Destination resilience: Challenges and opportunities for destination management and governance, pp. 66-75. , Innerhofer E., Fontanari M., Pechlaner H., (eds), Routledge,. (Eds;\nHua, Y., Zhao, D., Xu, Y., Wang, Z., Arc-arc collision caused the 2018 Eastern Iburi earthquake (M 6.7) in Hokkaido, Japan (2019) Scientific Reports, 9. , https://www.nature.com/articles/s41598-019-50305-x;\nHuan, T.-C., Beaman, J., Shelby, L., No-escape natural disaster: Mitigating impacts on tourism (2004) Annals of Tourism Research, 31 (2), pp. 255-273;\nHuan, T.C., Taiwan's 921 earthquake, crisis management and research on no-escape natural disaster (2007) Crisis management in tourism, pp. 170-185. , Laws E., Prideaux B., Chon K.S., (eds), CAB International,. (Eds;\nHuang, J.H., Min, J.C.H., Earthquake devastation and recovery in tourism: The Taiwan case (2002) Tourism Management, 23 (2), pp. 145-154;\nHughey, K.F.D., Becken, S., Value-engaged evaluation of a tourism-specific disaster management plan (2016) Tourism Management Perspectives, 19, pp. 69-73;\nHystad, P.W., Keller, P.C., Towards a destination tourism disaster management framework: Long-term lessons from a forest fire disaster (2008) Tourism Management, 29 (1), pp. 151-162;\n(2006), http://www.ryokan.or.jp/past/english/what/index.html, An outline of the Japanese Ryokan for a pleasant stay; Jennings, G.R., Interviewing: A focus on qualitative techniques (2005) Tourism research methods–Integrating theory with practice, pp. 99-117. , Ritchie B.W., Burns P., Palmer C., (eds), CABI Publishing,. (Eds;\nJiang, Y., Ritchie, B.W., Disaster collaboration in tourism: Motives, impediments and success factors (2017) Journal of Hospitality and Tourism Management, 31, pp. 70-82;\nJoffe, H., Thematic analysis (2011) Qualitative research methods in mental health and psychotherapy, pp. 209-233. , Harper D., Thompson A.R., (eds), Wiley-Blackwell,. (Eds;\nJopp, R., DeLacy, T., Mair, J., Developing a framework for regional destination adaptation to climate change (2010) Current Issues in Tourism, 13 (6), pp. 591-605;\nKaklauskas, A., Amaratunga, D., Haigh, R., Knowledge model for post-disaster management (2009) International Journal of Strategic Property Management, 13 (2), pp. 117-128;\nKang, P., Lv, Y., Deng, Q., Liu, Y., Zhang, Y., Liu, X., Zhang, L., Investigating Lushan earthquake victims’ individual behavior response and rescue organization (2017) International Journal of Environmental Research and Public Health, 14 (12), pp. 1556-1566;\nKatsumata, K., Ichiyanagi, M., Ohzono, M., Aoyama, H., Tanaka, R., Takada, M., Yamaguchi, T., Iio, Y., The 2018 Hokkaido Eastern Iburi earthquake (MJMA = 6.7) was triggered by a strike-slip faulting in a stepover segment: Insights from the aftershock distribution and the focal mechanism solution of the main shock (2019) Earth, Planets and Space, 71 (53). , …;\nKhan, H., Vasilescu, L.G., Khan, A., Disaster management cycle–A theoretical approach (2008) Management and Marketing Journal, 6 (1), pp. 43-50;\nKetter, E., Destination image restoration on Facebook: The case study of Nepal’s Gurkha earthquake (2016) Journal of Hospitality and Tourism Management, 28, pp. 66-72;\nKozak, M., Crotts, J.C., Law, R., The impact of the perception of risk on international travellers (2007) International Journal of Tourism Research, 9, pp. 233-242;\nLaws, E., Prideaux, B., Chon, K., (2007) Crisis management in tourism, , CABI, &amp;amp;, (Eds;\nLieblich, A., Tuval-Mashiach, R., Zilber, T., (1999) Narrative research: Reading, analysis, and interpretation, , SAGE;\nLo, A.Y., Cheung, L.T.O., Seismic risk perception in the aftermath of Wenchuan earthquakes in southwestern China (2015) Natural Hazards, 78 (3), pp. 1979-1996;\nMa, H., Chiu, Y., Tian, X., Zhang, J., Guo, Q., Safety or travel: Which is more important? The impact of disaster events on tourism (2020) Sustainability, 12 (7), pp. 3038-3050;\nMair, J., Ritchie, B.W., Walters, G., Towards a research agenda for post-disaster and post-crisis recovery strategies for tourist destinations: A narrative review (2016) Current Issues in Tourism, 19 (1), pp. 1-26;\nMansfeld, Y., Cycles of war, terror and peace: Determinants and management of crisis and recovery of the Israeli tourism industries (1999) Journal of Travel Research, 38 (1), pp. 30-36;\nMcComb, E.J., Boyd, S., Boluk, K., Stakeholder collaboration: A means to the success of rural tourism destinations? A critical evaluation of the existence of stakeholder collaboration within the Mournes, Northern Ireland (2017) Tourism and Hospitality Research, 17 (3), pp. 286-297;\nMiller, G.A., Ritchie, B.W., A farming crisis or a tourism disaster? An analysis of the foot and mouth disease in the UK (2003) Current Issues in Tourism, 6 (2), pp. 150-171;\nMojtahedi, M., Oo, B.L., Critical attributes for proactive engagement of stakeholders in disaster risk management (2017) International Journal of Disaster Risk Reduction, 21, pp. 35-43;\nMorakabati, Y., Page, S.J., Fletcher, J., Emergency management and tourism stakeholder responses to crises: A global survey (2017) Journal of Travel Research, 56 (3), pp. 299-316;\nNguyen, D.N., Imamura, F., Iuchi, K., Disaster management in coastal tourism destinations: The case for transactive planning and social learning (2016) International Review of Spatial Planning and Sustainable Development, 4 (2), pp. 3-17;\nNguyen, D.N., Imamura, F., Iuchi, K., Public-private collaboration for disaster risk management: A case study of hotels in Matsushima, Japan (2017) Tourism Management, 61, pp. 129-140;\nOkuyama, T., Analysis of optimal timing of tourism demand recovery policies from natural disaster using the contingent behavior method (2018) Tourism Management, 64, pp. 37-54;\nOloruntoba, R., Sridharan, R., Davison, G., A proposed framework of key activities and processes in the preparedness and recovery phases of disaster management (2018) Disasters, 42 (3), pp. 541-570;\nOrchiston, C., Higham, J.E.S., Knowledge management and tourism recovery (de)marketing: The Christchurch earthquakes 2010–2011 (2016) Current Issues in Tourism, 19 (1), pp. 64-84;\nOtley, D., The contingency theory of management accounting and control: 1980–2014 (2016) Management Accounting Research, 31, pp. 45-62;\nParaskevas, A., Altinay, L., McLean, J., Cooper, C., Crisis knowledge in tourism: Types, flows and governance (2013) Annals of Tourism Research, 41, pp. 130-152;\nPeleg, K., Bodas, M., Shenhar, G., Adini, B., Wisdom of (using) the crowds: Enhancing disasters preparedness through public training in Light Search and rescue (2018) International Journal of Disaster Risk Reduction, 31, pp. 750-757;\nPennington-Gray, L., Developing a destination disaster impact framework (2014) Tourism Analysis, 19 (1), pp. 105-110;\nPottorff, S.M., Neal, D.M., Marketing implications for postdisaster tourism destinations (1994) Journal of Travel &amp;amp; Tourism Marketing, 3 (1), pp. 115-122;\nPrideaux, B., Coghlan, A., Falco-Mammone, F., Post crisis recovery: The case of after Cyclone Larry (2008) Journal of Travel and Tourism Marketing, 23 (2-4), pp. 163-174;\nPrideaux, B., Laws, E., Faulkner, B., Events in Indonesia: Exploring the limits to formal tourism trends forecasting methods in complex crisis situations (2003) Tourism Management, 24 (4), pp. 475-487;\nPyke, J., de Lacy, T., Law, A., Jiang, M., Building small destination resilience to the impact of bushfire: A case study (2016) Journal of Hospitality and Tourism Management, 28, pp. 49-58;\nRitchie, B.W., Chaos, crises and disasters: A strategic approach to crisis management in the tourism industries (2004) Tourism Management, 25 (6), pp. 669-683;\nRitchie, B.W., Tourism disaster planning and management: From response and recovery to reduction and readiness (2008) Current Issues in Tourism, 11 (4), pp. 315-348;\nRitchie, B.W., (2009) Crisis and disaster management for tourism, , Channel View Publications;\nRitchie, B.W., Dorrell, H., Miller, D., Miller, G.A., Crisis communication and recovery for the tourism industries (2004) Journal of Travel &amp;amp; Tourism Marketing, 15 (2-3), pp. 199-216;\nRittichainuwat, B.N., Tourists’ and tourism suppliers’ perceptions toward crisis management on tsunami (2013) Tourism Management, 34, pp. 112-121;\nSaito, H., Ruhanen, L., Power in tourism stakeholder collaborations: Power types and power holders (2017) Journal of Hospitality and Tourism Management, 31, pp. 189-196;\nSawalha, I.H.S., Managing adversity: Understanding some dimensions of organisational resilience (2015) Management Research Review, 38 (4), pp. 346-366;\nSchmude, J., Zavareh, S., Schwaiger, K.M., Karl, M., Micro-level assessment of regional and local disaster impacts in tourist destinations (2018) Tourism Geographies, 20 (2), pp. 290-308;\nScott, N., Laws, E., Prideaux, B., Tourism crises and marketing recovery strategies (2008) Journal of Travel &amp;amp; Tourism Marketing, 23 (2), pp. 1-13;\nSeraphin, H., Natural disaster and destination management: The case of the Caribbean and hurricane Irma (2019) Current Issues in Tourism, 22 (1), pp. 21-28;\nSheppard, V.A., Resilience and destination governance (2017) Tourism and resilience, pp. 53-68. , Butler R.W., (ed), CABI,. (Ed;\nShimbun, Y., (2007) Quake-struck city overwhelmed by helpers, , July 22,The Daily Yomiuri;\nSilverman, D., (2000) Doing qualitative data: A practical handbook, , Sage Publications;\nSydnor-Bousso, S., Stafford, K., Tews, M., Adler, H., Toward a resilience model for the hospitality and tourism industry (2011) Journal of Human Resources in Hospitality &amp;amp; Tourism, 10 (2), pp. 195-217;\nTakahashi, H., Kimura, R., (2019), https://www.fujipress.jp/jdr/dr/dsstr0014sc20190112/, The 2018 Hokkaido Eastern Iburi Earthquake and its Aftermath., Journal of Disaster Research, 14; (2013) How can the tourism industries improve disaster preparedness and support destinations' recovery efforts, , http://www.ecotourism.org/news/how-can-tourism-industry-improve-disaster-preparedness-and-support-destinations-recovery-effort;\nTsai, C.-H., Chen, C.-W., An earthquake disaster management mechanism based on risk assessment information for the tourism industries-a case study from the island of Taiwan (2010) Tourism Management, 31 (4), pp. 470-481;\nTucker, H., Shelton, E.J., Bae, H., Post-disaster tourism: Towards a tourism of transition (2017) Tourist Studies, 17 (3), pp. 306-327;\n(2002) Living with risk: A global review of disaster reduction initiatives, , ISDR Secretariat;\nForecasting earthquakes and earthquake risk (1995) International Journal of Forecasting, 11 (4), pp. 503-538;\nWakatsuki, Y., Kobayashi, C., (2018), https://edition.cnn.com/2018/09/05/world/japan-earthquake/index.html, September 7, &amp;amp;, Earthquake buries homes under landslides Hokkaido, Japan,. CNN; Walters, G., Mair, J., The effectiveness of post-disaster recovery marketing messages–The case of the 2009 Australian Bushfires (2012) Journal of Travel and Tourism Marketing, 29 (1), pp. 87-103;\nWarfield, C., (2008), https://www.gdrc.org/uem/disasters/1-dm_cycle.html, The disaster management cycle; Waugh, W.L., Streib, G., Collaboration and leadership for effective emergency management (2006) Public Administration Review, 66 (s1), pp. 131-140;\n(2002), https://apps.who.int/iris/handle/10665/42561, Environmental health emergencies and disasters: A practical guide; Xu, J., Grunewald, A., What have we learned? A critical review of tourism disaster management (2009) Journal of China Tourism Research, 5 (1), pp. 102-130;\nYoung, W.B., Montgomery, R.J., Crisis management and its impact on destination marketing (1997) Journal of Convention and Exhibition Management, 1 (1), pp. 3-18","publisher":"Taylor and Francis Ltd.","publisher-place":"Department of Geography and Resource Management, The Chinese University of Hong Kong, Hong Kong","title":"Building destination resilience in the tourism disaster management process from the past experiences: The case of the 2018 Hokkaido Eastern Iburi earthquake in Japan","type":"article-journal"},"uris":["http://www.mendeley.com/documents/?uuid=64144750-dc6e-405b-9ca7-d3fd2f2c2993"]}],"mendeley":{"formattedCitation":"(Chan et al., 2021)","plainTextFormattedCitation":"(Chan et al., 2021)","previouslyFormattedCitation":"(Chan et al., 2021)"},"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Chan et al., 2021)</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menyimpulkan bahwa penguatan ketangguhan destinasi harus dicapai melalui kolaborasi yang efektif antara pemangku kepentingan lokal termasuk sektor publik, sektor swasta, dan organisasi non-pemerintahan atau berbasis masyarakat lainnya. </w:t>
      </w:r>
    </w:p>
    <w:p w:rsidR="008D1213" w:rsidRPr="00E1223A" w:rsidRDefault="008D1213" w:rsidP="008D1213">
      <w:pPr>
        <w:pStyle w:val="ListParagraph"/>
        <w:ind w:left="360" w:firstLine="360"/>
        <w:jc w:val="both"/>
        <w:rPr>
          <w:rFonts w:ascii="Book Antiqua" w:hAnsi="Book Antiqua" w:cs="Times New Roman"/>
          <w:sz w:val="24"/>
          <w:szCs w:val="24"/>
        </w:rPr>
      </w:pPr>
      <w:r w:rsidRPr="00E1223A">
        <w:rPr>
          <w:rFonts w:ascii="Book Antiqua" w:hAnsi="Book Antiqua" w:cs="Times New Roman"/>
          <w:sz w:val="24"/>
          <w:szCs w:val="24"/>
        </w:rPr>
        <w:t xml:space="preserve">Perencanaan pariwisata modern suatu destinasi harus melibatkan partisipasi dari semua tingkatan masyarakat seperti pemangku kepntingan, masyarakat lokal, dan kelompok umur yang bereda jika proses partisipatif ingin luas dan universal dalam masyaraka, Perencanaan partisipatif sebagai faktor penentu keberhasilan dalam upaya memenuhi persyaratan paradigma modern tentang keberkanjutan dan tanggung jawab dalam pariwisata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32914/I.52.3-4.1","ISSN":"13300067 (ISSN)","abstract":"In this paper we suggest that modern tourism planning of a destination should include participation from all levels of the community (direct stakeholders, local residents and differing age groups) if the participatory process is to be extensive and universal within the community. We see participatory planning as a critical success factor in seeking to satisfy the requirements of the modern paradigm of sustainability and responsibility in tourism. A community-based approach to tourism development is a prerequisite to sustainability. This focuses on community involvement in the planning and development process, and developing the types of tourism, which generate real social and economic benefits to local communities. Representing the interests and fulfilling the needs of various users is one reason for enabling their participation. Interestingly, children &amp; youth are often overlooked in this regard even though adults may not adequately represent their needs. An important outcome of participatory planning is the process of collective learning that takes place through the underlying process of dialogue. We will refer in the paper to parallel research conducted with colleagues in Slovenia focusing in detail on the role of children &amp; youth in the participatory process of developing sustainable tourism at a local level. This includes a view that planning for sustainable tourism development is an effort to shape the future. Among stakeholders and community participants, children &amp; youth have a significant voice in the future and to a strong degree should have the right to engage in development. The paper seeks to assess the role of participatory structures in planning and development and in the role of children &amp; youth as stakeholders in the planning of local destination management. © 2019 Croatian Communicologysts Association. All rights reserved.","author":[{"dropping-particle":"","family":"Koščak","given":"M","non-dropping-particle":"","parse-names":false,"suffix":""},{"dropping-particle":"","family":"O’Rourke","given":"T","non-dropping-particle":"","parse-names":false,"suffix":""},{"dropping-particle":"","family":"Bilić","given":"D","non-dropping-particle":"","parse-names":false,"suffix":""}],"container-title":"Informatologia","id":"ITEM-1","issue":"43924","issued":{"date-parts":[["2019"]]},"language":"English","note":"Export Date: 31 March 2021\n\nCODEN: IORME\n\nReferences: Inskeep, E., (1994) National and regional tourism planning, p. 8. , London: Routledge; \n(2002) Tourism Review - Working Group on Tourism &amp;amp; Development, Rio: Ten years on - Red card for tourism?, , FernWeh;\nSancar, F., (2005) Participatory learning and action: Children voices in municipal planning, pp. 27-36. , Department of Planning and Design College of Architecture and Planning University of Colorado, USA;\nKoščak, M., Knežević, M., O’Rourke, T., (2017) No one asks the children, right?, , (Unpublished paper);\nAtzaba-Poria, N., Pike, A., Deater-Deckard, K., Do risk factors for problem behaviour act in a cumulative manner? An examination of ethnic minority and majority children through an ecological perspective (2004) Journal of Child Psychology &amp;amp; Psychiatry, 45 (4), pp. 707-718;\nMeaselle, J. R., Ablow, J. C., Cowan, P. A., Cowan, C. P., Assessing young children’s views of their academic, social and emotional lives: An evaluation of the self-perception scales on the Berkeley puppet interview (1998) Child Development, 69 (6), pp. 1556-1576;\nBanerjee, R., Yuill, N., Children’s understanding of self-presentational display rules: Associations with mental-state understanding (1999) British Journal of Development Psychology, 17 (1), pp. 111-124. , 6a;\nKoščak, M., Knežević, M., O’Rourke, T., (2017) No one asks the children, right?, , (Unpublished paper);\nGraburn, N., Editor’s page (1983) Annals of Tourism Research, 10 (1), pp. 3-5;\nFiliatrault, P., Ritchie, J. R.B., Joint purchasing decisions: A comparison of influence structure in family and couple decision-making units (1980) Journal of Consumer Research, 7 (2), pp. 131-140;\nFodness, D., The impact of family life cycle on the vacation decision-making process (1992) Journal of Travel Research, 31 (2), pp. 8-13;\nSeaton, A. V., Tagg, S., How different are Scottish family holidays from English? (1994) Tourism: The state of the art, pp. 540-548. , A. Seaton (Ed), –). Chichester: John Wiley &amp;amp; Sons;\nWang, K., Hsieh, A., Yeh, Y., Tsai, C., Who is the decision-maker: The parents or the child in package group tours? (2004) Tourism Management, 25 (2), pp. 183-194;\nJohns, N., Gyimothy, S., Mythologies of a theme park: An icon of modern family life (2002) Journal of Vacation Marketing, 8 (4), pp. 320-331;\nSalma, U., Kids call the shots: How Aussie children affect travel (2001) BTR Tourism Research Report, 3, pp. 43-49;\nThompson, W.N., Pinney, J. K., Schibrowsky, J. A., The family that gambles together: Business and social concerns (1996) Journal of Travel Research, 34 (3), pp. 70-74;\nCullingford, C., Children’s attitudes to holidays overseas (1995) Tourism Management, 16 (2), pp. 121-127;\nRyan, C., The child as visitor (1992) World Travel and Tourism Review, 2, pp. 135-139;\nSwarbrooke, J., Horner, S., (1999) Consumer behaviour in tourism, , Oxford: Butterworth-Heinemann;\nConnell, J., Toddlers, tourism and tobermoray: Destination marketing issues and television-induced tourism (2005) Tourism Management, 26 (5), pp. 763-776;\nHoward, D., Madrigal, R., Who makes the decision: The parent or the child? The perceived influence of parents and children on the purchase of recreation services (1990) Journal of Leisure Research, 22 (3), pp. 244-258;\nRyan, C., The child as visitor (1992) World Travel and Tourism Review, 2, pp. 135-139;\nThornton, P.R., Shaw, G., Williams, A.M., Tourist group holiday decision-making and behaviour: The influence of children (1997) Tourism Management, 18 (5), pp. 287-297;\nCullingford, C., Children’s attitudes to holidays overseas (1995) Tourism Management, 16 (2), pp. 121-127;\nGraburn, N., Editor’s page (1983) Annals of Tourism Research, 10 (1), pp. 3-5;\nCullingford, C., Children’s attitudes to holidays overseas (1995) Tourism Management, 16 (2), pp. 121-127;\nGraburn, N., Editor’s page (1983) Annals of Tourism Research, 10 (1), pp. 3-5;\nParnell, R., Patsarika, M., Young people’s participation in school design: Exploring diversity and power in a UK governmental policy case-study (2011) Children’s Geographies, 9 (3), pp. 457-475. , (/4);\nLaughlin, D. L., Johnson, L. C., Defining and exploring public space: Perspective of young people from Regent's Park (2011) Children’s Geographies, 9 (3), pp. 439-456. , (/4);\nGamradt, J., Jamaican children’s representations of tourism (1995) Annals of Tourism Research, 22 (4), pp. 735-762;\nBuzinde, C. N., Manuel-Navarrete, D., The social production of space in tourism enclaves: Mayan children's perceptions of tourism boundaries (2013) Annals of Tourism Research, 43, pp. 482-505;\nGamradt, J., Jamaican children’s representations of tourism (1995) Annals of Tourism Research, 22 (4), pp. 735-762;\nMeaselle, J. R., Ablow, J. C., Cowan, P. A., Cowan, C. P., Assessing young children’s views of their academic, social and emotional lives: An evaluation of the self-perception scales on the Berkeley puppet interview (1998) Child Development, 69 (6), pp. 1556-1576;\nObrador, P., The place of the family in tourism research: Domesticity and thick sociality by the pool (2012) Annals of Tourism Research, 39 (1), pp. 401-420;\nErikson, E. H., (1993) Childhood and society, , New York: W.W. Norton;\nPiaget, J., (1977) The development of thought: Equilibration of cognitive structures, , Oxford: Viking;\nHolden, G.W., Hawk, C.K., Meta-parenting in the journey of child rearing: A cognitive mechanisms for change (2003) Handbook of dynamics in parent-child relations, , L. Kuczynski (Ed), Thousand Oaks: Sage Publications INC;\nKoščak, M., Knežević, M., O’Rourke, T., (2017) No one asks the children, right?, , (Unpublished paper);\nOzturk, C., Kahraman, S., Bektas, M., Effects of perceived parental attitudes on children's views of smoking (2013) Asian Pacific Journal of Cancer Prevention, 14 (4), pp. 2615-2624;\nCastelli, L., Carraro, L., Tomelleri, S., Amari, A., White children’s alignment to the perceived racial attitudes of the parents: Closer to the mother than the father (2007) British Journal of Developmental Psychology, 25 (3), pp. 353-357;\nRaabe, T., Beelmann, A., Development of Ethnic, Racial, and National Prejudice in Childhood and Adolescence: A Multinational Meta-Analysis of Age Differences (2011) Child Development, 82 (6), pp. 1715-1737;\nKoščak, M., Knežević, M., O’Rourke, T., (2017) No one asks the children, right?, , (Unpublished paper);\nGamradt, J., Jamaican children’s representations of tourism (1995) Annals of Tourism Research, 22 (4), pp. 735-762;\nBornhorst, T., Ritchie, J.R.B., Sheehan, L., Determinants of tourism success for DMOs &amp;amp; destinations: An empirical examination of stakeholders’ perspectives (2010) Tourism Management, 31 (5), pp. 572-589;\nBuhalis, D., Marketing the competitive destination of the future (2000) Tourism Management, 21 (1), pp. 97-116;\nKnickerbocker, H., Altarriiba, J., Differential repetition blindness with emotion and emotion-laden word types (2013) Visual Cognition, 21 (5), pp. 599-627;\n(2016) Workforce data, , http://www.stat.si/StatWeb/, Republic of Slovenia Statistical Office (August). On line: [Accessed: 27 January 2017];\n(2016) Tourism data, , http://www.stat.si/StatWeb/, Republic of Slovenia Statistical Office (August). On line: [Accessed: 27 January 2017]","page":"125-135","publisher":"Croatian Communicologysts Association","publisher-place":"Faculty of Tourism, University of Maribor, Slovenia","title":"Community participation in the planning of local destination management ","type":"article-journal","volume":"52"},"uris":["http://www.mendeley.com/documents/?uuid=377ffcde-2c62-4d3b-b04a-5facab0b2f40"]}],"mendeley":{"formattedCitation":"(Koščak et al., 2019)","plainTextFormattedCitation":"(Koščak et al., 2019)","previouslyFormattedCitation":"(Koščak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Koščak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Keterlibatan masyarakat dalam proses perencanaan pembangunan dan pengembangan jenis pariwisata menghasilkan manfaat sosial dan ekonomi yang nyata bagi masyarakat lokal. Hasil penting dari perencanaan partisipatif adalah proses pembelajaran kolektif yang berlangsung melalui proses dialog yang mendasarinya. Dalam penelitian </w:t>
      </w:r>
      <w:r w:rsidRPr="00E1223A">
        <w:rPr>
          <w:rFonts w:ascii="Book Antiqua" w:hAnsi="Book Antiqua" w:cs="Times New Roman"/>
          <w:sz w:val="24"/>
          <w:szCs w:val="24"/>
        </w:rPr>
        <w:lastRenderedPageBreak/>
        <w:fldChar w:fldCharType="begin" w:fldLock="1"/>
      </w:r>
      <w:r w:rsidRPr="00E1223A">
        <w:rPr>
          <w:rFonts w:ascii="Book Antiqua" w:hAnsi="Book Antiqua" w:cs="Times New Roman"/>
          <w:sz w:val="24"/>
          <w:szCs w:val="24"/>
        </w:rPr>
        <w:instrText>ADDIN CSL_CITATION {"citationItems":[{"id":"ITEM-1","itemData":{"DOI":"10.32914/I.52.3-4.1","ISSN":"13300067 (ISSN)","abstract":"In this paper we suggest that modern tourism planning of a destination should include participation from all levels of the community (direct stakeholders, local residents and differing age groups) if the participatory process is to be extensive and universal within the community. We see participatory planning as a critical success factor in seeking to satisfy the requirements of the modern paradigm of sustainability and responsibility in tourism. A community-based approach to tourism development is a prerequisite to sustainability. This focuses on community involvement in the planning and development process, and developing the types of tourism, which generate real social and economic benefits to local communities. Representing the interests and fulfilling the needs of various users is one reason for enabling their participation. Interestingly, children &amp; youth are often overlooked in this regard even though adults may not adequately represent their needs. An important outcome of participatory planning is the process of collective learning that takes place through the underlying process of dialogue. We will refer in the paper to parallel research conducted with colleagues in Slovenia focusing in detail on the role of children &amp; youth in the participatory process of developing sustainable tourism at a local level. This includes a view that planning for sustainable tourism development is an effort to shape the future. Among stakeholders and community participants, children &amp; youth have a significant voice in the future and to a strong degree should have the right to engage in development. The paper seeks to assess the role of participatory structures in planning and development and in the role of children &amp; youth as stakeholders in the planning of local destination management. © 2019 Croatian Communicologysts Association. All rights reserved.","author":[{"dropping-particle":"","family":"Koščak","given":"M","non-dropping-particle":"","parse-names":false,"suffix":""},{"dropping-particle":"","family":"O’Rourke","given":"T","non-dropping-particle":"","parse-names":false,"suffix":""},{"dropping-particle":"","family":"Bilić","given":"D","non-dropping-particle":"","parse-names":false,"suffix":""}],"container-title":"Informatologia","id":"ITEM-1","issue":"43924","issued":{"date-parts":[["2019"]]},"language":"English","note":"Export Date: 31 March 2021\n\nCODEN: IORME\n\nReferences: Inskeep, E., (1994) National and regional tourism planning, p. 8. , London: Routledge; \n(2002) Tourism Review - Working Group on Tourism &amp;amp; Development, Rio: Ten years on - Red card for tourism?, , FernWeh;\nSancar, F., (2005) Participatory learning and action: Children voices in municipal planning, pp. 27-36. , Department of Planning and Design College of Architecture and Planning University of Colorado, USA;\nKoščak, M., Knežević, M., O’Rourke, T., (2017) No one asks the children, right?, , (Unpublished paper);\nAtzaba-Poria, N., Pike, A., Deater-Deckard, K., Do risk factors for problem behaviour act in a cumulative manner? An examination of ethnic minority and majority children through an ecological perspective (2004) Journal of Child Psychology &amp;amp; Psychiatry, 45 (4), pp. 707-718;\nMeaselle, J. R., Ablow, J. C., Cowan, P. A., Cowan, C. P., Assessing young children’s views of their academic, social and emotional lives: An evaluation of the self-perception scales on the Berkeley puppet interview (1998) Child Development, 69 (6), pp. 1556-1576;\nBanerjee, R., Yuill, N., Children’s understanding of self-presentational display rules: Associations with mental-state understanding (1999) British Journal of Development Psychology, 17 (1), pp. 111-124. , 6a;\nKoščak, M., Knežević, M., O’Rourke, T., (2017) No one asks the children, right?, , (Unpublished paper);\nGraburn, N., Editor’s page (1983) Annals of Tourism Research, 10 (1), pp. 3-5;\nFiliatrault, P., Ritchie, J. R.B., Joint purchasing decisions: A comparison of influence structure in family and couple decision-making units (1980) Journal of Consumer Research, 7 (2), pp. 131-140;\nFodness, D., The impact of family life cycle on the vacation decision-making process (1992) Journal of Travel Research, 31 (2), pp. 8-13;\nSeaton, A. V., Tagg, S., How different are Scottish family holidays from English? (1994) Tourism: The state of the art, pp. 540-548. , A. Seaton (Ed), –). Chichester: John Wiley &amp;amp; Sons;\nWang, K., Hsieh, A., Yeh, Y., Tsai, C., Who is the decision-maker: The parents or the child in package group tours? (2004) Tourism Management, 25 (2), pp. 183-194;\nJohns, N., Gyimothy, S., Mythologies of a theme park: An icon of modern family life (2002) Journal of Vacation Marketing, 8 (4), pp. 320-331;\nSalma, U., Kids call the shots: How Aussie children affect travel (2001) BTR Tourism Research Report, 3, pp. 43-49;\nThompson, W.N., Pinney, J. K., Schibrowsky, J. A., The family that gambles together: Business and social concerns (1996) Journal of Travel Research, 34 (3), pp. 70-74;\nCullingford, C., Children’s attitudes to holidays overseas (1995) Tourism Management, 16 (2), pp. 121-127;\nRyan, C., The child as visitor (1992) World Travel and Tourism Review, 2, pp. 135-139;\nSwarbrooke, J., Horner, S., (1999) Consumer behaviour in tourism, , Oxford: Butterworth-Heinemann;\nConnell, J., Toddlers, tourism and tobermoray: Destination marketing issues and television-induced tourism (2005) Tourism Management, 26 (5), pp. 763-776;\nHoward, D., Madrigal, R., Who makes the decision: The parent or the child? The perceived influence of parents and children on the purchase of recreation services (1990) Journal of Leisure Research, 22 (3), pp. 244-258;\nRyan, C., The child as visitor (1992) World Travel and Tourism Review, 2, pp. 135-139;\nThornton, P.R., Shaw, G., Williams, A.M., Tourist group holiday decision-making and behaviour: The influence of children (1997) Tourism Management, 18 (5), pp. 287-297;\nCullingford, C., Children’s attitudes to holidays overseas (1995) Tourism Management, 16 (2), pp. 121-127;\nGraburn, N., Editor’s page (1983) Annals of Tourism Research, 10 (1), pp. 3-5;\nCullingford, C., Children’s attitudes to holidays overseas (1995) Tourism Management, 16 (2), pp. 121-127;\nGraburn, N., Editor’s page (1983) Annals of Tourism Research, 10 (1), pp. 3-5;\nParnell, R., Patsarika, M., Young people’s participation in school design: Exploring diversity and power in a UK governmental policy case-study (2011) Children’s Geographies, 9 (3), pp. 457-475. , (/4);\nLaughlin, D. L., Johnson, L. C., Defining and exploring public space: Perspective of young people from Regent's Park (2011) Children’s Geographies, 9 (3), pp. 439-456. , (/4);\nGamradt, J., Jamaican children’s representations of tourism (1995) Annals of Tourism Research, 22 (4), pp. 735-762;\nBuzinde, C. N., Manuel-Navarrete, D., The social production of space in tourism enclaves: Mayan children's perceptions of tourism boundaries (2013) Annals of Tourism Research, 43, pp. 482-505;\nGamradt, J., Jamaican children’s representations of tourism (1995) Annals of Tourism Research, 22 (4), pp. 735-762;\nMeaselle, J. R., Ablow, J. C., Cowan, P. A., Cowan, C. P., Assessing young children’s views of their academic, social and emotional lives: An evaluation of the self-perception scales on the Berkeley puppet interview (1998) Child Development, 69 (6), pp. 1556-1576;\nObrador, P., The place of the family in tourism research: Domesticity and thick sociality by the pool (2012) Annals of Tourism Research, 39 (1), pp. 401-420;\nErikson, E. H., (1993) Childhood and society, , New York: W.W. Norton;\nPiaget, J., (1977) The development of thought: Equilibration of cognitive structures, , Oxford: Viking;\nHolden, G.W., Hawk, C.K., Meta-parenting in the journey of child rearing: A cognitive mechanisms for change (2003) Handbook of dynamics in parent-child relations, , L. Kuczynski (Ed), Thousand Oaks: Sage Publications INC;\nKoščak, M., Knežević, M., O’Rourke, T., (2017) No one asks the children, right?, , (Unpublished paper);\nOzturk, C., Kahraman, S., Bektas, M., Effects of perceived parental attitudes on children's views of smoking (2013) Asian Pacific Journal of Cancer Prevention, 14 (4), pp. 2615-2624;\nCastelli, L., Carraro, L., Tomelleri, S., Amari, A., White children’s alignment to the perceived racial attitudes of the parents: Closer to the mother than the father (2007) British Journal of Developmental Psychology, 25 (3), pp. 353-357;\nRaabe, T., Beelmann, A., Development of Ethnic, Racial, and National Prejudice in Childhood and Adolescence: A Multinational Meta-Analysis of Age Differences (2011) Child Development, 82 (6), pp. 1715-1737;\nKoščak, M., Knežević, M., O’Rourke, T., (2017) No one asks the children, right?, , (Unpublished paper);\nGamradt, J., Jamaican children’s representations of tourism (1995) Annals of Tourism Research, 22 (4), pp. 735-762;\nBornhorst, T., Ritchie, J.R.B., Sheehan, L., Determinants of tourism success for DMOs &amp;amp; destinations: An empirical examination of stakeholders’ perspectives (2010) Tourism Management, 31 (5), pp. 572-589;\nBuhalis, D., Marketing the competitive destination of the future (2000) Tourism Management, 21 (1), pp. 97-116;\nKnickerbocker, H., Altarriiba, J., Differential repetition blindness with emotion and emotion-laden word types (2013) Visual Cognition, 21 (5), pp. 599-627;\n(2016) Workforce data, , http://www.stat.si/StatWeb/, Republic of Slovenia Statistical Office (August). On line: [Accessed: 27 January 2017];\n(2016) Tourism data, , http://www.stat.si/StatWeb/, Republic of Slovenia Statistical Office (August). On line: [Accessed: 27 January 2017]","page":"125-135","publisher":"Croatian Communicologysts Association","publisher-place":"Faculty of Tourism, University of Maribor, Slovenia","title":"Community participation in the planning of local destination management ","type":"article-journal","volume":"52"},"uris":["http://www.mendeley.com/documents/?uuid=377ffcde-2c62-4d3b-b04a-5facab0b2f40"]}],"mendeley":{"formattedCitation":"(Koščak et al., 2019)","plainTextFormattedCitation":"(Koščak et al., 2019)","previouslyFormattedCitation":"(Koščak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Koščak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berfokus secara rinci pada peran anak-anak dan remaja dalam proses partisipatif dalam mengembangkan pariwisata berkelanjutan di tingkat lokal. Hal tersebut termasuk pandangan bahwa perencanaan pembangunan pariwisata berkelanjutan merupakan upaya membentuk masa depan. Diantara pembangku kepentingan dan peserta masyarakat, anak-anak dan remaja memiliki suara yang signifikan di masa depan dan harus memiliki hak untuk terlibat dalam pembangunan dan perencanaan pengelolaan destinasi lokal.</w:t>
      </w:r>
    </w:p>
    <w:p w:rsidR="008D1213" w:rsidRPr="00E1223A" w:rsidRDefault="008D1213" w:rsidP="008D1213">
      <w:pPr>
        <w:pStyle w:val="ListParagraph"/>
        <w:ind w:left="360" w:firstLine="360"/>
        <w:jc w:val="both"/>
        <w:rPr>
          <w:rFonts w:ascii="Book Antiqua" w:hAnsi="Book Antiqua" w:cs="Times New Roman"/>
          <w:sz w:val="24"/>
          <w:szCs w:val="24"/>
        </w:rPr>
      </w:pPr>
      <w:r w:rsidRPr="00E1223A">
        <w:rPr>
          <w:rFonts w:ascii="Book Antiqua" w:hAnsi="Book Antiqua" w:cs="Times New Roman"/>
          <w:sz w:val="24"/>
          <w:szCs w:val="24"/>
        </w:rPr>
        <w:t xml:space="preserve">Dalam penelitiannya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21463/jmic.2019.08.2.06","ISSN":"22126821 (ISSN)","abstract":"Tourism has assisted the development of environmental, economic, social and cultural aspects of island communities. While there are some previous studies on the impacts of tourism development across Langkawi, it is necessary to consider the impacts of tourism development on individual island communities. Kampung Padang Puteh, Mukim Kedawang, Langkawi is located on the route between the island's main tourism attraction areas, Pantai Cenang and Pantai Tengah (which are highly affected by tourism activities). This purpose of this study is to examine the impacts of tourism development with regard to benefits and challenges based on the local community perspective. A combination of quantitative and qualitative approaches was used in this study through a questionnaire to 49 household representatives, and individual interviews that were conducted with 16 selected key informants in Kampung Padang Puteh. Analysis of mean, Spearman's rho correlation and qualitative approaches were used to interpret the data. The main findings concern community well-being and the benefits and challenges of tourism development impacts for the local community. It was found that the local community have improved their socioeconomic level through employment opportunities, additional income and language skills. While social ties were still good, negative aspects pose challenges. Therefore, it is crucial to understand the extent of community well-being in the midst of tourism development, which is the key element in achieving a sustainable society, particularly for island communities. © 2019 Institution for Marine and Island Cultures, Mokpo National University.","author":[{"dropping-particle":"","family":"Ibrahim","given":"M S N","non-dropping-particle":"","parse-names":false,"suffix":""},{"dropping-particle":"","family":"Halim","given":"S A","non-dropping-particle":"","parse-names":false,"suffix":""},{"dropping-particle":"","family":"Ishak","given":"M Y","non-dropping-particle":"","parse-names":false,"suffix":""}],"container-title":"Journal of Marine and Island Cultures","id":"ITEM-1","issue":"2","issued":{"date-parts":[["2019"]]},"language":"English","note":"Cited By :2\n\nExport Date: 31 March 2021\n\nReferences: Andereck, K.L., Valentine, K.M., Knopf, R.C., Vogt, C.A., Residents' perceptions of community Impacts (2005) Annals of Tourism Research, 32 (4), pp. 1056-1076; \nAndereck, K.L., Valentine, K.M., Vogt, C.A., Knopf, R.C., A cross-cultural analysis of tourism and quality of life perceptions (2007) Journal of Sustainable Tourism, 15 (5), pp. 483-502;\nAndrew, F.M., Withey, S.B., (1976) Social Indicator of Well-being, Americans' Perception of Quality of Life, , New York: Plenum Press;\nBrasher, K., Wiseman, J., (2008) CWB in An Unwell World: Trends, Challenges, and Opportunities, Policy Signpost 1, , McCaughey Centre;\nBriguglio, L., (2003) The Vulnerability Index and Small Island Developing States: A Review of Conceptual and Methodological Issues, , http://www.um.edu.mt/__data/assets/pdf_file/0019/44137/vulnerability_paper_sep03.pdf, AIMS Regional Preparatory Meeting on the Ten Year Review of the Barbados Programme of Action, accessed 4th March 2018;\nBurchell, B., Day, D., Hudson, M., Ladipo, D., Mankelow, R., Nolan, J., Reed, H., Wilkinson, F., (1999) Job Insecurity and Work Intensification, , York, UK: Joseph Rowntree Foundation;\nBushell, R., Sheldon, P.J., (2009) Wellness and Tourism: Mind, Body, Spirit, Place, , New York: Cognizant;\nButler, R.W., The concept of a tourist area life cycle of evolution: Implications for management of resources (1980) The Canadian Geographer, 24 (1), pp. 5-12;\nButler, R.W., Seasonality in Tourism: Issues and Problems (1994) Tourism: The State of the Art, , Seaton, A.V, A (eds), Chichester: Wiley and Sons;\nCannas, R., An overview of tourism seasonality: Key concepts and policies (2012) Journal of Tourism, Culture and Territorial Development, pp. 40-58;\nChristakopoulou, S., Dawson, J., The community well-being questionnaire: Theoretical context and initial assessment of its reliability and validity (2001) Social Indicators Research, 56 (3), pp. 321-351;\nCummins, R.A., Assessing quality of life (1996) Quality of Life for Handicapped People, pp. 116-150. , Brown R.I, A (eds), London: Chapman &amp;amp; Hall;\nCummins, R.A., The domain of life satisfaction: An attempt to order chaos (1997) Social Procedia-Social and Behavioral Sciences Indicator Research, 38, pp. 303-328;\nDahl, A.L., (1991) IUCN/UNEP Island Directory, UNEP Regional Seas Directories and Bibliographies No. 35, , Nairobi: United Nations Environment Programme;\nDeery, M., Jago, L., Fredline, L., Rethinking social impacts of tourism research: A new research agenda (2012) Tourism Management, 33 (1), pp. 64-73;\nDin, H.A.M., (2005) Klasifikasi Generasi di Malaysia, , Tesis Universiti Malaya;\nDolnicar, S., Yanamandram, V., Cliff, K., The contribution of vacations to quality of life (2012) Annals of Tourism Research, 39 (1), pp. 59-83;\nThe wellbeing effect of education (2014) UK Research and Innovation, , https://esrc.ukri.org/files/newsevents-and-publications/evidence-briefings/the-wellbeing-effect-of-education/, accessed 20th November 2018;\nEmerson, E.B., Evaluating the impact of deinstitutionalisation on the lives of mentally retarded people (1985) American Journal of Mental Deficiency, 90, pp. 277-288;\nFilep, S., Moving beyond subjective well-being: A tourism critique (2012) Journal of Hospitality and Tourism Research, 38 (2), pp. 266-274;\n(2002) Laporan Teknikal Rancangan Tempatan Daerah Langkawi 2001-2015: 20.0, , Federal Department of Town and Country Planning Peninsular Malaysia, Penilaian Kesan Sosial;\nFlognfeldt, T., The tourist route system - Models of travelling patterns (2005) Belgeo: Revue Belge de Géographie, 1-2, pp. 35-58;\nFornell, C., Johnson, M.D., Anderson, E.W., Cha, J., Bryant, B.E., The American. customer satisfaction index: Nature, purpose, and findings (1996) The Journal of Marketing, pp. 7-18;\nFrench, J.R.P., Rogers, W., Cobb, S., Adjustment as Person-environment Fit (1974) Coping and Adaption, pp. 316-333. , Coelho, G.V, Hamburg, D. A and Adams, J.E (eds.), New York: Basic Books;\nGeorge, D., Mallery, P., (2003) SPSS for Windows Step by Step: A Simple Guide and Reference, , 11.0 update (4th ed.), Boston: Allyn &amp;amp; Bacon;\nGoh, H.C., Tan, W.H., Ching, F.E., Border town issues in tourism development: The case of perlis, Malaysia (2014) GEOGRAFIA Online: Malaysian Journal of Society and Space, 10 (2), pp. 68-79;\n(2018) Google Earth (Version 5.1.3533.1731) [Software], , https://www.google.com/earth/;\nGreene, J., (2007) Mixed Methods in Social Enquiry, , San Francisco: Wiley;\nGuest, G., Bunce, A., Johnson, L., How many interviews are enough? An experiment with data saturation and variability (2006) Field Methods, 18, pp. 59-82;\nGunawan, A.A., Preliminary study of classifying Indonesian entrepreneurs (2014) Procedia-Social and Behavioral Sciences, 115, pp. 243-250;\nGursoy, D., Rutherford, D.G., Host attitudes toward tourism: An improved structural model (2014) Annals of Tourism Research, 31 (3);\nHalim, S.A., Komoo, I., Omar, M., The geopark as a potential tool for alleviating community marginality (2011) Shima: The International Journal of Research into Island Cultures, 5 (1), pp. 94-113;\nHamzah, A., Mohamed, N.H., Social identity and community resilience towards tourism development in Mabul Island, Semporna Sabah, Malaysia (2015) International Journal of Built Environment and Sustainability, 2 (4), pp. 330-338;\nHanafiah, M., Abas, S., Jamaluddin, M., Zulkifly, M., Local community outlook on tourism development in Tioman Island (2013) Hospitality and Tourism: Synergizing Creativity and Innovation in Research, p. 117;\nHanafiah, M.H., Hemdi, M.A., Community behaviour and support towards island tourism development (2014) International Journal of Social, Education, Economics and Management Engineering, 8 (3), pp. 787-791;\nHasani, A., Moghavvemi, S., Hamzah, A., The impact of emotional solidarity on residents' attitude and tourism development (2016) PloS One, 11 (6);\nHylleberg, S., (1992) Modelling Seasonality, , Oxford: Oxford University Press;\nKomoo, I., Geopark sebagai peraga pembangunan lestari wilayah (2010) AKADEMIKA, 80, pp. 7-16;\nIgbaria, M., Guimaraes, T., Davis, G.B., Determinants of microcomputer usage via a structural equation model (1995) Journal of Management Information System, 11 (4), pp. 87-114;\nIrwana Omar, S., Ghapar Othman, A., Mohamed, B., The tourism life cycle: An overview of Langkawi Island, Malaysia (2014) International Journal of Culture, Tourism and Hospitality Research, 8 (3), pp. 272-289;\nIslam, G.M.N., Yew, T.Z., Noh, K.M., Nor, A.F.M., Community's Perspectives towards Marine Protected Area in Perhentian Marine Park, Malaysia (2014) Open Journal of Marine Science, 4, pp. 51-60;\nJurowski, C., Brown, D.O., A comparison of the views of involved versus noninvolved citizens on quality of life and tourism development issues (2001) Journal of Hospitality and Tourism, 25 (4), pp. 355-370;\nJurowski, C., Uysal, M., Williams, D.R., A theoretical analysis of host community resident reactions to tourism (1997) Journal of Travel Research, 36 (2), pp. 3-11;\nKay Smith, M., Diekmann, A., Tourism and wellbeing (2017) Annals of Tourism Research, 66, pp. 1-13;\nKayat, K., Power, social exchanges and tourism in langkawi: Rethink resident perceptions (2002) The International Journal of Tourism Research, 4 (3), pp. 171-191;\nKayat, K., Propst, D.D., Exchanges between residents and tourism development (2001) Malaysian Management Journal, 5 (1-2), pp. 1-15;\nKelly, C., Wellness tourism: Retreat visitor motivations and experience (2012) Tourism Recreation Research, 37 (3), pp. 205-213;\nKeogh, B., (1989) Social Impacts. In Outdoor Recreation in Canada, pp. 233-275. , Edited by G. Wall. Toronto: Jogn Wiley &amp;amp; Sons;\nKerstetter, D.L., Bricker, K.S., Relationship between carrying capacity of small island tourism destinations and quality of life (2012) Handbook of Tourism and Quality of Life Research: Enhancing the Lives of Tourists and Residents of Host Communities(International Handbooks of Quality of Life), pp. 445-462. , M. Uysal R. R. Perdue, &amp;amp; M. J. Sirgy, A (eds), New York, NY: Springer;\nLachov, G., Stoycheva, I., Georgiev, I., Comparative analysis of rural tourism development in some selected European countries (2006) Trakia Journal of Sciences, 4 (4), pp. 44-51;\nTourist arrival statistics (2019) Oficial Website Langkawi Development Authority, , https://www.lada.gov.my/en/information/statistics/tourist-arrival-statistics?style=blue, accessed 4th March 2019;\nLee, T.H., Influence analysis of community resident support for sustainable tourism development (2013) Tourism Management, 34, pp. 37-46;\nLee, S.J., Kim, Y., (2015) Community Well-Being and Community Development;\nLeiper, N., The framework of tourism. Towards a definition of tourism, tourist and the tourism industry (1979) Annals of Tourism Research, 6, p. 2;\nLeiper, N., (1989) Tourism and Tourism Systems, Occasional Paper No.1, , Department of Management Systems, Massey University, Palmerston North, New Zealand;\nLong, P.T., Perdue, R., Allen, L., Rural resident tourism perceptions and attitudes by community level of tourism (1990) Journal of Travel Research, 28, pp. 3-9;\nLynn, M.R., Determination and quantification of content validity (1986) Nursing Research, 35, pp. 382-385;\nMarzuki, A., Impacts of tourism development in Langkawi Island, Malaysia: A qualitative approach (2008) International Journal of Hospitality &amp;amp; Tourism Systems, 1 (1), pp. 1-10;\nMarzuki, A., Resident attitudes towards impacts from tourism development in Langkawi Islands, Malaysia (2011) World Applied Sciences Journal 12 (Special Issue of Tourism and Hospitality), 12, pp. 25-34;\nMcCool, S.F., Martin, S.T., Community attachment and attitudes toward tourism development (1994) Journal of Travel Research, 32 (3), pp. 29-34;\nMcGillivray, M., Human well-being: Issues, concepts and measures (2007) Human Well-Being: Concept and Measurement, , Mark McGillivray, A (eds), Basingstoke, UK: Palgrave MacMillan;\nMcGillivray, M., Clarke, M., Human well-being: Concepts and measures (2006) Understanding Human Well-Being, , Mark McGillivray and Matthew Clarke, A (eds), Basingstoke: Palgrave MacMillan;\nMoghavvemi, S., Hamzah, A., Paramanathan, T., Resident's attitude towards tourism contributions to the community and overall effect of tourism developments: A comparison study among residents in langkawi island, perhentian island and mabul island (2016) Journal of Global and Regional Studies, 1, pp. 1-49;\nMohd Bakri, N., Jaafar, M., Mohamad, D., Perceptions of local communities on the economic impacts of tourism development in Langkawi, Malaysia (2014) SHS Web of Conferences, 12, p. 01100;\nMohd Shariff, N., Tahir, S., Residents' attitudes toward impacts of tourism: A case study of Langkawi, Malaysia (2003) Malaysian Management Journal, 7 (2), pp. 13-24;\nMoscardo, G., Tourism and quality of life: Towards a more critical approach (2009) Tourism and Hospitality Research, 9 (2), pp. 159-170;\nNajit Sukemi, M., Amiruddin Hamid, A., (2008) 'Impak Pengurusan Zon Pesisir Pantai Terhadap Sektor Pelancongan di Pulau Langkawi' in Mohd Nasir Nawawi, Pembangunan, Penggunaan Dan Penilaian Sumber Alam., , Kuala Terengganu: Universiti Malaysia Terengganu;\nAADK identify 178 high risk area (2018) Oficial Website National Anti-Drug Agency, , https://www.adk.gov.my/en/aadk-kenal-pasti-178-kawasan-berisiko-tinggi/, National Anti-Drug Agency, accessed 17th December 2018;\nNawijn, J., Marchand, M.A., Veenhoven, R., Vingerhoets, A.J., Vacationers happier, but most not happier after a holiday (2010) Applied Research in Quality of Life, 5 (1), pp. 35-47;\nNeill, J., Random sample (2003) Quantitative Research Design, , http://wilderdom.com/Oecourse/PROFLIT/JamesNeill.htm, accessed 13th February 2018;\nNorizan, A.G., Nor Hafiza, A., Dara Aisyah, H.M.A.P., The impact of the tourism industry on the community's well-being on Langkawi and Redang Islands, Malaysia (2013) Advances in Natural and Applied Sciences, 7 (3), pp. 275-283;\nSalleh, N.H.M., Othman, R., Hajar Mohd Idris, S., Abdul Halim, S., Shukor, S., Yussof, I., Samsudin, M., Omar, M., Development of tourism industry and its impact on Langkawi Island community (2014) Jurnal Ekonomi Malaysia, 48 (2), pp. 71-82;\nNorman, W.C., Harwell, R., Allen, L.R., The role of recreation on the quality of life of residents in rural communities in South Carolina (1997) Development in Quality-of-Life Studies in Marketing, Blacksburg, p. 65. , Lee, M.H, A (eds), Virginia: International Society for Quality-of-Life Studies;\nO'Brien, D.J., Lange, J.K., Racial composition and neighborhood evaluation (1986) Journal of Urban Affairs, 8 (1), pp. 43-62;\nOng, P.L., Yusoff, N.H., Halim, S.A., Menjejak semangat &amp;quot;kawi&amp;quot;: Langkawi sebagai geopark tracking the &amp;quot;kawi&amp;quot; Spirit: Langkawi as a geopark (2010) AKADEMIKA, 80, pp. 55-68;\nOnwuegbuzie, A.J., Leech, N.L., Sampling designs in qualitative research: Making the sampling process more public (2007) The Qualitative Report, 12 (2), pp. 238-254;\nPearce, P.L., Analysing tourist attractions (1991) Journal of Tourism Studies, 2 (1), pp. 46-55;\nPolit, D.F., Beck, C.T., (2004) Nursing Research: Principles and Methods, , Philadelphia: Lippincott, Williams, &amp;amp; Wilkins;\nPrentice, R., Community-driven tourism planning and residents' preferences (1993) Tourism Management, 14 (2), pp. 218-227;\nRoberts, L., Hall, D., (2001) Rural Tourism and Recreation: Principles to Practice, , Wallingford, Oxfordshire: CABI Publishing;\nIsmail, S., (2015) Social Impacts of Tourism Development on Local Community in Mukim Kedawang, , Langkawi Island, Master thesis, Universiti Sains Malaysia;\nSharma, B., Gursoy, D., An examination of changes in residents' perceptions of tourism impacts over time: The Impact of Residents' Socio-demographic Characteristics (2015) Asia Pacific Journal of Tourism Research, 20 (12), pp. 1332-1352;\nSharpley, J., Sharpley, R., (1997) Rural Tourism: An Introduction, , London: International Thompson Business Press;\nSirakaya, E., Jamal, T.B., Choi, S.S., Developing indicators for destination sustainability (2001) The Encyclopedia of Ecotourism, pp. 411-432;\nSirgy, M.J., Kruger, S., Lee, D., Yu, G.B., How does a travel trip affect tourists' life satisfaction? (2011) Journal of Travel Research, 50 (3), pp. 261-275;\nSiu, G., Lee, L.Y.S., Leung, D., Residents' perceptions toward the &amp;quot;Chinese Tourists' Wave&amp;quot; in Hong Kong: An exploratory study (2013) Asia Pacific Journal of Tourism Research, 18 (5), pp. 446-463;\nSommerville, K.L., (2007) Hospitality Employee Management and Supervision: Concepts and Practical Applications, , New Jersey: John Wiley &amp;amp; Sons;\nSt John, C., Austin, D.M., Baba, Y., The question of community attachment revisited (1986) Sociological Spectrum, 6, pp. 411-431;\nSumner, A., Economic Well-being and Non-economic Well-being (2006) Understanding Human Well-Being, , Mark McGillivray and Matthew Clarke, A (eds), Basingstoke, UK: Palgrave MacMillan;\nVoigt, C., Pforr, C., (2013) Wellness Tourism, , London: Routledge;\n(1998) Social Determinants of Health: The Solid Facts, , Regional Office for Europe/Copenhagen;\nXiao, Y., The importance of staff- case study: Renaissance Shanghai Yuyuan Hotel (2010) Business Economics and Tourism, pp. 1-57;\nYusoff, I., Omar, M., Langkawi development and employment mobility in the local community in Kilim (2005) Lembangan Kilim: Warisan Budaya Dan Sumber Asli Langkawi ('Lembangan Kilim: Cultural and Natural Resources Heritage, Langkawi'), pp. 53-79. , Leman, M.S, Komoo, I, Latiff, A.and Salleh, A (eds), Bangi: LESTARI UKM","page":"61-88","publisher":"Plate Media","publisher-place":"Department of Forestry Science, Faculty of Agriculture and Food Sciences, Universiti Putra Malaysia, Malaysia","title":"The impacts of tourism development on community well-being in Langkawi: The case of Kampung Padang Puteh, Mukim Kedawang","type":"article-journal","volume":"8"},"uris":["http://www.mendeley.com/documents/?uuid=b6ce308c-4ff8-4aff-9945-92ba3dc9b0e2"]}],"mendeley":{"formattedCitation":"(Ibrahim et al., 2019)","plainTextFormattedCitation":"(Ibrahim et al., 2019)","previouslyFormattedCitation":"(Ibrahim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Ibrahim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menjelaskan bahwa pengembangan pariwisata lokal dapat meningkatkan kesejahteraan masyarakat, masyarakat setempat ditemukan telah meningkatkan tingkat sosial ekonomi mereka melalui kesempatan kerja; pendapatan tambahan dan keterampilan bahasa. Hasil penelitian dari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46222/ajhtl.19770720-2","ISSN":"2223814X (ISSN)","abstract":"The purpose of this research was to identify the perceptions of the local community toward tourism development impacts on Perhentian Island. Specifically, the research examined the local community's perceptions of sociocultural impacts, economic impacts, and environmental impacts of tourism development. The research also examined the relationship between the impacts of tourism development on the local community's quality of life (QOL). This research was conducted using a quantitative approach by obtaining responses from 272 local community respondents on Perhentian Island. A household survey based on purposive sampling techniques was conducted to select a suitable sample. The findings of the study revealed that the positive impacts of tourism development outweighed the negative impact. Based on local community perceptions, they believed that tourism development improved their quality of life. This study also finds the impact of social-cultural benefit, economic benefits, economic cost, and environmental benefits have a significant relationship with quality of life. However, there is a negative relationship between the impact of social-cultural cost and environment cost on the quality of life. The findings of this study are important for planners and developers in planning strategic and sustainable tourism development on tourism destinations. © 2020 AJHTL /Author(s).","author":[{"dropping-particle":"","family":"Nordin","given":"A O S","non-dropping-particle":"","parse-names":false,"suffix":""},{"dropping-particle":"","family":"Ismail","given":"F","non-dropping-particle":"","parse-names":false,"suffix":""},{"dropping-particle":"","family":"Jamal","given":"N Y M","non-dropping-particle":"","parse-names":false,"suffix":""}],"container-title":"African Journal of Hospitality, Tourism and Leisure","id":"ITEM-1","issue":"3","issued":{"date-parts":[["2020"]]},"language":"English","note":"Export Date: 31 March 2021\n\nCorrespondence Address: Nordin, A.O.S.; Faculty of Business, Malaysia; email: aleff.shah@umt.edu.my\n\nFunding details: Universiti Malaysia Terengganu, UMT\n\nFunding text 1: This research was funded through a research grant from the Centre of Research and Innovation Management (CRIM), Universiti Malaysia Terengganu under the Talent and Publication Enhancement-Research Grant (TAPE-RG) 1/2018.\n\nReferences: Abdul Ghani, N., Hafiza Azmi, N., Ali Puteh, D.A.H.M., The Impact of the Tourism Industry on the Community's Well-Being on Langkawi and Redang Islands, Malaysia (2013) American-Eurasian Journal of Sustainable Agriculture, 7 (4), pp. 389-396; \nAdam, S.M., Shuib, A., Ramachandran, S., Kunasekaran, P., Impacts of Ecotourism Development In Tasik Kenyir on The Quality of Life (2019) Journal of Sustainability Science and Management, 14 (3), pp. 100-109;\nAndereck, K.L., Valentine, K.M., Anshell, M., Knopf, R.C., Vogt, C.A., Resident' Perceptions of Community Tourism Impacts (2005) Annals of Tourism Research, 32 (4), pp. 1056-1076;\nAp, J., Residents Perceptions on Tourism Impacts (1992) Annals of Tourism Research, 19 (4), pp. 665-690;\nArdahaey, F.T., Economic Impacts of Tourism Industry (2011) International Journal of Business and Management, 6 (8), pp. 206-215;\nFariborz, A., The Effects of Tourism on Quality of Life: A Case Study of Shiraz, Iran (2011) Life Science Journal, 8 (2), pp. 26-30;\nGarau-Vadell, J.B., Gutierrez-Taño, D., Diaz-Armas, R., Economic Crisis and Residents' Perception of the Impacts of Tourism in Mass Tourism Destinations (2018) Journal of Destination Marketing and Management, 7, pp. 68-75;\nGarcía, F.A., Vázquez, A.B., Macias, R.C., Resident's Attitudes towards the Impacts of Tourism (2015) Tourism Management Perspectives, 13 (2015), pp. 33-40;\nGursoy, D., Chi, C.G., Dyer, P., Local Attitudes towards Mass and Alternative Tourism: The Case of Sunshine Coast, Australia (2010) Journal of Travel Research, 49 (3), pp. 381-394;\nHanafiah, M.H., Hemdi, M.A., Community Behaviour and Support towards Island Tourism Development (2014) International Journal of Social, Education, Economics and Management Engineering, 8 (3), pp. 787-791;\nHomans, G.C., (1961) Social Behavior, , NY: Harcourt Brace;\nImm, S., Wei, K., Ann, J., Ramachandran, S., Seeking Tourism Sustainability a Case Study of Tioman Island, Malaysia (2017) Tourism Management, 58, pp. 101-107;\nJackson, L.A., Residents' Perceptions of the Impacts of Special Event Tourism (2008) Journal of Place Management and Development, 1 (3), pp. 240-255;\nKala, N., Host Perception of Heritage Tourism Impact with Special Reference to the City of Jaipur (2008) South Asian Journal of Tourism and Heritage, 1 (1), pp. 66-74;\nKarim, Z.R., People's Perception of the Socio-Cultural and Environmental Impacts of Tourism in Malaysia: A Community-Reflective Study (2017) Advances in Social Sciences Research Journal, 4 (14), pp. 213-219;\nKayat, K., Power, Social Exchanges and Tourism in Langkawi: Rethinking Resident Perceptions (2002) International Journal of Tourism Research, 4 (3), pp. 171-191;\nKim, K., Uysal, M., Sirgy, M.J., How Does Tourism in a Community Impact the Quality of Life of Community Residents? (2013) Tourism Management, 36 (12), pp. 527-540;\nKyungmi, K., (2002) The Effects of Tourism Impacts upon Quality of Life of Residents in the Community, pp. 1-289. , PhD Thesism, Virginia Polytechnic Institute and State University, Blacksburg;\nMarzuki, A., Local Residents' Perceptions towards Economic Impacts of Tourism Development in Phuket (2012) Tourism: An International Interdisciplinary Journal, 60 (2), pp. 199-212;\nMason, P., (2015) Tourism Impacts, Planning and Management: Third Edition, , New York. Routledge, NY;\nMatatolu, I., A Critical Examination of Indigenous People, Tourism and Quality of Life (2019) Journal of Heritage Tourism, pp. 1-12;\nMeimand, S.E., Khalifah, Z., Zavadskas, E.K., Mardani, A., Najafipour, A.A., Ahmad, U.N.U., Residents' Attitude toward Tourism Development: A Sociocultural Perspective (2017) Sustainability, 9 (12), p. 1170;\nMohamad, D., Bahauddin, A., Mohamed, B., Tourism Development Progress of Two Islands of Malaysia: The Locals' Perspective towards Climate Change (2016) Worldwide Hospitality and Tourism Themes, 8 (5), pp. 534-548;\nMoscardo, G., Tourism and Quality of Life: Towards a More Critical Approach (2009) Tourism and Hospitality Research, 9 (2), pp. 159-170;\nMoyo, S., Tichaawa, T.M., Community Involvement and Participation in Tourism Development: A Zimbabwe Study (2017) African Journal of Hospitality, Tourism and Leisure, 6 (1), pp. 1-15;\nNair, V., Songan, P., Examining the Effects of Environmental Components on Tourism Destinations Competitiveness: The Moderating (2016) Asian Academy of Management Journal, 21, pp. 75-104;\nNejati, M., Mohamed, B., Omar, S.I., Locals' Perceptions towards the Impacts of Tourism and the Importance of Local Engagement: A Comparative Study of Two Islands in Malaysia (2014) Tourism, 62 (2), pp. 135-146;\nNkemngu, A.P., Quality of Life and Tourism Impacts: A Community Perspective (2015) African Journal of Hospitality, Tourism and Leisure, 4 (1), pp. 1-13;\nNunkoo, R., Ramkissoon, H., Power, Trust, Social Exchange and Community Support (2012) Annals of Tourism Research, 39 (2), pp. 997-1023;\nRahi, S., Research Design and Methods: A Systematic Review of Research Paradigms, Sampling Issues and Instruments Development (2017) International Journal of Economics &amp;amp; Management Sciences, 6 (2), pp. 1-5;\nRamkissoon, H., Nunkoo, R., City Image and Perceived Tourism Impact: Evidence from Port Louis, Mauritius (2011) International Journal of Hospitality &amp;amp; Tourism Administration, 12 (2), pp. 123-143;\nRivera, M., Croes, R., Lee, S.H., Tourism Development and Happiness: A Residents' Perspective (2016) Journal of Destination Marketing and Management, 5 (1), pp. 5-15;\nRogerson, C.M., Informal Sector Business Tourism and Pro-Poor Tourism: Africa's Migrant Entrepreneurs (2014) Mediterranean Journal of Social Sciences, 5 (16), pp. 1-9;\nRylance &amp;amp; Spenceley (2016). Applying Inclusive Business Approaches to Nature-Based Tourism in Namibia and South Africa Original Scientific Paper, 64 (4), pp. 371-383;\nSekaran, U., (2003) Research Methods for Business: A Skill-Building Approach, , (4th Edition ed.). New York. John Wiley &amp;amp; Sons, NY;\nSirakaya, E., Teye, V., Sonmez, S., Understanding Residents' Support for Tourism Development in the Central Region of Ghana (2002) Journal of Travel Research, 40, pp. 151-155;\nSunlu, U., Environmental Impacts of Tourism (2003) Local Resources and Global Trades: Environments and Agriculture in the Mediterranean Region (263-270), , In D. Camarda, &amp;amp; L. Grassini (Eds.) Bari: CIHEAM;\nSuntikul, W., Pratt, S., Kuan, W.I., Wong, C.I., Impacts of Tourism on the Quality of Life of Local Residents in Hue, Vietnam (2016) Anatolia, 27 (4), p. 118;\nTichaawa, T.M., Moyo, S., Urban resident perceptions of the impacts of tourism development in Zimbabwe (2019) Bulletin of Geography. Socio-economic Series, 43 (2019), pp. 25-44;\nTichaawa, T.M., Mhlanga, O., Residents' Perceptions towards the Impacts of Tourism Development: The Case of Victoria Falls, Zimbabwe (2015) African Journal of Hospitality, Tourism and Leisure, 4 (1), pp. 1-15;\nWard, C., Berno, T., Beyond Social Exchange Theory: Attitudes toward Tourists (2011) Annals of Tourism Research, 38 (4), pp. 1556-1569;\nWasudawan, K., Ab-Rahim, R., The impacts of Tourism Development on Poverty Alleviation in Sarawak (2017) International Journal of Business and Society, 18 (4), pp. 754-762;\nYu, C.P., Huang, Y.C., Yeh, P.F., Chao, P.H., Residents' Attitudes toward Island Tourism Development in Taiwan (2017) Island Studies Journal, 12 (2), pp. 159-176;\nZaei, M.E., Zaei, M.E., The Impacts of Tourism Industry on Host (2013) Tourism Hospitality and Research, 1 (2), pp. 12-21;\nZhuang, X., Yao, Y. &amp;amp; Li. J., (2019). Sociocultural Impacts of Tourism on Residents of World Cultural Heritage Sites in China Sustainability, 11 (840), pp. 1-18","page":"22-37","publisher":"Africa Journals","publisher-place":"Faculty of Business, Economics and Social Development, Universiti Malaysia Terengganu, Malaysia","title":"Impact of tourism development on the quality of life: A case study of Perhentian Island, Malaysia","type":"article-journal","volume":"9"},"uris":["http://www.mendeley.com/documents/?uuid=9668bbd8-94b9-466d-907a-cc02e8eaaffb"]}],"mendeley":{"formattedCitation":"(Nordin et al., 2020)","plainTextFormattedCitation":"(Nordin et al., 2020)","previouslyFormattedCitation":"(Nordin et al.,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Nordin et al.,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menyatakan bahwa Pembangunan pariwisata lebih banyak memiliki dampak positif dari pada dampak negatif, adanya pembangunan pariwisata ini dinilai dapat meningkatkan kualitas hidup masyarakat. Dalam penelitiannya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46222/ajhtl.19770720-2","ISSN":"2223814X (ISSN)","abstract":"The purpose of this research was to identify the perceptions of the local community toward tourism development impacts on Perhentian Island. Specifically, the research examined the local community's perceptions of sociocultural impacts, economic impacts, and environmental impacts of tourism development. The research also examined the relationship between the impacts of tourism development on the local community's quality of life (QOL). This research was conducted using a quantitative approach by obtaining responses from 272 local community respondents on Perhentian Island. A household survey based on purposive sampling techniques was conducted to select a suitable sample. The findings of the study revealed that the positive impacts of tourism development outweighed the negative impact. Based on local community perceptions, they believed that tourism development improved their quality of life. This study also finds the impact of social-cultural benefit, economic benefits, economic cost, and environmental benefits have a significant relationship with quality of life. However, there is a negative relationship between the impact of social-cultural cost and environment cost on the quality of life. The findings of this study are important for planners and developers in planning strategic and sustainable tourism development on tourism destinations. © 2020 AJHTL /Author(s).","author":[{"dropping-particle":"","family":"Nordin","given":"A O S","non-dropping-particle":"","parse-names":false,"suffix":""},{"dropping-particle":"","family":"Ismail","given":"F","non-dropping-particle":"","parse-names":false,"suffix":""},{"dropping-particle":"","family":"Jamal","given":"N Y M","non-dropping-particle":"","parse-names":false,"suffix":""}],"container-title":"African Journal of Hospitality, Tourism and Leisure","id":"ITEM-1","issue":"3","issued":{"date-parts":[["2020"]]},"language":"English","note":"Export Date: 31 March 2021\n\nCorrespondence Address: Nordin, A.O.S.; Faculty of Business, Malaysia; email: aleff.shah@umt.edu.my\n\nFunding details: Universiti Malaysia Terengganu, UMT\n\nFunding text 1: This research was funded through a research grant from the Centre of Research and Innovation Management (CRIM), Universiti Malaysia Terengganu under the Talent and Publication Enhancement-Research Grant (TAPE-RG) 1/2018.\n\nReferences: Abdul Ghani, N., Hafiza Azmi, N., Ali Puteh, D.A.H.M., The Impact of the Tourism Industry on the Community's Well-Being on Langkawi and Redang Islands, Malaysia (2013) American-Eurasian Journal of Sustainable Agriculture, 7 (4), pp. 389-396; \nAdam, S.M., Shuib, A., Ramachandran, S., Kunasekaran, P., Impacts of Ecotourism Development In Tasik Kenyir on The Quality of Life (2019) Journal of Sustainability Science and Management, 14 (3), pp. 100-109;\nAndereck, K.L., Valentine, K.M., Anshell, M., Knopf, R.C., Vogt, C.A., Resident' Perceptions of Community Tourism Impacts (2005) Annals of Tourism Research, 32 (4), pp. 1056-1076;\nAp, J., Residents Perceptions on Tourism Impacts (1992) Annals of Tourism Research, 19 (4), pp. 665-690;\nArdahaey, F.T., Economic Impacts of Tourism Industry (2011) International Journal of Business and Management, 6 (8), pp. 206-215;\nFariborz, A., The Effects of Tourism on Quality of Life: A Case Study of Shiraz, Iran (2011) Life Science Journal, 8 (2), pp. 26-30;\nGarau-Vadell, J.B., Gutierrez-Taño, D., Diaz-Armas, R., Economic Crisis and Residents' Perception of the Impacts of Tourism in Mass Tourism Destinations (2018) Journal of Destination Marketing and Management, 7, pp. 68-75;\nGarcía, F.A., Vázquez, A.B., Macias, R.C., Resident's Attitudes towards the Impacts of Tourism (2015) Tourism Management Perspectives, 13 (2015), pp. 33-40;\nGursoy, D., Chi, C.G., Dyer, P., Local Attitudes towards Mass and Alternative Tourism: The Case of Sunshine Coast, Australia (2010) Journal of Travel Research, 49 (3), pp. 381-394;\nHanafiah, M.H., Hemdi, M.A., Community Behaviour and Support towards Island Tourism Development (2014) International Journal of Social, Education, Economics and Management Engineering, 8 (3), pp. 787-791;\nHomans, G.C., (1961) Social Behavior, , NY: Harcourt Brace;\nImm, S., Wei, K., Ann, J., Ramachandran, S., Seeking Tourism Sustainability a Case Study of Tioman Island, Malaysia (2017) Tourism Management, 58, pp. 101-107;\nJackson, L.A., Residents' Perceptions of the Impacts of Special Event Tourism (2008) Journal of Place Management and Development, 1 (3), pp. 240-255;\nKala, N., Host Perception of Heritage Tourism Impact with Special Reference to the City of Jaipur (2008) South Asian Journal of Tourism and Heritage, 1 (1), pp. 66-74;\nKarim, Z.R., People's Perception of the Socio-Cultural and Environmental Impacts of Tourism in Malaysia: A Community-Reflective Study (2017) Advances in Social Sciences Research Journal, 4 (14), pp. 213-219;\nKayat, K., Power, Social Exchanges and Tourism in Langkawi: Rethinking Resident Perceptions (2002) International Journal of Tourism Research, 4 (3), pp. 171-191;\nKim, K., Uysal, M., Sirgy, M.J., How Does Tourism in a Community Impact the Quality of Life of Community Residents? (2013) Tourism Management, 36 (12), pp. 527-540;\nKyungmi, K., (2002) The Effects of Tourism Impacts upon Quality of Life of Residents in the Community, pp. 1-289. , PhD Thesism, Virginia Polytechnic Institute and State University, Blacksburg;\nMarzuki, A., Local Residents' Perceptions towards Economic Impacts of Tourism Development in Phuket (2012) Tourism: An International Interdisciplinary Journal, 60 (2), pp. 199-212;\nMason, P., (2015) Tourism Impacts, Planning and Management: Third Edition, , New York. Routledge, NY;\nMatatolu, I., A Critical Examination of Indigenous People, Tourism and Quality of Life (2019) Journal of Heritage Tourism, pp. 1-12;\nMeimand, S.E., Khalifah, Z., Zavadskas, E.K., Mardani, A., Najafipour, A.A., Ahmad, U.N.U., Residents' Attitude toward Tourism Development: A Sociocultural Perspective (2017) Sustainability, 9 (12), p. 1170;\nMohamad, D., Bahauddin, A., Mohamed, B., Tourism Development Progress of Two Islands of Malaysia: The Locals' Perspective towards Climate Change (2016) Worldwide Hospitality and Tourism Themes, 8 (5), pp. 534-548;\nMoscardo, G., Tourism and Quality of Life: Towards a More Critical Approach (2009) Tourism and Hospitality Research, 9 (2), pp. 159-170;\nMoyo, S., Tichaawa, T.M., Community Involvement and Participation in Tourism Development: A Zimbabwe Study (2017) African Journal of Hospitality, Tourism and Leisure, 6 (1), pp. 1-15;\nNair, V., Songan, P., Examining the Effects of Environmental Components on Tourism Destinations Competitiveness: The Moderating (2016) Asian Academy of Management Journal, 21, pp. 75-104;\nNejati, M., Mohamed, B., Omar, S.I., Locals' Perceptions towards the Impacts of Tourism and the Importance of Local Engagement: A Comparative Study of Two Islands in Malaysia (2014) Tourism, 62 (2), pp. 135-146;\nNkemngu, A.P., Quality of Life and Tourism Impacts: A Community Perspective (2015) African Journal of Hospitality, Tourism and Leisure, 4 (1), pp. 1-13;\nNunkoo, R., Ramkissoon, H., Power, Trust, Social Exchange and Community Support (2012) Annals of Tourism Research, 39 (2), pp. 997-1023;\nRahi, S., Research Design and Methods: A Systematic Review of Research Paradigms, Sampling Issues and Instruments Development (2017) International Journal of Economics &amp;amp; Management Sciences, 6 (2), pp. 1-5;\nRamkissoon, H., Nunkoo, R., City Image and Perceived Tourism Impact: Evidence from Port Louis, Mauritius (2011) International Journal of Hospitality &amp;amp; Tourism Administration, 12 (2), pp. 123-143;\nRivera, M., Croes, R., Lee, S.H., Tourism Development and Happiness: A Residents' Perspective (2016) Journal of Destination Marketing and Management, 5 (1), pp. 5-15;\nRogerson, C.M., Informal Sector Business Tourism and Pro-Poor Tourism: Africa's Migrant Entrepreneurs (2014) Mediterranean Journal of Social Sciences, 5 (16), pp. 1-9;\nRylance &amp;amp; Spenceley (2016). Applying Inclusive Business Approaches to Nature-Based Tourism in Namibia and South Africa Original Scientific Paper, 64 (4), pp. 371-383;\nSekaran, U., (2003) Research Methods for Business: A Skill-Building Approach, , (4th Edition ed.). New York. John Wiley &amp;amp; Sons, NY;\nSirakaya, E., Teye, V., Sonmez, S., Understanding Residents' Support for Tourism Development in the Central Region of Ghana (2002) Journal of Travel Research, 40, pp. 151-155;\nSunlu, U., Environmental Impacts of Tourism (2003) Local Resources and Global Trades: Environments and Agriculture in the Mediterranean Region (263-270), , In D. Camarda, &amp;amp; L. Grassini (Eds.) Bari: CIHEAM;\nSuntikul, W., Pratt, S., Kuan, W.I., Wong, C.I., Impacts of Tourism on the Quality of Life of Local Residents in Hue, Vietnam (2016) Anatolia, 27 (4), p. 118;\nTichaawa, T.M., Moyo, S., Urban resident perceptions of the impacts of tourism development in Zimbabwe (2019) Bulletin of Geography. Socio-economic Series, 43 (2019), pp. 25-44;\nTichaawa, T.M., Mhlanga, O., Residents' Perceptions towards the Impacts of Tourism Development: The Case of Victoria Falls, Zimbabwe (2015) African Journal of Hospitality, Tourism and Leisure, 4 (1), pp. 1-15;\nWard, C., Berno, T., Beyond Social Exchange Theory: Attitudes toward Tourists (2011) Annals of Tourism Research, 38 (4), pp. 1556-1569;\nWasudawan, K., Ab-Rahim, R., The impacts of Tourism Development on Poverty Alleviation in Sarawak (2017) International Journal of Business and Society, 18 (4), pp. 754-762;\nYu, C.P., Huang, Y.C., Yeh, P.F., Chao, P.H., Residents' Attitudes toward Island Tourism Development in Taiwan (2017) Island Studies Journal, 12 (2), pp. 159-176;\nZaei, M.E., Zaei, M.E., The Impacts of Tourism Industry on Host (2013) Tourism Hospitality and Research, 1 (2), pp. 12-21;\nZhuang, X., Yao, Y. &amp;amp; Li. J., (2019). Sociocultural Impacts of Tourism on Residents of World Cultural Heritage Sites in China Sustainability, 11 (840), pp. 1-18","page":"22-37","publisher":"Africa Journals","publisher-place":"Faculty of Business, Economics and Social Development, Universiti Malaysia Terengganu, Malaysia","title":"Impact of tourism development on the quality of life: A case study of Perhentian Island, Malaysia","type":"article-journal","volume":"9"},"uris":["http://www.mendeley.com/documents/?uuid=9668bbd8-94b9-466d-907a-cc02e8eaaffb"]}],"mendeley":{"formattedCitation":"(Nordin et al., 2020)","plainTextFormattedCitation":"(Nordin et al., 2020)","previouslyFormattedCitation":"(Nordin et al.,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Nordin et al.,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juga menemukan pengaruh manfaat sosial budaya, manfaat ekonomi, biaya ekonomi, dan manfaat lingkungan memiliki hubungan yang signifikan dengan kualitas hidup, adanya temuan ini </w:t>
      </w:r>
      <w:r w:rsidRPr="00E1223A">
        <w:rPr>
          <w:rFonts w:ascii="Book Antiqua" w:hAnsi="Book Antiqua" w:cs="Times New Roman"/>
          <w:sz w:val="24"/>
          <w:szCs w:val="24"/>
        </w:rPr>
        <w:lastRenderedPageBreak/>
        <w:t xml:space="preserve">sangat penting bagi perencanaan dan pengembangan dalam merencanakan pembangunan pariwisata yang strategis dan berkelanjutan di destinasi pariwisata. Meski memiliki banyak dampak positif, pariwisata lokal ini juga memiliki tantangan, oleh karena itu sangat penting untuk memahami sejauh mana kesejahteraan masyarakat di tengah pembangunan pariwisata yang merupakan elemen kunci dalam mewujudkan masyarakat yang berkelanjut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21463/jmic.2019.08.2.06","ISSN":"22126821 (ISSN)","abstract":"Tourism has assisted the development of environmental, economic, social and cultural aspects of island communities. While there are some previous studies on the impacts of tourism development across Langkawi, it is necessary to consider the impacts of tourism development on individual island communities. Kampung Padang Puteh, Mukim Kedawang, Langkawi is located on the route between the island's main tourism attraction areas, Pantai Cenang and Pantai Tengah (which are highly affected by tourism activities). This purpose of this study is to examine the impacts of tourism development with regard to benefits and challenges based on the local community perspective. A combination of quantitative and qualitative approaches was used in this study through a questionnaire to 49 household representatives, and individual interviews that were conducted with 16 selected key informants in Kampung Padang Puteh. Analysis of mean, Spearman's rho correlation and qualitative approaches were used to interpret the data. The main findings concern community well-being and the benefits and challenges of tourism development impacts for the local community. It was found that the local community have improved their socioeconomic level through employment opportunities, additional income and language skills. While social ties were still good, negative aspects pose challenges. Therefore, it is crucial to understand the extent of community well-being in the midst of tourism development, which is the key element in achieving a sustainable society, particularly for island communities. © 2019 Institution for Marine and Island Cultures, Mokpo National University.","author":[{"dropping-particle":"","family":"Ibrahim","given":"M S N","non-dropping-particle":"","parse-names":false,"suffix":""},{"dropping-particle":"","family":"Halim","given":"S A","non-dropping-particle":"","parse-names":false,"suffix":""},{"dropping-particle":"","family":"Ishak","given":"M Y","non-dropping-particle":"","parse-names":false,"suffix":""}],"container-title":"Journal of Marine and Island Cultures","id":"ITEM-1","issue":"2","issued":{"date-parts":[["2019"]]},"language":"English","note":"Cited By :2\n\nExport Date: 31 March 2021\n\nReferences: Andereck, K.L., Valentine, K.M., Knopf, R.C., Vogt, C.A., Residents' perceptions of community Impacts (2005) Annals of Tourism Research, 32 (4), pp. 1056-1076; \nAndereck, K.L., Valentine, K.M., Vogt, C.A., Knopf, R.C., A cross-cultural analysis of tourism and quality of life perceptions (2007) Journal of Sustainable Tourism, 15 (5), pp. 483-502;\nAndrew, F.M., Withey, S.B., (1976) Social Indicator of Well-being, Americans' Perception of Quality of Life, , New York: Plenum Press;\nBrasher, K., Wiseman, J., (2008) CWB in An Unwell World: Trends, Challenges, and Opportunities, Policy Signpost 1, , McCaughey Centre;\nBriguglio, L., (2003) The Vulnerability Index and Small Island Developing States: A Review of Conceptual and Methodological Issues, , http://www.um.edu.mt/__data/assets/pdf_file/0019/44137/vulnerability_paper_sep03.pdf, AIMS Regional Preparatory Meeting on the Ten Year Review of the Barbados Programme of Action, accessed 4th March 2018;\nBurchell, B., Day, D., Hudson, M., Ladipo, D., Mankelow, R., Nolan, J., Reed, H., Wilkinson, F., (1999) Job Insecurity and Work Intensification, , York, UK: Joseph Rowntree Foundation;\nBushell, R., Sheldon, P.J., (2009) Wellness and Tourism: Mind, Body, Spirit, Place, , New York: Cognizant;\nButler, R.W., The concept of a tourist area life cycle of evolution: Implications for management of resources (1980) The Canadian Geographer, 24 (1), pp. 5-12;\nButler, R.W., Seasonality in Tourism: Issues and Problems (1994) Tourism: The State of the Art, , Seaton, A.V, A (eds), Chichester: Wiley and Sons;\nCannas, R., An overview of tourism seasonality: Key concepts and policies (2012) Journal of Tourism, Culture and Territorial Development, pp. 40-58;\nChristakopoulou, S., Dawson, J., The community well-being questionnaire: Theoretical context and initial assessment of its reliability and validity (2001) Social Indicators Research, 56 (3), pp. 321-351;\nCummins, R.A., Assessing quality of life (1996) Quality of Life for Handicapped People, pp. 116-150. , Brown R.I, A (eds), London: Chapman &amp;amp; Hall;\nCummins, R.A., The domain of life satisfaction: An attempt to order chaos (1997) Social Procedia-Social and Behavioral Sciences Indicator Research, 38, pp. 303-328;\nDahl, A.L., (1991) IUCN/UNEP Island Directory, UNEP Regional Seas Directories and Bibliographies No. 35, , Nairobi: United Nations Environment Programme;\nDeery, M., Jago, L., Fredline, L., Rethinking social impacts of tourism research: A new research agenda (2012) Tourism Management, 33 (1), pp. 64-73;\nDin, H.A.M., (2005) Klasifikasi Generasi di Malaysia, , Tesis Universiti Malaya;\nDolnicar, S., Yanamandram, V., Cliff, K., The contribution of vacations to quality of life (2012) Annals of Tourism Research, 39 (1), pp. 59-83;\nThe wellbeing effect of education (2014) UK Research and Innovation, , https://esrc.ukri.org/files/newsevents-and-publications/evidence-briefings/the-wellbeing-effect-of-education/, accessed 20th November 2018;\nEmerson, E.B., Evaluating the impact of deinstitutionalisation on the lives of mentally retarded people (1985) American Journal of Mental Deficiency, 90, pp. 277-288;\nFilep, S., Moving beyond subjective well-being: A tourism critique (2012) Journal of Hospitality and Tourism Research, 38 (2), pp. 266-274;\n(2002) Laporan Teknikal Rancangan Tempatan Daerah Langkawi 2001-2015: 20.0, , Federal Department of Town and Country Planning Peninsular Malaysia, Penilaian Kesan Sosial;\nFlognfeldt, T., The tourist route system - Models of travelling patterns (2005) Belgeo: Revue Belge de Géographie, 1-2, pp. 35-58;\nFornell, C., Johnson, M.D., Anderson, E.W., Cha, J., Bryant, B.E., The American. customer satisfaction index: Nature, purpose, and findings (1996) The Journal of Marketing, pp. 7-18;\nFrench, J.R.P., Rogers, W., Cobb, S., Adjustment as Person-environment Fit (1974) Coping and Adaption, pp. 316-333. , Coelho, G.V, Hamburg, D. A and Adams, J.E (eds.), New York: Basic Books;\nGeorge, D., Mallery, P., (2003) SPSS for Windows Step by Step: A Simple Guide and Reference, , 11.0 update (4th ed.), Boston: Allyn &amp;amp; Bacon;\nGoh, H.C., Tan, W.H., Ching, F.E., Border town issues in tourism development: The case of perlis, Malaysia (2014) GEOGRAFIA Online: Malaysian Journal of Society and Space, 10 (2), pp. 68-79;\n(2018) Google Earth (Version 5.1.3533.1731) [Software], , https://www.google.com/earth/;\nGreene, J., (2007) Mixed Methods in Social Enquiry, , San Francisco: Wiley;\nGuest, G., Bunce, A., Johnson, L., How many interviews are enough? An experiment with data saturation and variability (2006) Field Methods, 18, pp. 59-82;\nGunawan, A.A., Preliminary study of classifying Indonesian entrepreneurs (2014) Procedia-Social and Behavioral Sciences, 115, pp. 243-250;\nGursoy, D., Rutherford, D.G., Host attitudes toward tourism: An improved structural model (2014) Annals of Tourism Research, 31 (3);\nHalim, S.A., Komoo, I., Omar, M., The geopark as a potential tool for alleviating community marginality (2011) Shima: The International Journal of Research into Island Cultures, 5 (1), pp. 94-113;\nHamzah, A., Mohamed, N.H., Social identity and community resilience towards tourism development in Mabul Island, Semporna Sabah, Malaysia (2015) International Journal of Built Environment and Sustainability, 2 (4), pp. 330-338;\nHanafiah, M., Abas, S., Jamaluddin, M., Zulkifly, M., Local community outlook on tourism development in Tioman Island (2013) Hospitality and Tourism: Synergizing Creativity and Innovation in Research, p. 117;\nHanafiah, M.H., Hemdi, M.A., Community behaviour and support towards island tourism development (2014) International Journal of Social, Education, Economics and Management Engineering, 8 (3), pp. 787-791;\nHasani, A., Moghavvemi, S., Hamzah, A., The impact of emotional solidarity on residents' attitude and tourism development (2016) PloS One, 11 (6);\nHylleberg, S., (1992) Modelling Seasonality, , Oxford: Oxford University Press;\nKomoo, I., Geopark sebagai peraga pembangunan lestari wilayah (2010) AKADEMIKA, 80, pp. 7-16;\nIgbaria, M., Guimaraes, T., Davis, G.B., Determinants of microcomputer usage via a structural equation model (1995) Journal of Management Information System, 11 (4), pp. 87-114;\nIrwana Omar, S., Ghapar Othman, A., Mohamed, B., The tourism life cycle: An overview of Langkawi Island, Malaysia (2014) International Journal of Culture, Tourism and Hospitality Research, 8 (3), pp. 272-289;\nIslam, G.M.N., Yew, T.Z., Noh, K.M., Nor, A.F.M., Community's Perspectives towards Marine Protected Area in Perhentian Marine Park, Malaysia (2014) Open Journal of Marine Science, 4, pp. 51-60;\nJurowski, C., Brown, D.O., A comparison of the views of involved versus noninvolved citizens on quality of life and tourism development issues (2001) Journal of Hospitality and Tourism, 25 (4), pp. 355-370;\nJurowski, C., Uysal, M., Williams, D.R., A theoretical analysis of host community resident reactions to tourism (1997) Journal of Travel Research, 36 (2), pp. 3-11;\nKay Smith, M., Diekmann, A., Tourism and wellbeing (2017) Annals of Tourism Research, 66, pp. 1-13;\nKayat, K., Power, social exchanges and tourism in langkawi: Rethink resident perceptions (2002) The International Journal of Tourism Research, 4 (3), pp. 171-191;\nKayat, K., Propst, D.D., Exchanges between residents and tourism development (2001) Malaysian Management Journal, 5 (1-2), pp. 1-15;\nKelly, C., Wellness tourism: Retreat visitor motivations and experience (2012) Tourism Recreation Research, 37 (3), pp. 205-213;\nKeogh, B., (1989) Social Impacts. In Outdoor Recreation in Canada, pp. 233-275. , Edited by G. Wall. Toronto: Jogn Wiley &amp;amp; Sons;\nKerstetter, D.L., Bricker, K.S., Relationship between carrying capacity of small island tourism destinations and quality of life (2012) Handbook of Tourism and Quality of Life Research: Enhancing the Lives of Tourists and Residents of Host Communities(International Handbooks of Quality of Life), pp. 445-462. , M. Uysal R. R. Perdue, &amp;amp; M. J. Sirgy, A (eds), New York, NY: Springer;\nLachov, G., Stoycheva, I., Georgiev, I., Comparative analysis of rural tourism development in some selected European countries (2006) Trakia Journal of Sciences, 4 (4), pp. 44-51;\nTourist arrival statistics (2019) Oficial Website Langkawi Development Authority, , https://www.lada.gov.my/en/information/statistics/tourist-arrival-statistics?style=blue, accessed 4th March 2019;\nLee, T.H., Influence analysis of community resident support for sustainable tourism development (2013) Tourism Management, 34, pp. 37-46;\nLee, S.J., Kim, Y., (2015) Community Well-Being and Community Development;\nLeiper, N., The framework of tourism. Towards a definition of tourism, tourist and the tourism industry (1979) Annals of Tourism Research, 6, p. 2;\nLeiper, N., (1989) Tourism and Tourism Systems, Occasional Paper No.1, , Department of Management Systems, Massey University, Palmerston North, New Zealand;\nLong, P.T., Perdue, R., Allen, L., Rural resident tourism perceptions and attitudes by community level of tourism (1990) Journal of Travel Research, 28, pp. 3-9;\nLynn, M.R., Determination and quantification of content validity (1986) Nursing Research, 35, pp. 382-385;\nMarzuki, A., Impacts of tourism development in Langkawi Island, Malaysia: A qualitative approach (2008) International Journal of Hospitality &amp;amp; Tourism Systems, 1 (1), pp. 1-10;\nMarzuki, A., Resident attitudes towards impacts from tourism development in Langkawi Islands, Malaysia (2011) World Applied Sciences Journal 12 (Special Issue of Tourism and Hospitality), 12, pp. 25-34;\nMcCool, S.F., Martin, S.T., Community attachment and attitudes toward tourism development (1994) Journal of Travel Research, 32 (3), pp. 29-34;\nMcGillivray, M., Human well-being: Issues, concepts and measures (2007) Human Well-Being: Concept and Measurement, , Mark McGillivray, A (eds), Basingstoke, UK: Palgrave MacMillan;\nMcGillivray, M., Clarke, M., Human well-being: Concepts and measures (2006) Understanding Human Well-Being, , Mark McGillivray and Matthew Clarke, A (eds), Basingstoke: Palgrave MacMillan;\nMoghavvemi, S., Hamzah, A., Paramanathan, T., Resident's attitude towards tourism contributions to the community and overall effect of tourism developments: A comparison study among residents in langkawi island, perhentian island and mabul island (2016) Journal of Global and Regional Studies, 1, pp. 1-49;\nMohd Bakri, N., Jaafar, M., Mohamad, D., Perceptions of local communities on the economic impacts of tourism development in Langkawi, Malaysia (2014) SHS Web of Conferences, 12, p. 01100;\nMohd Shariff, N., Tahir, S., Residents' attitudes toward impacts of tourism: A case study of Langkawi, Malaysia (2003) Malaysian Management Journal, 7 (2), pp. 13-24;\nMoscardo, G., Tourism and quality of life: Towards a more critical approach (2009) Tourism and Hospitality Research, 9 (2), pp. 159-170;\nNajit Sukemi, M., Amiruddin Hamid, A., (2008) 'Impak Pengurusan Zon Pesisir Pantai Terhadap Sektor Pelancongan di Pulau Langkawi' in Mohd Nasir Nawawi, Pembangunan, Penggunaan Dan Penilaian Sumber Alam., , Kuala Terengganu: Universiti Malaysia Terengganu;\nAADK identify 178 high risk area (2018) Oficial Website National Anti-Drug Agency, , https://www.adk.gov.my/en/aadk-kenal-pasti-178-kawasan-berisiko-tinggi/, National Anti-Drug Agency, accessed 17th December 2018;\nNawijn, J., Marchand, M.A., Veenhoven, R., Vingerhoets, A.J., Vacationers happier, but most not happier after a holiday (2010) Applied Research in Quality of Life, 5 (1), pp. 35-47;\nNeill, J., Random sample (2003) Quantitative Research Design, , http://wilderdom.com/Oecourse/PROFLIT/JamesNeill.htm, accessed 13th February 2018;\nNorizan, A.G., Nor Hafiza, A., Dara Aisyah, H.M.A.P., The impact of the tourism industry on the community's well-being on Langkawi and Redang Islands, Malaysia (2013) Advances in Natural and Applied Sciences, 7 (3), pp. 275-283;\nSalleh, N.H.M., Othman, R., Hajar Mohd Idris, S., Abdul Halim, S., Shukor, S., Yussof, I., Samsudin, M., Omar, M., Development of tourism industry and its impact on Langkawi Island community (2014) Jurnal Ekonomi Malaysia, 48 (2), pp. 71-82;\nNorman, W.C., Harwell, R., Allen, L.R., The role of recreation on the quality of life of residents in rural communities in South Carolina (1997) Development in Quality-of-Life Studies in Marketing, Blacksburg, p. 65. , Lee, M.H, A (eds), Virginia: International Society for Quality-of-Life Studies;\nO'Brien, D.J., Lange, J.K., Racial composition and neighborhood evaluation (1986) Journal of Urban Affairs, 8 (1), pp. 43-62;\nOng, P.L., Yusoff, N.H., Halim, S.A., Menjejak semangat &amp;quot;kawi&amp;quot;: Langkawi sebagai geopark tracking the &amp;quot;kawi&amp;quot; Spirit: Langkawi as a geopark (2010) AKADEMIKA, 80, pp. 55-68;\nOnwuegbuzie, A.J., Leech, N.L., Sampling designs in qualitative research: Making the sampling process more public (2007) The Qualitative Report, 12 (2), pp. 238-254;\nPearce, P.L., Analysing tourist attractions (1991) Journal of Tourism Studies, 2 (1), pp. 46-55;\nPolit, D.F., Beck, C.T., (2004) Nursing Research: Principles and Methods, , Philadelphia: Lippincott, Williams, &amp;amp; Wilkins;\nPrentice, R., Community-driven tourism planning and residents' preferences (1993) Tourism Management, 14 (2), pp. 218-227;\nRoberts, L., Hall, D., (2001) Rural Tourism and Recreation: Principles to Practice, , Wallingford, Oxfordshire: CABI Publishing;\nIsmail, S., (2015) Social Impacts of Tourism Development on Local Community in Mukim Kedawang, , Langkawi Island, Master thesis, Universiti Sains Malaysia;\nSharma, B., Gursoy, D., An examination of changes in residents' perceptions of tourism impacts over time: The Impact of Residents' Socio-demographic Characteristics (2015) Asia Pacific Journal of Tourism Research, 20 (12), pp. 1332-1352;\nSharpley, J., Sharpley, R., (1997) Rural Tourism: An Introduction, , London: International Thompson Business Press;\nSirakaya, E., Jamal, T.B., Choi, S.S., Developing indicators for destination sustainability (2001) The Encyclopedia of Ecotourism, pp. 411-432;\nSirgy, M.J., Kruger, S., Lee, D., Yu, G.B., How does a travel trip affect tourists' life satisfaction? (2011) Journal of Travel Research, 50 (3), pp. 261-275;\nSiu, G., Lee, L.Y.S., Leung, D., Residents' perceptions toward the &amp;quot;Chinese Tourists' Wave&amp;quot; in Hong Kong: An exploratory study (2013) Asia Pacific Journal of Tourism Research, 18 (5), pp. 446-463;\nSommerville, K.L., (2007) Hospitality Employee Management and Supervision: Concepts and Practical Applications, , New Jersey: John Wiley &amp;amp; Sons;\nSt John, C., Austin, D.M., Baba, Y., The question of community attachment revisited (1986) Sociological Spectrum, 6, pp. 411-431;\nSumner, A., Economic Well-being and Non-economic Well-being (2006) Understanding Human Well-Being, , Mark McGillivray and Matthew Clarke, A (eds), Basingstoke, UK: Palgrave MacMillan;\nVoigt, C., Pforr, C., (2013) Wellness Tourism, , London: Routledge;\n(1998) Social Determinants of Health: The Solid Facts, , Regional Office for Europe/Copenhagen;\nXiao, Y., The importance of staff- case study: Renaissance Shanghai Yuyuan Hotel (2010) Business Economics and Tourism, pp. 1-57;\nYusoff, I., Omar, M., Langkawi development and employment mobility in the local community in Kilim (2005) Lembangan Kilim: Warisan Budaya Dan Sumber Asli Langkawi ('Lembangan Kilim: Cultural and Natural Resources Heritage, Langkawi'), pp. 53-79. , Leman, M.S, Komoo, I, Latiff, A.and Salleh, A (eds), Bangi: LESTARI UKM","page":"61-88","publisher":"Plate Media","publisher-place":"Department of Forestry Science, Faculty of Agriculture and Food Sciences, Universiti Putra Malaysia, Malaysia","title":"The impacts of tourism development on community well-being in Langkawi: The case of Kampung Padang Puteh, Mukim Kedawang","type":"article-journal","volume":"8"},"uris":["http://www.mendeley.com/documents/?uuid=b6ce308c-4ff8-4aff-9945-92ba3dc9b0e2"]}],"mendeley":{"formattedCitation":"(Ibrahim et al., 2019)","plainTextFormattedCitation":"(Ibrahim et al., 2019)","previouslyFormattedCitation":"(Ibrahim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Ibrahim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w:t>
      </w:r>
    </w:p>
    <w:p w:rsidR="008D1213" w:rsidRPr="00E1223A" w:rsidRDefault="008D1213" w:rsidP="008D1213">
      <w:pPr>
        <w:pStyle w:val="ListParagraph"/>
        <w:ind w:left="360" w:firstLine="360"/>
        <w:jc w:val="both"/>
        <w:rPr>
          <w:rFonts w:ascii="Book Antiqua" w:hAnsi="Book Antiqua" w:cs="Times New Roman"/>
          <w:sz w:val="24"/>
          <w:szCs w:val="24"/>
        </w:rPr>
      </w:pPr>
      <w:r w:rsidRPr="00E1223A">
        <w:rPr>
          <w:rFonts w:ascii="Book Antiqua" w:hAnsi="Book Antiqua" w:cs="Times New Roman"/>
          <w:sz w:val="24"/>
          <w:szCs w:val="24"/>
        </w:rPr>
        <w:t xml:space="preserve">Wisata pedesaan merupakan salah satu jenis pariwisata yang memiliki banyak manfaat potensial termasuk lapangan pekerjaan, basis ekonomi yang diperluas, pembangunan sosial, kesejahteraan masyarakat, dan kebangkitan kerajinan lokal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ISSN":"2223814X (ISSN)","abstract":"Tourism is undoubtedly one of the fastest growing sectors globally and is viewed as a desirable proposed investment option. Rural tourism is one type of tourism that has numerous potential benefits for including employment growth, an extended economic base, repopulation, social development, and a revival in local crafts. The rural tourism sector in particular, is an important area to consider given the ever-mounting unemployment in South Africa. This sector could and should play a greater role in the tourism development strategy of the government. The economy of South Africa is using tourism as part of it's a development strategy and thus needs good environmental management to be in place and this must be both effective and efficient. Additionally, within this notion, the issue of mindfulness should be further promoted so that greater emphasis can be placed upon mindfulness-based tourism products leading to greater sustainability of the industry and the environment. This research provides a synopsis of rural tourism, varieties of tourism, and the benefits for rural communities and national economic development using Agenda 21. This paper is based on an extensive literature research methodology where existing literature including popular journals, websites, academic peer-reviewed journals and other related scholarly works, and any other sources relevant to the issue of rural tourism. was used to gather data and to analyse it. The epistemological basis of the study was interpretivistic. The researcher provides a description, summary, and critical evaluation in relation to the theme. The paper recommends best practices leading to ethical sustainable tourism development. © 2020 AJHTL /Author/s.","author":[{"dropping-particle":"","family":"Nicolaides","given":"A","non-dropping-particle":"","parse-names":false,"suffix":""}],"container-title":"African Journal of Hospitality, Tourism and Leisure","id":"ITEM-1","issue":"1","issued":{"date-parts":[["2020"]]},"language":"English","note":"Cited By :14\n\nExport Date: 31 March 2021\n\nCorrespondence Address: Nicolaides, A.; Graduate School of Business Leadership, PO Box 392, Unisa, 0003, South Africa; email: nicola@unisa.ac.za\n\nReferences: Aall, C., Sustainable Tourism in Practice: Promoting or Perverting the Quest for a Sustainable Development? (2014) Sustainability, 6 (5), pp. 2562-2583; \nAllen, L.R., Long, P.T., Perdue, R.R., Kieselbach, S., The impact of tourism development onresidents' perceptions of community life (1998) Journal of Travel Research, 27, pp. 16-21;\nÅnstand, M., (2006) Community-Based Tourism and Socio-Culture Aspects Relating To Tourism-A Case Study of a Swedish Student Excursion to Babati (Tanzania), , http://www.Diva-Portal.Org/Smash/Get/Diva2:16436/Fulltext01.Pdf, Retrieved from: [Accessed 07 April 2018];\nAmel, E.L., Manning, C.M., Scott, B.A., Mindfulness and Sustainable Behavior: Pondering Attention and Awareness as Means for Increasing Green Behavior (2009) Ecopsychology, 1 (1), pp. 14-25;\nAref, F., Redzuan, M.R., Assessing the level of community participation as a component of community capacity building for tourism development (2009) European Journal of Social Sciences, 8, pp. 68-75;\nAshley, C., Boyd, C., Goodwin, H., (2000) Pro-poor tourism: Putting poverty at the heart of the tourism agenda, , http://www.odi.org.uk/nrp/51.pdf, Natural Resource Perspectives, No 51. Available online at: [Retrieved August 23, 2009];\nAshley, C., Goodwin, H., Roe, D., (2001) Pro-Poor Strategies: Expanding Opportunities for the Poor, , Overseas Development Institute, London;\nBatra, G., Kaur, N., New vistas in reducing the conflicts between tourism and the environment: An environment audit approach (1996) Managerial Auditing Journal, 11, pp. 3-10;\nBonadonna, A., Giachino, C., Truant, E., Sustainability and mountain tourism: The Millennial's perspective (2017) Sustainability, 9 (7);\nCapra, F., (1982) The Turning Point: Science, Society and the Rising Culture, , Simon and Schuster, New York;\nCooper, C., Wanhill, S., (1997) Tourism Development Environmental and Community issues, , London. Wiley Publishing, UK;\nDiedrich, A., Garci'a-Buades, E., Local perceptions of tourism as indicators of destination decline (2008) Tourism Management, pp. 1-10;\nDimanche, F., (1994) Cross-cultural tourism marketing research: An assessment and recommendations for future studies, pp. 123-160. , In Global Tourist Behavior; Uysal, M., (Ed.), Haworth: AaNew York;\nDyer, P., Gursoy, D., Sharma, B., Carter, J., Structural modelling of resident perceptions of tourism and associated development on the Sunshine Coast (2007) Australia, Tourism Management, 28 (2), pp. 409-422;\nEngström, D., Leffler, F., (2012) Perceptions of Climate Change at Ski Resorts in the Midsouth of Sweden. A Thesis, Dalarna University, Sweden, , http://www.enviropaedia.com/topic/default.php?topic_id=3/, Enviropaedia, (nd). Agenda 21, Available online at: [Retrieved January 11, 2018];\nEshliki, S.A., Kaboudi, M., Community perception of tourism impacts and their perception in tourismplanning: A case study of Ramsar, Iran (2012) Procedia-Social and Behavioral Sciences, 36, pp. 333-341;\nGetz, D., Capacity to absorb tourism concepts and implications for strategic planning (1983) Annals of Tourism Research, 10, pp. 239-263;\nGhaderi, Z., Henderson, J.C., Sustainable rural tourism in Iran: A perspective from Hawraman Village (2012) Tourism Management Perspectives, 2 (3), pp. 47-54;\nGiampiccoli, A., Kalis, J.H., Community-based Tourism and Local Culture: The Case of amaMpondo (2012) PASOS, 10 (1), pp. 173-188;\nCharter for Sustainable Tourism, , http://www.gdrc.org/uem/eco-tour/charter.html, [Retrieved August 05, 2015];\n(2010) Rural Tourism-An Overview. Agriculture and Rural Development, , https://www1.agric.gov.ab.ca/$Department/deptdocs.nsf/all/csi13476/$FILE/Rural-, Available online at;\nTourism Greaves, N., Skinner, H., The importance of destination image analysis to UK rural tourism (2010) Marketing Intelligence &amp;amp; Planning, 28 (4), pp. 486-507;\nHall, C.M., Lew, A.A., (2009) Understanding and managing tourism impacts: An integrated approach, , London: Routledge;\nHall, C.M., Degrowing tourism: Décroissance, sustainable consumption and steadystate tourism (2009) Anatolia: An International Journal of Tourism and Hospitality Research, 20 (1), pp. 46-61;\nHall, C.M., Tourism and biodiversity: More significant than climate change? (2010) Journal of Heritage Tourism, 5 (4), pp. 253-266;\nHezri, A.A., Sustainability indicator system and policy processes in Malaysia: A framework for utilisation and learning (2004) Journal of Environmental Management, 73, pp. 357-371;\nHollenhorst, S.J., Houge-Mackenzie, D.S., Ostergren, D.M., The Trouble with Tourism (2014) Tourism Recreation Research, 39 (3), pp. 305-319;\nHossen, M.A., Participatory mapping for community empowerment (2016) Asian Geography, 33, pp. 97-113;\nInskeep, E., (1994) National and regional tourism planning, p. iix. , In National and Regional Tourism Planning: Methodologies and Case Studies, Routledge: London, UK;\nLane, B., What is rural tourism (1994) Journal of Sustainable Tourism, 2 (7);\nLe Quéré, C., Moriarty, R., Andrew, R.M., Peters, G.P., Ciais, P., Friedlingstein, P., Zeng, N., Global carbon budget (2014) Earth Systems Science Data, 7, pp. 47-85;\nLiu, S., Cheung, L.T.O., Sense of place and tourism business development (2016) Tourism Geography, 18, pp. 174-193;\nMarzuki, A., Hay, L., James, J., Public participation shortcomings in tourism planning: The case of the Langkawi Islands, Malaysia (2012) Journal of Sustainable Tourism, 20 (4);\nMathieson, A., Wall, G., (1995) Tourism economic, physical and social impacts, , New York. USA. Longman Scientific &amp;amp; Technical;\nMisra, S.N., Sadual, S.K., (2008) Basics of Tourism Management, , New Delhi: Excel Books;\nMormont, M., Tourism and rural change: The symbolic impact (1987) Who from their labours rest? Conflict and practice in rural tourism, pp. 35-44. , in: Bouquet, M. and Winter, M. (Eds.) Aldershot: Avebury;\nMurphy, P.E., (1985) Tourism: A Community Approach, , Routledge, New York, NY;\nMusavengane, R., Simatele, M.D., Community-Based Natural Resource Management: The role of social capital in collaborative environmental of tribal resources in Kwa-Zulu Natal, South Africa (2016) Development Southern Africa, 33 (6), pp. 806-821;\nNawijn, J., Miquelle, A., Marchand, M.A., Veenhoven, R., Vingerhoets, A.J., (2010) Vacationers Happier, but Most not Happier after a Holiday, , http://dx.doi.org/, Applied Research in Quality of Life. Available at [Retrieved February 08, 2012];\nNicolaides, A., Tourism Stakeholder Theory in practice: Instrumental business grounds, fundamental normative demands or a descriptive application? (2015) African Journal of Hospitality, Tourism and Leisure, 4 (2);\nNicolaides, A., de Witt, L., (2015) Corporate social responsibility and stakeholder needs, in Management Innovation and Entrepreneurship: A Global Perspective, , April 2015: Book Chapter 2: Edited by Demetris Vrontis, Georgia Sakka and Monaliz Amirkhanpour, Cambridge Scholars Publishing: UK;\nNicolaides, A., Authenticity and the tourist's search for Being (2014) African Journal of Hospitality, Tourism and Leisure, 3 (1);\nNicolaides, A., (2008) Service quality, empowerment and ethics in the South African Hospitality and Tourism industry and the road ahead using ISO 9000/1, , PhD thesis, University of Zululand;\nNicolaides, A., Driving Corporate Social Responsibility-An Ethical Approach to Sustainability (2017) OIDA International Journal of Sustainable Development, 10 (4), pp. 19-34;\nNunkoo, R., Tourism development and trust in local government (2015) Tourism Management, 46, pp. 623-634;\nNunkoo, R., Ramkissoon, H., Small island urban tourism: A residents' perspective (2010) Current Issues in Tourism, 13 (1), pp. 37-60;\nPriestly, G.K., Edwards, J.A., Coccosis, H., (1996) Sustainable tourism? European experiences, , CAB International, Oxford;\nRoberts, L., Hall, D., (2001) Rural Tourism and Recreation: Principles to Practice, , CAB International, Wallingford;\nRuiz-Molina, M.E., Gil-Saura, I., Moliner-Velázquez, B., The role of information technology inrelationships between travel agencies and their suppliers (2010) Journal of Hospitality and Tourism Technology, 1 (2), p. 144;\nSaarinen, J., Traditions of sustainability in tourism studies (2006) Annals of Tourism Research, 33, pp. 1121-1140;\nScheyvens, R., Exploring the tourism-poverty nexus (2007) Current Issues in Tourism, 10 (23), pp. 231-254;\nSharpley, R., Tourism and development challenges in the least developed countries: The case of The Gambia (2009) Current in Issues Tourism, 12, pp. 337-358;\nShaw, G., Williams, M., (1997) Critical issues in Tourism, , Oxford. UK;\nSiakwah, P., Tourism Geographies and Spatial Distribution of Tourist Sites in Ghana (2018) African Journal of Hospitality, Tourism and Leisure, 7 (1), pp. 1-19;\nSpenceley, A., Meyer, D., Tourism and Poverty Reduction: Theory and Practice is less economically developed countries (2012) Journal of Sustainable Tourism, 20 (3), pp. 297-317;\nStörmer, E., Schubert, U., (2007) Evaluation of Sustainable Development in Europe: Concepts, Evaluation and Applications, , London: Edward Elgar Publishing Limited;\nTatoğlu, A.P.E., Erdal, A.P.F., Özgür, A.P.H., Azakli, A.P.S., (2000) Resident Perceptions of the Impact of Tourism in a Turkish Resort Town, p. 64. , http://www.opf.slu.cz/vvr/akce/turecko/pdf/Tatoglu.pdf, Available online at: [Retrieved March 26, 2017]The Economist January 6th, 2018, Economic and Financial Indicators-Economic data;\nTosun, C., Limits to community participation in the tourism development process in developing countries (2000) Tourism Management, 21, pp. 613-633;\nTriegaardt, J.D., (2006) Poverty and inequality in South Africa: Policy considerations in an emerging democracy, , http://www.dbsa.org, Available online at: [Retrieved May 25, 2017];\n(2005) Integrating Sustainability into Business: Management Guide for Responsible Tourism Coordinators, , United Nations Environment Programme, Paris;\n(2005) Making Tourism More Sustainable, A guide for policy makers, , United Nations Environment Programme, Paris;\n(2007) Tourism will contribute to solutions for global climate change and poverty challenges, , Press Release, UNWTO Press and Communications Department, 08 March 2007, Madrid;\nVeenhoven, R., (2011) Measures of Happiness. World Database of Happiness, Erasmus University, , http://worlddatabaseofhappiness.eur.nl/, Retrieved from [Retrieved November 16, 2013];\nWight, P., Environmental marketing of tourism (1994) Elert Cater and Gwen Lowman, , In: Ecotourism: A Sustainable Option? (Eds) John Wiley &amp;amp; Sons, West Sussex, England;\nWilliams, A., Shaw, G., (1997) Tourism and Economic Development, , Belhaven Press, London;\n(2003) Local Economic Development: Quick Reference, , Washington: Urban Development Division, World Bank;\n(2011) Community empowerment from cultural tourism and heritage protection in Georgia and Uzbekistan: Pbjectives, outcomes and lessons learnt, , World Bank: Washington D. C;\n(2018) Travel &amp;amp; Tourism Power and Performance Report, , https://www.wttc.org, Retrieved from: [Accessed 24 June 2019];\n(2017) Travel and tourism global economic impact and issues 2017, , http://www.wttc.orgfilesregions-2017, [Online]. Available online at: [Accessed 11 June 2019];\n(2002) Tourism and Poverty Alleviation, , Madrid, WTO;\n(2002) Enhancing the Economic Benefits of Tourism for Local Communities and Poverty Alleviation, , Madrid, WTO;\nZapata, M.J., Hall, C.M., Lindo, P., Vanderschaeghe, M., Can community-based tourism contribute to development and poverty alleviation? Lessons from Nicaragua (2011) Current Issues in Tourism, 14, pp. 725-749","page":"1-16","publisher":"Africa Journals","publisher-place":"Graduate School of Business Leadership, University of South Africa, PO Box 392, Unisa, 0003, South Africa","title":"Sustainable ethical tourism (SET) and rural community involvement","type":"article-journal","volume":"9"},"uris":["http://www.mendeley.com/documents/?uuid=af65b60b-15f2-4d2a-96fe-bbb4f91152ad"]}],"mendeley":{"formattedCitation":"(Nicolaides, 2020)","plainTextFormattedCitation":"(Nicolaides, 2020)","previouslyFormattedCitation":"(Nicolaides,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Nicolaides,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Dalam pengembangan pariwisata pedesaan modern, perlu menggali lebih dalam tentang budaya pedesaan yang khas dan terus meningkatkan daya tarik wisata pedesa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2112/JCR-SI115-016","ISSN":"07490208 (ISSN)","abstract":"Fan, H.-J, 2020. Research on sustainable development of coastal rural ecotourism based on tourism perception. In: Bai, X. and Zhou, H. (eds.), Advances in Water Resources, Environmental Protection, and Sustainable Development. Journal of Coastal Research, Special Issue No. 115, pp. 53-55. Coconut Creek (Florida), ISSN 0749-0208. In the development of modern rural tourism, it is necessary to deeply explore the characteristic rural culture and continuously enhance the tourism attraction of rural areas. Stimulated by the spiritual needs of the people and the needs of economic development in rural areas, rural tourism has shown a trend of vigorous development. Developing eco-tourism in rural areas not only helps spur rural modernization, comprehensively improve the spiritual civilization construction between urban and rural areas in China, and narrow the gap between urban and rural areas in China. Compared with the urban environment, rural areas have more rural environmental resources, and citizens who have lived in cities for a long time have greater attraction. With the increasing number of tourists in coastal villages, tourism plays an increasingly important and obvious role in the economic development of towns, and its advantages become more and more obvious with the passage of time. How to give full play to the positive influence brought by the development of rural tourism and control the negative influence brought by the development of rural tourism to the maximum extent will be the primary problem for the coastal rural tourism community to achieve sustainable development. © Coastal Education and Research Foundation, Inc. 2020.","author":[{"dropping-particle":"","family":"Fan","given":"H","non-dropping-particle":"","parse-names":false,"suffix":""}],"container-title":"Journal of Coastal Research","id":"ITEM-1","issue":"sp1","issued":{"date-parts":[["2020"]]},"language":"English","note":"Export Date: 31 March 2021\n\nCODEN: JCRSE\n\nCorrespondence Address: Fan, H.; Tourism Administration School, China; email: n8353881@sina.com\n\nFunding text 1: HAINAN SHENG KEXUE JISHU TING (Supported by the year of 2019 High-level talent project of Hainan Provincial basic and applied research plan (Natural Science Field ),Study on the mechanism and application of carbon sink in the island-tourism destination: A case study of Wuzhizhou Island of Sanya city Hainan Province, 2019RC251.\n\nReferences: Chen, E.D., Research on the implementation of sustainable development of rural tourism (2019) Science and Technology Information, 17, pp. 218-220. , (08); \nFan, Z.T., Analysis on the path of sustainable development of rural ecotourism (2015) Modern Business, (4), pp. 133-134;\nJin, Z., On the sustainable development of rural tourism (2017) Farm Staff, (12), pp. 124-125. , 119;\nLuo, Q., Research on sustainable development of rural tourism under the ecological chain of Chongqing (2017) China Agricultural Resources and Regional Planning, 38, pp. 195-199. , (007);\nMa, Y., Li, N., (2018) Impression of Guanzhong: A study on the image perception of yuanjiacun rural tourism destination in tourism media TGC, , Special Zone Economy;\nPeng, Y.P., Bai, X., A review of researches on sustainable development of leisure agriculture and rural tourism in China (2018) Tianjin Agricultural Sciences, 24, pp. 13-17. , (002);\nQin, J., Research on the sustainable development of rural tourism in China (2015) Brand, pp. 115-117. , (07);\nRen, S.G., Problems and countermeasures in the sustainable development of rural tourism in China (2015) Agricultural Economics, pp. 57-59. , (09)","page":"53-55","publisher":"Coastal Education Research Foundation Inc.","publisher-place":"Tourism Administration School, Hainan College of Economics and Business, Haikou, 571127, China","title":"Research on Sustainable Development of Coastal Rural Ecotourism Based on Tourism Perception","type":"article-journal","volume":"115"},"uris":["http://www.mendeley.com/documents/?uuid=f1a826bc-f846-4270-b559-4cf75acd6b1a"]}],"mendeley":{"formattedCitation":"(Fan, 2020)","plainTextFormattedCitation":"(Fan, 2020)","previouslyFormattedCitation":"(Fan,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Fan,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Pengembangan ekowisata di daerah pedesaan tidak hanya membantu mengembangkan modernisasi pedesaan, tetapi juga meningkatkan pembangunan peradaban spiritual antara daerah perkotaan dan pedesaan secara komprehensif serta mempersempit kesenjangan antara daerah perkotaan dan pedesa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2112/JCR-SI115-016","ISSN":"07490208 (ISSN)","abstract":"Fan, H.-J, 2020. Research on sustainable development of coastal rural ecotourism based on tourism perception. In: Bai, X. and Zhou, H. (eds.), Advances in Water Resources, Environmental Protection, and Sustainable Development. Journal of Coastal Research, Special Issue No. 115, pp. 53-55. Coconut Creek (Florida), ISSN 0749-0208. In the development of modern rural tourism, it is necessary to deeply explore the characteristic rural culture and continuously enhance the tourism attraction of rural areas. Stimulated by the spiritual needs of the people and the needs of economic development in rural areas, rural tourism has shown a trend of vigorous development. Developing eco-tourism in rural areas not only helps spur rural modernization, comprehensively improve the spiritual civilization construction between urban and rural areas in China, and narrow the gap between urban and rural areas in China. Compared with the urban environment, rural areas have more rural environmental resources, and citizens who have lived in cities for a long time have greater attraction. With the increasing number of tourists in coastal villages, tourism plays an increasingly important and obvious role in the economic development of towns, and its advantages become more and more obvious with the passage of time. How to give full play to the positive influence brought by the development of rural tourism and control the negative influence brought by the development of rural tourism to the maximum extent will be the primary problem for the coastal rural tourism community to achieve sustainable development. © Coastal Education and Research Foundation, Inc. 2020.","author":[{"dropping-particle":"","family":"Fan","given":"H","non-dropping-particle":"","parse-names":false,"suffix":""}],"container-title":"Journal of Coastal Research","id":"ITEM-1","issue":"sp1","issued":{"date-parts":[["2020"]]},"language":"English","note":"Export Date: 31 March 2021\n\nCODEN: JCRSE\n\nCorrespondence Address: Fan, H.; Tourism Administration School, China; email: n8353881@sina.com\n\nFunding text 1: HAINAN SHENG KEXUE JISHU TING (Supported by the year of 2019 High-level talent project of Hainan Provincial basic and applied research plan (Natural Science Field ),Study on the mechanism and application of carbon sink in the island-tourism destination: A case study of Wuzhizhou Island of Sanya city Hainan Province, 2019RC251.\n\nReferences: Chen, E.D., Research on the implementation of sustainable development of rural tourism (2019) Science and Technology Information, 17, pp. 218-220. , (08); \nFan, Z.T., Analysis on the path of sustainable development of rural ecotourism (2015) Modern Business, (4), pp. 133-134;\nJin, Z., On the sustainable development of rural tourism (2017) Farm Staff, (12), pp. 124-125. , 119;\nLuo, Q., Research on sustainable development of rural tourism under the ecological chain of Chongqing (2017) China Agricultural Resources and Regional Planning, 38, pp. 195-199. , (007);\nMa, Y., Li, N., (2018) Impression of Guanzhong: A study on the image perception of yuanjiacun rural tourism destination in tourism media TGC, , Special Zone Economy;\nPeng, Y.P., Bai, X., A review of researches on sustainable development of leisure agriculture and rural tourism in China (2018) Tianjin Agricultural Sciences, 24, pp. 13-17. , (002);\nQin, J., Research on the sustainable development of rural tourism in China (2015) Brand, pp. 115-117. , (07);\nRen, S.G., Problems and countermeasures in the sustainable development of rural tourism in China (2015) Agricultural Economics, pp. 57-59. , (09)","page":"53-55","publisher":"Coastal Education Research Foundation Inc.","publisher-place":"Tourism Administration School, Hainan College of Economics and Business, Haikou, 571127, China","title":"Research on Sustainable Development of Coastal Rural Ecotourism Based on Tourism Perception","type":"article-journal","volume":"115"},"uris":["http://www.mendeley.com/documents/?uuid=f1a826bc-f846-4270-b559-4cf75acd6b1a"]}],"mendeley":{"formattedCitation":"(Fan, 2020)","plainTextFormattedCitation":"(Fan, 2020)","previouslyFormattedCitation":"(Fan,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Fan,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w:t>
      </w:r>
    </w:p>
    <w:p w:rsidR="008D1213" w:rsidRPr="00E1223A" w:rsidRDefault="008D1213" w:rsidP="008D1213">
      <w:pPr>
        <w:pStyle w:val="ListParagraph"/>
        <w:ind w:left="360" w:firstLine="360"/>
        <w:jc w:val="both"/>
        <w:rPr>
          <w:rFonts w:ascii="Book Antiqua" w:hAnsi="Book Antiqua" w:cs="Times New Roman"/>
          <w:sz w:val="24"/>
          <w:szCs w:val="24"/>
        </w:rPr>
      </w:pPr>
      <w:r w:rsidRPr="00E1223A">
        <w:rPr>
          <w:rFonts w:ascii="Book Antiqua" w:hAnsi="Book Antiqua" w:cs="Times New Roman"/>
          <w:sz w:val="24"/>
          <w:szCs w:val="24"/>
        </w:rPr>
        <w:t xml:space="preserve">Wisata pedesaan sangat erat kaitannya dengan pariwisata budaya dan ekowisata. Pariwisata budaya, </w:t>
      </w:r>
      <w:r w:rsidRPr="00E1223A">
        <w:rPr>
          <w:rFonts w:ascii="Book Antiqua" w:hAnsi="Book Antiqua" w:cs="Times New Roman"/>
          <w:sz w:val="24"/>
          <w:szCs w:val="24"/>
        </w:rPr>
        <w:lastRenderedPageBreak/>
        <w:t xml:space="preserve">ekowisata dan pembangunan pariwisata berkelanjutan berpengaruh positif dan signifikan terhadap daya saing destinasi, ekowisata secara langsung tidak berpengaruh signifikan terhadap daya saing destinasi, tetapi ekowisata secara tidak langsung berpengaruh signifikan terhadap daya saing melalui pengembangan pariwisata berkelanjut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4505/jemt.v10.4(36).06","ISSN":"20687729 (ISSN)","abstract":"The research aims to investigate the influence of cultural tourism and ecotourism empowerment on sustainable tourism development and tourism competitiveness as a long term perspective tourism development model. The research is conducted on the tourism in Bali Province that based on culture and natural beauty. The research uses quantitative approach with 147 respondents as sample. Data collection uses questionnaire. Respondents consist of the management of tourism travel agents, hospitality industry, restaurant, academics and government. Data are analyzed using Structural Equation Modelling (SEM) through partial least square approach. The research findings demonstrate that cultural tourism and ecotourism have positive and significant influence on sustainable tourism development efforts. Cultural tourism and sustainable tourism development have positive and significant influence on destination competitiveness. Ecotourism is directly having no significant influence on destination competitiveness but it is indirectly having a significant influence on competitiveness through sustainable tourism development. Further, the research also gives direction that local community support is able to moderate the relationship between cultural tourism and ecotourism and sustainable tourism development. The research results give an indication that cultural preservation, natural environment, social environment, and local community participation are the upmost elements in sustainable tourism development model and destination competitiveness enhancement. © 2019. ASERS Publishing. All rights reserved.","author":[{"dropping-particle":"","family":"Wardana","given":"I M","non-dropping-particle":"","parse-names":false,"suffix":""},{"dropping-particle":"","family":"Sukaatmadja","given":"I P G","non-dropping-particle":"","parse-names":false,"suffix":""},{"dropping-particle":"","family":"Yasa","given":"N N K","non-dropping-particle":"","parse-names":false,"suffix":""},{"dropping-particle":"","family":"Astawa","given":"I P","non-dropping-particle":"","parse-names":false,"suffix":""}],"container-title":"Journal of Environmental Management and Tourism","id":"ITEM-1","issue":"4","issued":{"date-parts":[["2019"]]},"language":"English","note":"Export Date: 31 March 2021\n\nFunding text 1: The authors would like to send their gratitude to the Indonesian Government for the research funding as well as to the head of P3M that gave motivation to complete the research. Also, the authors would like to thanks the local Goverment for their participation in the model test.\n\nReferences: Anokhina, M.Y., Golubev, A.V., Kondrashina, O.N., Cognitive Modeling in the Management of Economic Growth of the Agriculture in Russia (2019) Journal of Environmental Management and Tourism, 10 (1), pp. 119-134. , https://doi.org/10.14505//jemt.v10.1(33).12; \nAp, J., Residents' perceptions on tourism impacts (1992) Annals of Tourism Research, 9 (4), pp. 665-690. , https://doi.org/10.1016/0160-7383(92)90060-3;\nBello, F.G., Lovelock, B., Carr, N., Constraints of community participation in protected area-based tourism planning: The case of Malawi (2017) Journal of Ecotourism, 16 (2), pp. 131-151. , https://doi.org/10.1080/14724049.2016.1251444;\nBlank, U., (1989) The Community Tourism Industry Imperative, , https://www.cabdirect.org/cabdirect/abstract/19901881341, Venture Publishing Inc., State College, PA;\nBoo, E., (1993) Ecotourism: A Guide for Planners Andmanagers, pp. 15-54. , https://www.cabdirect.org/cabdirect/abstract/19941800466, Ecotourism planning in protected areas. In: K. Lindberg, &amp;amp; D. Hawkins (Eds.), North Bennington: The Ecotourism Society;\nBrandon, K., (1993) Basic Steps Toward Encouraging Local Participation in Nature Tourism Projects, pp. 134-151. , https://www.cabdirect.org/cabdirect/abstract/19941800472, Lindberg K, Hawkins D (eds) Ecotourism: a guide for planners and managers. The Ecotourism Society, North Bennington;\nCater, E., Goodall, B., (1992) Must Tourism Destroy Its Resource Base? In Environmental Issues In the 1990S, pp. 309-323. , A. M. Mannion and S. R. Bowlby, eds., Chichester: Wiley;\nCeballos-Lascurain, H., (1993) Ecotourism: A Guide for Planners and Managers, pp. 12-14. , http://www.fao.org/library/library-home/en/, Ecotourism as a worldwide phenomenon. In: Lindberg K, Hawkins D, The Ecotourism Society, North Bennington;\nChiu, H.Y., Chan, C.S., Marafa, L.M., Local perception and preferences in nature tourism in Hong Kong (2016) Tourism Management Perspectives, 20, pp. 87-97. , https://doi.org/10.1016/j.tmp.2016.07.007;\nChristopoulou, O.G., Tsachalidis, E., Conservation policies for protected areas (Wetland) in Greece: A survey of Local Residents (2004) Water Air Soil Pollut Focus, 4, pp. 445-457. , https://link.springer.com/article/10.1023/B:WAFO.0000044817.88422.64;\nA Framework for Monitoring and Modeling Sustainable Tourism (2006) E-Review of Tourism Research (Ertr), 4 (4). , https://www.cabdirect.org/cabdirect/abstract/20073146772;\nCrouch, G.I., Ritchie, J.R.B., Tourism, competitiveness, and societal prosperity (1999) Journal of Business Research, 44, pp. 137-152. , https://doi.org/10.1016/S0148-2963(97)00196-3;\nMaccannell, D., (1976) The Tourist. a New Theory of the Leisure Class, , New York: Schoken Books;\nDwyer, L., Chulwon, K., Destination Competitiveness: Determinants andindicators (2003) Current Issues in Tourism, 6 (5), pp. 369-414. , https://doi.org/10.1080/13683500308667962;\nFennell, D.A., (2014) Ecotourism. Fourth Editition Routledge 2 Park Square, Milton Park, Abingdon, , https://doi.org/10.4324/9780203382110, Oxon OX14 4RN and 711 Third Avenue, New York, NY;\nFong, S.F., Lo, M.C., Community involvement and sustainable rural tourism development: Perspectives from the local communities (2015) European Journal of Tourism Research, 11, pp. 125-146;\nFormica, S., (2000) Tourism Attractiveness as a Function of Supply and Demand Interaction, , Unpublished doctoral dissertation, Virginia: Virginia Polytechnic Institute and State University, Blacksburg, Virginia;\nGarau-Vadell, J.B., Gutierrez-Taño, D., Diaz, R., Economic crisis and residents’ perception of the impacts of tourism in mass tourism destinations (2018) Journal of Destination Marketing &amp;amp; Management, 7, pp. 68-75. , https://doi.org/10.1016/j.jdmm.2016.08.008;\nGoeldner, C.R., Ritchie, J.R.B., (2006) Tourism: Principles, Practices, Philosophies, , http://repository.ntt.edu.vn/jspui/handle/298300331/1587, 10th ed. Hoboken, nj: Wiley. Availble at;\nGooroochum, N., Suygiyarto, G., (2011) Measuring Competitiveness in Travel and Tourism Industry;\nGunn, C.A., (1994) Tourism Planning 3Rd Ed, , New York: Taylor and Francis;\nGursoy, D., Jurowski, C., Uysal, M., Resident Attitudes: A Structural Modeling Approach (2002) Annals of Tourism Research, 29 (1), pp. 79-105;\nGursoya, D., Boğan, E., Dedeoğluc, B.B., Çalışkan, C., Social responsibility initiatives and its impact on residents' sentiments to community and support for additional tourism development (2019) Journal of Hospitality and Tourism Management, 39, pp. 117-128;\nHair, J.F., Multivariate data analysis 6th Edition. Pearson Prentice Hall. New Jersey. humans: Critique and reformulation (2006) Journal of Abnormal Psychology, 87, pp. 49-74;\nHair, J.F., Ringle, C.M., Sarstedt, M., PLS-SEM: Indeed a silver bullet (2011) Journal of Marketing Theory and Practice, 19 (2), pp. 139-152. , https://doi.org/10.2753/MTP1069-6679190202;\nHaley, W.E., Well-being, Appraisal, and Coping in African-American and Caucasian Dementia Caregivers: Findings from the REACH Study (2004) Aging and Mental Health, 8, pp. 316-329. , https://doi.org/10.1080/13607860410001728998;\nHamid, Y., An investigation into the cultural and religious determinants of national competitiveness (2013) Competitiveness Review: International Business Journal, 23 (1), pp. 23-40;\nHanafiah, M.H.M., Jamaluddin, R.M., Zulkifly, M.I., Local Community Attitude and Support towards Tourism Development in Tioman Island Malaysia (2013) Procedia-Social and Behavioral Sciences, 105, pp. 792-800;\nImbaya, B.O., Nthiga, R.W., Sitati, N.W., Lenaiyasa, P., Capacity building for inclusive growth in community-based tourism initiatives in Kenya (2019) Tourism Management Perspectives, 30, pp. 11-18. , https://doi.org/10.1016/j.tmp.2019.01.003;\nInskeep, E., (1994) National and Regional Tourism Planning, , New York, NY: Routledge;\nKozak, M., Baloglu, S., (2010) Managing and Marketing Tourist Destinations: Strategies to Gain a Competitive Edge, , https://doi.org/10.4324/9780203842300, Routledge;\nLee, T.H., Jan, F.H., Can community-based tourism contribute to sustainable development? Evidence from residents’ perceptions of the sustainability (2019) Tourism Management, 70, pp. 368-380. , https://doi.org/10.1016/j.tourman.2018.09.003;\nLesly, F., (1997) The Earthscan Reader in Sustainable Tourism, , London: Earthscan Publications Ltd;\nLiu, C.Y., Li, J.S., Pechacek, P., Current trends of ecotourism I China’s nature reserves: A review of the Chinese literature (2013) Tourism Manage Perspect, 1, pp. 16-24;\nMbaiwa, J., The socio-cultural impacts of tourism development in the Okavango Delta, Botswana (2005) Journal of Tourism and Cultural Change, pp. 163-185. , https://doi.org/10.1016/j.tourman.2003.11.005;\nMcKercher, B., (2003) Sustainable Tourism Development – Guiding Principles for Planning and Management, pp. 6-7. , Presentation to the National Seminar on Sustainable Tourism Development. Bishkek, Kyrgistan, November 5-9;\nMcKercher, P., Ho, P.S.Y., Cros, D.H., Relationship between tourism and cultural heritage management: Evidence from Hong Kong (2005) Tourism Management, 26 (4), pp. 539-548;\nMinciu, R., (2004) The Economics of the Tourism, , Uranus Publishing house, Bucharest. (in Romanian;\nMitchell, J., Ashley, C., (2010) Tourism and Poverty Reduction: Pathways to Prosperity, , London: Earthscan;\nNunes, S., Estevão, C., Filipe, M.N., Determinants of Tourism Destination Competitiveness: A SEM Approach, in (ed.) Marketing Places and Spaces (Advances in Culture, Tourism and Hospitality Research, Volume 10) Emerald Group Publishing Limited (2015) 121 – 139;\nResident Support for Tourism Development (1990) Annals of Tourism Research, 17 (4), pp. 586-599;\nRichards, G., (1997) Cultural Tourism in Europe Wallingford CAB International, , UK;\nCrouch, G.I., (2003) The Competitive Destination: A Sustainable Tourism Perspective, , Oxon, UK: CABI Publishing;\nRoss, S., Wall, G., Evaluating ecotourism: The case of North Sulawasi, Indonesia (1999) Tourism Management, 20 (6), pp. 673-682;\nSilberberg, T., Cultural tourism and business opportunities for museums and heritage sites (1995) Tourism Management, 16 (5), pp. 361-365;\nSimmons, D.G., Community participation in tourism planning (1994) Tourism Manage, 15, pp. 98-108;\nSmith, M., (2003) Issues in Cultural Tourism Studies, , London: Routledge;\nSu, M.M., Geoffrey, W., Zhong, M., Assessing Ecotourism from a Multi-stakeholder Perspective: Xingkai Lake National Nature Reserve, China (2014) Environmental Management, 54, pp. 1190-1207;\nTomaselli, K., (2012) Cultural Tourism and Identity: Rethinking Indigeneity, , Brill: Leiden;\nTosun, C., Limits to community participation in the tourism development process in developing countries (2000) Tourism Management, 21 (6), pp. 613-633. , https://doi.org/10.1016/S0261-5177(00)00009-1;\nTsaur, S.H., Lin, Y.C., Lin, J.H., Evaluating ecotourism sustainability from the integrated perspective of resource, community and tourism (2006) Tourism Management, 27 (4), pp. 640-653;\nWall, G., Is Ecotourism sustainable? (1997) Environ Manage, 21 (4), pp. 483-491;\nWardana, I.M., Utama, I.W.M., Astawa, I.P., Model of Local Population Perception in Supporting Coastal Tourism Development and Planning in Bali (2018) Geojournal of Tourism and Geosites, 23 (3), pp. 873-880. , https://doi.org/10.30892/gtg.23321-335;\nWeaver, D.B., (2001) The Encyclopedia of Ecotourism, , CAB International, Wallingford;\nXu, J.Y., Lu¨, Y.H., Chen, L.D., Liu, Y., Contribution of tourism development to protected area management: Local stakeholder perspectives (2009) Int J Sustainable Dev World Ecol, 16 (1), pp. 30-36. , https://doi.org/10.1080/13504500902757189;\nZadel, Z., (2012) Tourism &amp;amp; Hospitality Management, Conference Proceedings: The Importance of Developing Cultural Tourism in Creating Competitive Advantages of Croatian Tourism, pp. 205-214;\nZeppel, H., (2006) Ecotourism: Sustainable Development and Management, , CABI, Wallingford","page":"753-762","publisher":"ASERS Publishing House","publisher-place":"Udayana University, Indonesia","title":"Cultural tourism and ecotourism empowerment in the sustainable tourism development and destination competitiveness enhancement","type":"article-journal","volume":"10"},"uris":["http://www.mendeley.com/documents/?uuid=0452bf86-8672-4efb-b522-4f3e5884aa7d"]}],"mendeley":{"formattedCitation":"(Wardana et al., 2019)","plainTextFormattedCitation":"(Wardana et al., 2019)","previouslyFormattedCitation":"(Wardana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Wardana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Pariwisata berkelanjutan menjadi salah satu industri yang mampu mendorong pembanguann berkelanjutan </w:t>
      </w:r>
      <w:r w:rsidRPr="00E1223A">
        <w:rPr>
          <w:rFonts w:ascii="Book Antiqua" w:hAnsi="Book Antiqua" w:cs="Times New Roman"/>
          <w:i/>
          <w:sz w:val="24"/>
          <w:szCs w:val="24"/>
        </w:rPr>
        <w:t xml:space="preserve">(sustainable development) </w:t>
      </w:r>
      <w:r w:rsidRPr="00E1223A">
        <w:rPr>
          <w:rFonts w:ascii="Book Antiqua" w:hAnsi="Book Antiqua" w:cs="Times New Roman"/>
          <w:sz w:val="24"/>
          <w:szCs w:val="24"/>
        </w:rPr>
        <w:t xml:space="preserve">karena hubungannya berkaitan dengan semua aspek destinasi, mulai dari transportasi dan budaya hingga pengelolaan sumber daya alam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3390/SU12010080","ISSN":"20711050 (ISSN)","abstract":"Some counties in the United States are turning to visions of sustainable development in response to increasing environmental problems caused by land use expansion and intensification. Sustainable tourism is one industry capable of fostering this change because of its relationship to all facets of a destination, from transportation and culture to natural resource management. This paper addresses a study that examined what support tourism destinations in Florida need from the Cooperative Extension Service to better utilize natural areas as responsible tourism attractions to benefit the local community, economy, and biodiversity (i.e., ecotourism). A nominal group technique, questionnaires, and interviews with local tourism professionals were used to investigate needs and support for ecotourism development. Results show, when nature-based tourism products are present, growth in ecotourism market supply is desired by tourism providers. Results also indicate that this growth is possible with the help of Extension agents, who would serve as educators on responsible tourism topics and facilitate partnerships between government, businesses, local residents, and visitors. Integrating these results into the (2013) multi-stakeholder framework developed byWaligo et al. for sustainable tourism development, this paper outlines reasoning and process for the Cooperative Extension Service to provide important support for a prevalent natural resource use. © 2019 by the authors.","author":[{"dropping-particle":"","family":"Feyers","given":"S","non-dropping-particle":"","parse-names":false,"suffix":""},{"dropping-particle":"","family":"Stein","given":"T","non-dropping-particle":"","parse-names":false,"suffix":""},{"dropping-particle":"","family":"Klizentyte","given":"K","non-dropping-particle":"","parse-names":false,"suffix":""}],"container-title":"Sustainability (Switzerland)","id":"ITEM-1","issue":"1","issued":{"date-parts":[["2020"]]},"language":"English","note":"Cited By :2\n\nExport Date: 31 March 2021\n\nCorrespondence Address: Feyers, S.; School of Natural Resources and Environment, PO Box 116455, United States; email: sfeyers@ufl.edu\n\nFunding details: ID00014655, ID00018511\n\nFunding text 1: Funding: This research was funded by Pinellas County, grant number ID00014655 and ID00018511.\n\nReferences: Budeanu, A., Miller, G., Moscardo, G., Ooi, C.S., Sustainable tourism, progress, challenges and opportunities: An introduction (2016) J. Clean. Prod, 111B, pp. 285-294. , [CrossRef]; \nFont, X., McCabe, S., Sustainability and marketing in tourism: Its contexts, paradoxes, and approaches, challenges and potential (2017) J. Sustain. Tour, 25, pp. 869-883. , [CrossRef];\n(2016) Mandala Research and Sustainable Travel International, p. 82. , The Role of Sustainability in Travel &amp;amp; Tourism; Mandala Research: Alexandria, VA, USA;\nPulido-Fernández, J.I., Andrades-Caldito, L., Sánchez-Rivero, M., Is sustainable tourism an obstacle to the economic performance of the tourism industry? Evidence from an international empirical study (2015) J. Sustain. Tour, 23, pp. 47-64. , [CrossRef];\nHiggins-Desbiolles, F., Sustainable tourism: Sustaining tourism or something more? Tour (2018) Manag. Perspect, 25, pp. 157-160. , [CrossRef];\nMoisey, N.R., McCool, S.F., (2001) Chapter 18. Sustainable Tourism in the 21st Century: Lessons from the Past; Challenges to Address, pp. 343-352. , In Tourism, Recreation, and Sustainability: Linking Culture and the Environment; McCool, S.F., Moisey, R.N., Eds.; CABI: New York, NY, USA;\nBrandt, J.S., Buckley, R.C., A global systematic review of empirical evidence of ecotourism impacts on forests in biodiversity hotspots (2018) Curr. Opin. Environ. Sustain, 32, pp. 112-118. , [CrossRef];\nZambrano, A.M.A., Broadbent, E.N., Durham, W.H., Social and environmental effects of ecotourism in the Osa Peninsula of Costa Rica: The Lapa Rios Case (2010) J. Ecotour, 9, pp. 62-83. , [CrossRef];\nBuckley, R.C., Castley, J.G., de Vasconcellos Pegas, F., Mossaz, A.C., Steven, R., A population accounting approach to assess tourism contributions to conservation of IUCN-redlisted mammal species (2012) PLoS ONE, 7. , [CrossRef];\nBuckley, R.C., Morrison, C., Castley, J.G., Net effects of ecotourism on threatened species survival (2016) PLoS ONE, 11. , [CrossRef];\nShannon, G., Larson, C.L., Reed, S.E., Crooks, K.R., Angeloni, L.M., (2017) Ecological consequences of ecotourism for wildlife populations and communities, pp. 29-46. , In Ecotourism's Promise and Peril; Blumstein, D., Geffroy, B., Samia, D., Bessa, E., Eds.; Springer: Cham, Switzerland, [CrossRef];\nSteven, R., Castley, J.G., Buckley, R., Tourism revenue as a conservation tool for threatened birds in protected areas (2013) PLoS ONE, 8. , [CrossRef];\nAnderson, L.G., Rocliffe, S., Haddaway, N.R., Dunn, A.M., The role of tourism and recreation in the spread of non-native species: A systematic review and meta-analysis (2015) PLoS ONE, 10. , [CrossRef];\nEpler Wood, M., Milstein, M., Ahamed-Broadhurst, K., (2019) Destinations at Risk: The Invisible Burden of Tourism, p. 59. , https://www.thetravelfoundation.org.uk/invisible-burden/, Travel Found: Bristol, UK; Cornell University's Centre for Sustainable Global Enterprise and EplerWood International: Ithaca, NY, USA Available online: (accessed on 5 April 2019);\nBjörk, P., Ecotourism from a conceptual perspective, an extended definition of a unique tourism form (2000) Int. J. Tour. Res, 2, pp. 189-202. , [CrossRef];\nWilliams, P.W., Ponsford, I.F., Confronting tourism's environmental paradox: Transitioning for sustainable tourism (2009) Futures, 41, pp. 369-404. , [CrossRef];\nBramwell, B., Lane, B., Sustainable tourism and evolving roles of government planning (2010) J. Sustain. Tour, 18, pp. 1-5. , [CrossRef];\n(2018) Estimates of Visitors to Florida Research, , https://www.visitflorida.org/resources/research/, Available online: (accessed on 24 October 2019);\nSeidel, V., Barker, A., Diamond, C., Osorio, D., (2017) Economic Impact Analysis of Outdoor Recreation in Florida, , The Balmoral Group: Winter Park, FL, USA;\nStokes, S., Lowe, M., (2013) Wildlife Tourism and the Gulf Economy, , https://www.daturesearch.com/wp-content/uploads/WildlifeTourismReport_FINAL.pdf, Environmental Defense Fund. Datu Research, LLC. Available online: (accessed on 20 June 2019);\nStein, T.V., Clark, J.K., Rickards, J.L., Assessing nature's role in ecotourism development in Florida: Perspectives of tourism professionals and government decision-makers (2003) J. Ecotour, 2, pp. 155-172. , [CrossRef];\nWaligo, V.M., Clarke, J., Hawkins, R., Implementing sustainable tourism: A multi-stakeholder involvement management framework (2013) Tour. Manag, 36, pp. 342-353. , [CrossRef];\nGetz, D., Timur, S., (2005) Stakeholder involvement in sustainable tourism: Balancing the voices, pp. 230-247. , In Global Tourism, 3rd ed.; Theobald, W., Ed.; Elsevier: Burlington, MA, USA;\nGraci, S., Collaboration and partnership development for sustainable tourism (2013) Tour. Geogr, 15, pp. 25-42. , [CrossRef];\nSelin, S., Chavez, D., Developing a Collaborative Model for Environmental Planning and Management (1995) Environ. Manag, 19, pp. 189-195. , [CrossRef];\nHonadle, B.W., Extension and tourism development (1990) J. Ext, 28. , https://www.joe.org/joe/1990summer/a1.php, n.p. Available online: (accessed on 5 August 2019);\n(2018) Costal Tourism Vision Plan, , https://seagrant.noaa.gov/Portals/1/FINAL%20%20Coastal%20Tourism%20Vision%20Plan%20.pdf, US Department of Commerce, NOAA. Available online: (accessed on 14 May 2019);\nWray, M., Adopting and implementing a transactive approach to sustainable tourism planning: Translating theory into practice (2011) J. Sustain. Tour, 19, pp. 605-627. , [CrossRef];\nMcCool, S.F., Moisey, R.N., (2001) Chapter 1. Introduction: Pathways and Pitfalls in the Search for Sustainable, pp. 1-15. , In Tourism, Recreation, and Sustainability: Linking Culture and the Environment; McCool, S.F., Moisey, R.N., Eds.; CABI: New York, NY, USA;\nBoyd, S.W., Butler, R.W., Managing ecotourism: An opportunity spectrum approach (1996) Tour. Manag, 17, pp. 557-566. , [CrossRef];\nByrd, E.T., Stakeholders in sustainable tourism development and their roles: Applying stakeholder theory to sustainable tourism development (2007) Tour. Rev, 62, pp. 6-13. , [CrossRef];\nTimur, S., Getz, D., A network perspective on managing stakeholders for sustainable urban tourism (2008) Int. J. Contemp. Hosp. Manag, 20, pp. 445-461. , [CrossRef];\nDrumm, A., Moore, A., Ecotourism development-A manual for conservation planners and managers (2005) An introduction to ecotourism planning. Nat. Conserv, 1, pp. 21-26;\nPatton, M.Q., (2002) Qualitative Research and Evaluation Methods, , 3rd ed.; Sage Publications: Thousand Oaks, CA, USA;\nBlair, E., Blair, J., (2015) Applied Survey Sampling, , Sage Publications: Thousand Oaks, CA, USA;\nSaldaña, J., (2015) The Coding Manual for Qualitative Researchers, 98-101, pp. 105-110. , Sage Publications: Thousand Oaks, CA, USA;\nDodds, R., Joppe, M., The application of ecotourism to urban environments (2003) Tour. Int. Interdiscip. J, 51, pp. 157-164;\nHigham, J., Lück, M., Urban ecotourism: A contradiction in terms? J (2002) Ecotour, 1, pp. 36-51. , [CrossRef];\nMiller, D., Merrilees, B., Coghlan, A., Sustainable urban tourism: Understanding and developing visitor pro-environmental behaviours (2015) J. Sustain. Tour, 23, pp. 26-46. , [CrossRef];\nBoley, B.B., Green, G.T., Ecotourism and natural resource conservation: The 'potential' for a sustainable symbiotic relationship (2016) J. Ecotour, 15, pp. 36-50. , [CrossRef];\nCárdenas, D.A., Byrd, E.T., Duffy, L.N., An exploratory study of community awareness of impacts and agreement to sustainable tourism development principles (2015) Tour. Hosp. Res, 15, pp. 254-266. , [CrossRef];\nHardy, A., Pearson, L.J., Examining stakeholder group specificity: An innovative sustainable tourism approach (2018) J. Dest. Market. Manag, 8, pp. 247-258. , [CrossRef];\nMiller, G., Rathouse, K., Scarles, C., Holmes, K., Tribe, J., Public understanding of sustainable tourism (2010) Ann. Tour. Res, 37, pp. 627-645. , [CrossRef]","page":"1-23","publisher":"MDPI AG","publisher-place":"School of Natural Resources and Environment, University of Florida Biodiversity Institute Fellow, PO Box 116455, Gainesville, FL  32611, United States","title":"Bridging worlds: Utilizing a multi-stakeholder framework to create extension-tourism partnerships","type":"article-journal","volume":"12"},"uris":["http://www.mendeley.com/documents/?uuid=560e0c6e-9c2f-4401-b450-e9f62dbe18dd"]}],"mendeley":{"formattedCitation":"(Feyers et al., 2020)","plainTextFormattedCitation":"(Feyers et al., 2020)","previouslyFormattedCitation":"(Feyers et al.,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Feyers et al.,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Dalam mewujudkan pariwisata dan pembangunan berkelanjutan dibutuhkan partisipasi mayarakat. Adanya partispasi masyarakat akan menghasilkan keputusan perencanaan dan rancangan berdasarkan kebutuhan dan prioritas masyarakat guna menghasilkan rancangan, rencana, dan program yang lebih baik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4246/IRSPSD.9.1_64","ISSN":"21873666 (ISSN)","abstract":"This discussion aims to find a sustainable community-based development model through a multi-stakeholder participatory approach. Rural planning in Indonesia has undergone significant changes in the last decade. Community-based development and participation is now an established agricultural development planning policy. Community participation produces planning and design decisions based on community needs, priorities, and affordability which often results in better and more realistic designs, plans, and programmes. In the development of kampung tourism, implementing community participation can reduce cost, increase the use of local resources, and socially empower the community. Kampong Grangsil is a hamlet of hardworking and civic-minded flower farmers. These farmers and members of their community organized and developed their village into a tourism destination that they named Kampoeng Boenga Grangsil (KBG) – Grangsil Flower Village. The high level of community participation as well as a Villages Partner Development Programme, made possible through the collaboration of village governments and university research teams, succeeded in making KBG into what it is today. Mentoring, through in-situ assistance (in Grangsil) and ex-situ assistance (at the Campus and Woodcraft Gallery), was carried out to strengthen resources. Throughout the mentoring programme, the research team acted as both a mediator and facilitator for developing Grangsil into an environmentally-friendly tourism destination. The role and involvement of mediators in the participatory development process increased the ability of communities to organize and build sustainable villages. © 2010. SPSD Press from 2010, SPSD Press, Kanazawa. All Rights Reserved.","author":[{"dropping-particle":"","family":"Wikantiyoso","given":"R","non-dropping-particle":"","parse-names":false,"suffix":""},{"dropping-particle":"","family":"Cahyaningsih","given":"D S","non-dropping-particle":"","parse-names":false,"suffix":""},{"dropping-particle":"","family":"Sulaksono","given":"A G","non-dropping-particle":"","parse-names":false,"suffix":""},{"dropping-particle":"","family":"Widayati","given":"S","non-dropping-particle":"","parse-names":false,"suffix":""},{"dropping-particle":"","family":"Poerwoningsih","given":"D","non-dropping-particle":"","parse-names":false,"suffix":""},{"dropping-particle":"","family":"Triyosoputri","given":"E","non-dropping-particle":"","parse-names":false,"suffix":""}],"container-title":"International Review for Spatial Planning and Sustainable Development","id":"ITEM-1","issue":"1","issued":{"date-parts":[["2021"]]},"language":"English","note":"Cited By :1\n\nExport Date: 31 March 2021\n\nCorrespondence Address: Cahyaningsih, D.S.; Department of Accounting, Indonesia; email: diyahsukanti@unmer.ac.id\n\nFunding details: 111 / SP2H / PPM / DRPM / 2019\n\nFunding text 1: I want to express my gratitude to the people of Grangsil, Jambangan Village, Dampit District, Malang Regency for their time and participation in this research. This study was funded by the Directorate of Research and Community Service, Directorate General of Strengthening Research and Community Services, Ministry of Research, Technology and Higher Education via Community Service Contract Number: 111 / SP2H / PPM / DRPM / 2019. The Desa Mitra (Village Partner Development) Programme is a Community Service activity that researchers also use as a multi-year research activity. The findings and conclusions are beneficial for the development of KBG as a sustainable ecological tourist destination. Thank you again to all stakeholders who have provided their time and support to researchers.\n\nReferences: Begum, H., Er, A. C., Alam, A. S. A. F., Sahazali, N., Tourist’s Perceptions Towards the Role of Stakeholders in Sustainable Tourism (2014) Procedia-Social and Behavioral Sciences, 144, pp. 313-321. , https://doi.org/10.1016/j.sbspro.2014.07.301; \nCahyono, B., Adhiatma, A., Peran Modal Sosial Dalam Peningkatan Kesejahteraan Masyarakat Petani Tembakau Di Kabupaten Wonosobo (2012) Proceedings of Conference In Business, Accounting, And Management (CBAM), pp. 131-144;\n(2013) Definitions of Community Resilience: An Analysis, , https://s31207.pcdn.co/wp-content/uploads/2019/08/Definitions-of-community-resilience.pdf, Community and Regional Resilience Institute (CARRI). Retrieved from;\nFalak, S., Chiun, L. M., Wee, A. Y., A Repositioning Strategy for Rural Tourism in Malaysia-Community’s Perspective (2014) Procedia-Social and Behavioral Sciences, 144, pp. 412-415. , https://doi.org/10.1016/j.sbspro.2014.07.310;\nGomez-Carrasco, P., Guillamon-Saorin, E., Garcia Osma, B., The Illusion of Csr: Drawing the Line between Core and Supplementary Csr (2016) Sustainability Accounting, Management and Policy Journal, 7 (1), pp. 125-151. , https://doi.org/10.1108/SAMPJ-12-2014-0083;\nGrenier, D., Kaae, B. C., Miller, M. L., Mobley, R. W., Ecotourism, Landscape Architecture and Urban Planning (1993) Landscape and urban planning, 25 (1), pp. 1-16. , https://doi.org/10.1016/0169-2046(93)90119-X;\nHidayati, R., Sudaryono, D., Prayitno, B., Tourism Development of Historical Riverbanks in Jatinom Village (2016) Procedia-Social and Behavioral Sciences, 227, pp. 650-655. , https://doi.org/10.1016/j.sbspro.2016.06.128;\nKim, Y., Son, Y.-H., (2018) &amp;quot;The Role of Tourist Behaviour in the Determination of Tourist Attractions;\nEmerging Tourist Destinations in Jeju Island, South Korea through Self-Wedding Photography International Review for Spatial Planning and Sustainable Development, 6 (4), pp. 62-75. , https://doi.org/10.14246/irspsd.6.4_62;\nLee, T. H., Jan, F.-H., Can Community-Based Tourism Contribute to Sustainable Development? Evidence from Residents’ Perceptions of the Sustainability (2019) Tourism Management, 70, pp. 368-380. , https://doi.org/10.1016/j.tourman.2018.09.003;\nMuslim, A., Pendekatan Partisipatif Dalam Pemberdayaan Masyarakat (2007) Jurnal Aplikasi Ilmu-Ilmu Agama, 8 (2), pp. 89-103;\nOosterlynck, S., Bouchaute, B., (2013) Social Solidarities: The Search for Solidarity in Sociology, , OASeS Research Centre;\nPrabhakaran, S., Nair, V., Ramachandran, S., Community Participation in Rural Tourism: Towards a Conceptual Framework (2014) Procedia-Social and Behavioral Sciences, 144, pp. 290-295. , https://doi.org/10.1016/j.sbspro.2014.07.298;\nPradinie, K., Pamungkas, A., Idajati, H., Krisdianto, J., Ardianta, D. A., Tourism Innovation System (Sida) in Pringgabaya Based on Sea Waves Energy Development Initiative (2016) Procedia-Social and Behavioral Sciences, 227, pp. 680-685. , https://doi.org/10.1016/j.sbspro.2016.06.132;\nRatnasari, D. J., Manaf, A., Tingkat Keberhasilan Program Penataan Lingkungan Permukiman Berbasis Komunitas (Studi Kasus: Kabupaten Kendal Dan Kota Pekalongan) (2015) Jurnal Pengembangan Kota, 3 (1), pp. 40-48;\nRazzaq, A. R. A., Mohamad, N. H., Kader, A., Mustafad, M. Z., Hadi, M. Y. A., Hamzah, A., Khalifah, Z., Developing Human Capital for Rural Community Tourism: Using Experiential Learning Approach (2013) Procedia-Social and Behavioral Sciences, 93, pp. 1835-1839. , https://doi.org/10.1016/j.sbspro.2013.10.126, S. S. S;\nSangchumnong, A., Development of a Sustainable Tourist Destination Based on the Creative Economy: A Case Study of Klong Kone Mangrove Community, Thailand (2019) Kasetsart Journal of Social Sciences, 40 (3), pp. 642-649. , https://doi.org/10.1016/j.kjss.2018.02.002;\nSianipar, C. P. M., Yudoko, G., Adhiutama, A., Dowaki, K., Community Empowerment through Appropriate Technology: Sustaining the Sustainable Development (2013) Procedia Environmental Sciences, 17, pp. 1007-1016. , https://doi.org/10.1016/j.proenv.2013.02.120;\nSiri, R., Chantraprayoon, O. S., Local Community Participatory Learning with a Nature Interpretation System: A Case Study in Ban Pong, Sansai District, Chiang Mai, Thailand (2017) Kasetsart Journal of Social Sciences, 38 (2), pp. 181-185. , https://doi.org/10.1016/j.kjss.2016.04.003;\nModal Sosial Dan Pemberdayaan Masyarakat Desa Wisata (2015) Proceedings of Prosiding Seminar Nasional Fakultas Ilmu Sosial dan Ilmu Politik, pp. 148-156. , Sudirah. Universitas Terbuka UTCC;\nSutawa, G. K., Issues on Bali Tourism Development and Community Empowerment to Support Sustainable Tourism Development (2012) Procedia Economics and Finance, 4, pp. 413-422. , https://doi.org/10.1016/S2212-5671(12)00356-5;\nTutuko, P., Son, Y.-H., Editorial Introduction Urban-Rural Regeneration and Cultural Sustainability (2018) International review for spatial planning and sustainable development, 6 (4), pp. 1-4. , https://doi.org/10.14246/irspsd.6.4_1;\nWikantiyoso, R., Sukanti Cahyaningsih, D., Sulaksono, A., Widayati, S., Empowerment and Strengthening of Community Resilience in Developing Ecotourism Destination in Grangsil Hamlet, Malang Regency, Indonesia (2019) Proceedings of 3rd Endinamosis 2019 International Conference on “Empowering rural areas in the Industry 4.0 era, , Bandung, Indonesia;\nYuliarmi, N. N., Peran Modal Sosial Dalam Pemberdayaan Industri Kerajinan Di Provinsi Bali (2012) PIRAMIDA, 7 (2)","page":"64-77","publisher":"SPSD Press","publisher-place":"Department of Architecture, University of Merdeka Malang, Indonesia","title":"Development of Sustainable Community-Based Tourism in Kampong Grangsil, Jambangan Village, Dampit District, Malang Regency","type":"article-journal","volume":"9"},"uris":["http://www.mendeley.com/documents/?uuid=6c682476-8564-4575-97aa-a15481cd65b6"]}],"mendeley":{"formattedCitation":"(Wikantiyoso et al., 2021)","plainTextFormattedCitation":"(Wikantiyoso et al., 2021)","previouslyFormattedCitation":"(Wikantiyoso et al., 2021)"},"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Wikantiyoso et al., 2021)</w:t>
      </w:r>
      <w:r w:rsidRPr="00E1223A">
        <w:rPr>
          <w:rFonts w:ascii="Book Antiqua" w:hAnsi="Book Antiqua" w:cs="Times New Roman"/>
          <w:sz w:val="24"/>
          <w:szCs w:val="24"/>
        </w:rPr>
        <w:fldChar w:fldCharType="end"/>
      </w:r>
      <w:r w:rsidRPr="00E1223A">
        <w:rPr>
          <w:rFonts w:ascii="Book Antiqua" w:hAnsi="Book Antiqua" w:cs="Times New Roman"/>
          <w:sz w:val="24"/>
          <w:szCs w:val="24"/>
        </w:rPr>
        <w:t>.</w:t>
      </w:r>
    </w:p>
    <w:p w:rsidR="008D1213" w:rsidRPr="00E1223A" w:rsidRDefault="008D1213" w:rsidP="008D1213">
      <w:pPr>
        <w:pStyle w:val="ListParagraph"/>
        <w:ind w:left="360" w:firstLine="360"/>
        <w:jc w:val="both"/>
        <w:rPr>
          <w:rFonts w:ascii="Book Antiqua" w:hAnsi="Book Antiqua" w:cs="Times New Roman"/>
          <w:sz w:val="24"/>
          <w:szCs w:val="24"/>
        </w:rPr>
      </w:pPr>
      <w:r w:rsidRPr="00E1223A">
        <w:rPr>
          <w:rFonts w:ascii="Book Antiqua" w:hAnsi="Book Antiqua" w:cs="Times New Roman"/>
          <w:sz w:val="24"/>
          <w:szCs w:val="24"/>
        </w:rPr>
        <w:t xml:space="preserve">Dalam penerapannya, wisata pedesaan menghadapi dua tantangan, yaitu tantangan internal dan eksternal. Tantangan terbesar dalam konteks maju dan berkembang muncul dari masalah yang terkait dengan sumber daya internal, sedangkan tantangan eksternal muncul dalam konteks memajukan suatu destinasi pedesa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016/j.jhtm.2021.03.001","ISSN":"14476770 (ISSN)","abstract":"The definition of rural tourism remains unclear and only a few studies have mapped the current state of knowledge in this field. Through a systematic quantitative literature review, this study extends the previous literature by investigating rural tourism definitions and challenges faced within developed and developing contexts. The analysis of definitions reveals four key aspects of rural tourism that include location, sustainable development, community-based features, and experiences. While rural tourism in both developed and developing contexts emphasised location as a main defining characteristic, sustainable development and community-based aspects appear prominently in the literature related to developing countries, and the experience dimension appears more frequently in the literature related to developed countries. The results suggest that rural destinations face internal and external challenges. The greatest challenges for developed and developing contexts arise from issues related to internal resources, although external challenges were found to be greater in developed contexts. The mapping of the current state of knowledge suggests several directions for future research in this domain, and response to the pandemic. © 2021 The Authors","author":[{"dropping-particle":"","family":"Rosalina","given":"P D","non-dropping-particle":"","parse-names":false,"suffix":""},{"dropping-particle":"","family":"Dupre","given":"K","non-dropping-particle":"","parse-names":false,"suffix":""},{"dropping-particle":"","family":"Wang","given":"Y","non-dropping-particle":"","parse-names":false,"suffix":""}],"container-title":"Journal of Hospitality and Tourism Management","id":"ITEM-1","issued":{"date-parts":[["2021"]]},"language":"English","note":"Export Date: 31 March 2021\n\nCorrespondence Address: Rosalina, P.D.Southport, Australia; email: putudevi.rosalina@griffithuni.edu.au\n\nFunding details: Direktorat Jenderal Pendidikan Tinggi, DIKTI\n\nFunding details: Kementerian Pendidikan dan Kebudayaan\n\nFunding text 1: The first author would like to acknowledge Directorate General of Higher Education - Indonesian Ministry of Education and Culture; Institut Pariwisata dan Bisnis Internasional in Bali for their extensive support to sponsor this doctoral study. Also, the gratitude extends to Griffith Institute for Tourism (GIFT) for supporting the development of the paper.\n\nReferences: Almeida, A.M.M., Correia, A., Pimpao, A., Segmentation by benefits sought: The case of rural tourism in madeira (2014) Current Issues in Tourism, 17 (9), pp. 813-831; \nArbogast, D., Deng, J., Maumbe, K., DMOs and rural tourism: A stakeholder analysis the case of tucker county, West Virginia (2017) Sustainability, 9 (10), p. 1813;\nBarke, M., Rural tourism in Spain (2004) International Journal of Tourism Research, 6 (3), pp. 137-149;\nBramwell, B., Rural tourism and sustainable rural tourism (1994) Journal of Sustainable Tourism, 2 (1-2), pp. 1-6;\nBriedenhann, J., Socio-cultural criteria for the evaluation of rural tourism projects - a Delphi consultation (2009) Current Issues in Tourism, 12 (4), pp. 379-396;\nBriedenhann, J., Wickens, E., Rural tourism — meeting the challenges of the new South Africa (2004) International Journal of Tourism Research, 6 (3), pp. 189-203;\nCahyanto, I., Pennington-Gray, L., Thapa, B., Tourist-resident interfaces: Using reflexive photography to develop responsible rural tourism in Indonesia (2013) Journal of Sustainable Tourism, 21 (5), pp. 732-749;\nCantallops, A.S., Cardona, J.R., Muntaner, R.E., Characteristics and peculiarities of rural tourism in the Balearic Islands (2015) Tourism Planning &amp;amp; Development, 12 (2), pp. 125-144;\nCarneiro, M.J., Lima, J., Silva, A.L., Landscape and the rural tourism experience: Identifying key elements, addressing potential, and implications for the future (2015) Journal of Sustainable Tourism, 23 (8-9), pp. 1217-1235;\nCarr, A., COVID-19, indigenous peoples and tourism: A view from New Zealand (2020) Tourism Geographies, 22 (3), pp. 491-502;\nCawley, M., Gillmor, D.A., Integrated rural tourism: Concepts and practice (2008) Annals of Tourism Research, 35 (2), pp. 316-337;\nCawley, M., Marsat, J.-B., Gillmor, D.A., Promoting integrated rural tourism: Comparative perspectives on institutional networking in France and Ireland (2007) Tourism Geographies, 9 (4), pp. 405-420;\nChen, J., Guan, J., BillXu, J., Clergeau, C., Constructing the green supply chain for rural tourism in China: Perspective of front-back stage decoupling (2018) Sustainability, 10 (11);\nCheng, H., Yang, Z., Liu, S.J., Rural stay: A new type of rural tourism in China (2020) Journal of Travel &amp;amp; Tourism Marketing, 37 (6), pp. 711-726;\nChin, C.-H., Lo, M.-C., Rural tourism quality of services: Fundamental contributive factors from tourists' perceptions (2017) Asia Pacific Journal of Tourism Research, 22 (4), pp. 465-479;\nChristou, P., Sharpley, R., Philoxenia offered to tourists? A rural tourism perspective (2019) Tourism Management, 72, pp. 39-51;\nChuang, S.-T., Residents' attitudes toward rural tourism in taiwan: A comparative viewpoint (2013) International Journal of Tourism Research, 15 (2), pp. 152-170;\nCiolac, R., Rujescu, C., Constantinescu, S., Adamov, T., Dragoi, M.C., Lile, R., Management of a tourist village establishment in mountainous area through analysis of costs and incomes (2017) Sustainability, 9 (6);\nClarke, J., Denman, R., Hickman, G., Slovak, J., Rural tourism in roznava okres: A Slovak case study (2001) Tourism Management, 22 (2), pp. 193-202;\nDaugstad, K., Negotiating landscape in rural tourism (2008) Annals of Tourism Research, 35 (2), pp. 402-426;\nDinis, I., Simões, O., Cruz, C., Teodoro, A., Understanding the impact of intentions in the adoption of local development practices by rural tourism hosts in Portugal (2019) Journal of Rural Studies, 72, pp. 92-103;\nEpstein, T.S., Jezeph, D., Development-there is another way: A rural-urban partnership development paradigm (2001), www.elsevier.com/locate/worlddev, Retrieved from 29(8), 1443-1454; Eusébio, C., Carneiro, M.J., Kastenholz, E., Figueiredo, E., Soares da Silva, D., Who is consuming the countryside? An activity-based segmentation analysis of the domestic rural tourism market in Portugal (2017) Journal of Hospitality and Tourism Management, 31, pp. 197-210;\nEzeuduji, I.O., Change management for sub-Saharan Africa's rural tourism development (2017) Current Issues in Tourism, 20 (9), pp. 946-959;\nFeng, N., Wei, F., Zhang, K.H., Gu, D., Innovating rural tourism targeting poverty alleviation through a multi-industries integration network: The case of zhuanshui village, anhui province, China (2018) Sustainability, 10 (7);\nFleischer, A., Felsenstein, D., Support for rural tourism: Does it make a difference? (2000) Annals of Tourism Research, 27 (4), pp. 1007-1024;\nFleischer, A., Pizam, A., Rural tourism in Israel (1997) Tourism Management, 18 (6), pp. 367-372;\nFong, S.-F., Lo, M.-C., Community involvement and sustainable rural tourism development: Perspectives from the local communities (2015) European Journal of Tourism Research, 11, pp. 125-146;\nFong, S.-F., Lo, M.-C., Songan, P., Nair, V., Self-efficacy and sustainable rural tourism development: Local communities' perspectives from kuching, sarawak (2017) Asia Pacific Journal of Tourism Research, 22 (2), pp. 147-159;\nFotiadis, A., Nuryyev, G., Achyldurdyyeva, J., Spyridou, A., The impact of EU sponsorship, size, and geographic characteristics on rural tourism development (2019) Sustainability, 11 (8);\nFotiadis, A., Vassiliadis, C., Piper, L., Measuring dimensions of business effectiveness in Greek rural tourism areas (2014) Journal of Hospitality Marketing &amp;amp; Management, 23 (1), pp. 21-48. , http://10.0.4.56/19368623.2012.746931;\nFrisvoll, S., Forbord, M., Blekesaune, A., An empirical investigation of tourists' consumption of local food in rural tourism (2016) Scandinavian Journal of Hospitality and Tourism, 16 (1), pp. 76-93;\nFrochot, I., A benefit segmentation of tourists in rural areas: A scottish perspective (2005) Tourism Management, 26 (3), pp. 335-346;\nGannon, A., Rural tourism as a factor in rural community economic development for economies in transition (1994) Journal of Sustainable Tourism, 2 (1-2), pp. 51-60;\nGao, S., Huang, S., Huang, Y., Rural tourism development in China (2009) International Journal of Tourism Research, 11 (5), pp. 439-450;\nGao, J., Wu, B., Revitalizing traditional villages through rural tourism: A case study of yuanjia village, shaanxi province, China (2017) Tourism Management, 63, pp. 223-233;\nGarau, C., Perspectives on cultural and sustainable rural tourism in a smart region: The case study of marmilla in sardinia (Italy) (2015) Sustainability, 7 (6), pp. 6412-6434;\nGarrod, B., Wornell, R., Youell, R., Re-conceptualising rural resources as countryside capital: The case of rural tourism (2006) Journal of Rural Studies, 22 (1), pp. 117-128;\nGhaderi, Z., Henderson, J.C., Sustainable rural tourism in Iran: A perspective from hawraman village (2012) Tourism Management Perspectives, 2, pp. 47-54;\nGilbert, D., Rural tourism and marketing: Synthesis and new ways of working (1989) Tourism Management, 10 (1), pp. 39-50;\nde Graaf, H.J., Noordervliet, M.A.W., Musters, C.J.M., de Snoo, G.R., Roadmap for interactive exploration of sustainable development opportunities: The use of simple instruments in the complex setting of bottom-up processes in rural areas (2009) Land Use Policy, 26 (2), pp. 295-307;\nde Sousa, A.J.G., Kastenholz, E., Wind farms and the rural tourism experience – problem or possible productive integration? The views of visitors and residents of a Portuguese village (2015) Journal of Sustainable Tourism, 23 (8-9), pp. 1236-1256;\nGreffe, X., Is rural tourism a lever for economic and social development? (1994) Journal of Sustainable Tourism, 2 (1-2), pp. 22-40;\nGuan, J., Gao, J., Zhang, C., Food heritagization and sustainable rural tourism destination: The case of China's yuanjia village (2019) Sustainability, 11 (10);\nGuzman-Parra, V.F., Quintana-García, C., Benavides-Velasco, C.A., Vila-Oblitas, J.R., Trends and seasonal variation of tourist demand in Spain: The role of rural tourism (2015) Tourism Management Perspectives, 16, pp. 123-128;\nHaven</w:instrText>
      </w:r>
      <w:r w:rsidRPr="00E1223A">
        <w:rPr>
          <w:rFonts w:ascii="Times New Roman" w:hAnsi="Times New Roman" w:cs="Times New Roman"/>
          <w:sz w:val="24"/>
          <w:szCs w:val="24"/>
        </w:rPr>
        <w:instrText>‐</w:instrText>
      </w:r>
      <w:r w:rsidRPr="00E1223A">
        <w:rPr>
          <w:rFonts w:ascii="Book Antiqua" w:hAnsi="Book Antiqua" w:cs="Times New Roman"/>
          <w:sz w:val="24"/>
          <w:szCs w:val="24"/>
        </w:rPr>
        <w:instrText>Tang, C., Jones, E., Local leadership for rural tourism development: A case study of adventa, monmouthshire, UK (2012) Tourism Management Perspectives, 4, pp. 28-35;\nHernández Maestro, R.M., Muñoz Gallego, P.A., Santos Requejo, L., The moderating role of familiarity in rural tourism in Spain (2007) Tourism Management, 28 (4), pp. 951-964;\nHjalager, A.M., Kwiatkowski, G., Østervig Larsen, M., Innovation gaps in Scandinavian rural tourism (2018) Scandinavian Journal of Hospitality and Tourism, 18 (1), pp. 1-17;\nHuang, L., Rural tourism revitalization of the leisure farm industry by implementing an e-commerce strategy (2006) Journal of Vacation Marketing, 12 (3), pp. 232-245;\nHuang, W.-J., Beeco, J.A., Hallo, J.C., Norman, W.C., Bundling attractions for rural tourism development (2016) Journal of Sustainable Tourism, 24 (10), pp. 1387-1402;\nHurst, J.L., Niehm, L.S., Tourism shopping in rural markets: A case study in rural Iowa (2012) International Journal of Culture, Tourism and Hospitality Research, 6 (3), pp. 194-208;\nHwang, J., Lee, S., The effect of the rural tourism policy on non-farm income in South Korea (2015) Tourism Management, 46, pp. 501-513;\nIlbery, B., Saxena, G., Kneafsey, M., Exploring tourists and gatekeepers' attitudes towards integrated rural tourism in the England-Wales Border Region (2007) Tourism Geographies, 9 (4), pp. 441-468;\nIorio, M., Corsale, A., Rural tourism and livelihood strategies in Romania (2010) Journal of Rural Studies, 26 (2), pp. 152-162;\nJepson, D., Sharpley, R., More than sense of place? Exploring the emotional dimension of rural tourism experiences (2015) Journal of Sustainable Tourism, 23 (8-9), pp. 1157-1178;\nJesus, C., Franco, M., Cooperation networks in tourism: A study of hotels and rural tourism establishments in an inland region of Portugal (2016) Journal of Hospitality and Tourism Management, 29, pp. 165-175;\nJuschten, M., Hössinger, R., Out of the city–but how and where? A mode-destination choice model for urban–rural tourism trips in Austria (2020) Current Issues in Tourism, pp. 1-17. , 0(0);\nKaaristo, M., Value of silence: Mediating aural environments in Estonian rural tourism (2014) Journal of Tourism and Cultural Change, 12 (3), pp. 267-279;\nKaptan Ayhan, Ç., Özkök, F., Tatlı, H., Land use suitability analysis of rural tourism activities: Yenice, Turkey (2020) Tourism Management, 76, p. 103949;\nKastenholz, E., Carneiro, M.J., Peixeira Marques, C., Lima, J., Understanding and managing the rural tourism experience - the case of a historical village in Portugal (2012) Tourism Management Perspectives, 4, pp. 207-214;\nKastenholz, E., Joao Carneiro, M., Peixeira Marques, C., Correia Loureiro, S.M., The dimensions of rural tourism experience: Impacts on arousal, memory, and satisfaction (2018) Journal of Travel &amp;amp; Tourism Marketing, 35 (2), pp. 189-201;\nKhartishvili, L., Muhar, A., Dax, T., Khelashvili, I., Rural tourism in Georgia in transition: Challenges for regional sustainability (2019) Sustainability, 11 (2);\nKieffer, M., Burgos, A., Productive identities and community conditions for rural tourism in Mexican tropical drylands (2015) Tourism Geographies, 17 (4), pp. 561-585;\nKim, H.N., The economic valuation of change in the quality of rural tourism resources: Choice experiment approaches (2018) Sustainability, 10 (4), p. 959;\nKim, S., Jamal, T., The co-evolution of rural tourism and sustainable rural development in hongdong, Korea: Complexity, conflict and local response (2015) Journal of Sustainable Tourism, 23 (8-9), pp. 1363-1385;\nKomppula, R., The role of individual entrepreneurs in the development of competitiveness for a rural tourism destination – a case study (2014) Tourism Management, 40, pp. 361-371;\nKortoci, Y., Kortoci, M., The assessment of the rural tourism development in the Valbona Valley National Park (2017) Tourism Economics, 23 (8), pp. 1662-1672;\nKoster, R.L.P., Lemelin, R.H., Appreciative inquiry and rural tourism: A case study from Canada (2009) Tourism Geographies, 11 (2), pp. 256-269;\nKrol, K., Forgotten agritourism: Abandoned websites in the promotion of rural tourism in Poland (2019) Journal of Hospitality and Tourism Technology, 10 (3), pp. 461-472;\nLagravinese, R., Rural tourism and ancient traditions: Evidence from Italian regions (2013) Local Economy, 28 (6), pp. 614-626;\nLane, B., What is rural tourism? (1994) Journal of Sustainable Tourism, 2 (1-2), pp. 7-21;\nLane, B., Kastenholz, E., Rural tourism: The evolution of practice and research approaches – towards a new generation concept? (2015) Journal of Sustainable Tourism, 23 (8-9), pp. 1133-1156;\nLewis, C., D'Alessandro, S., Understanding why: Push-factors that drive rural tourism amongst senior travellers (2019) Tourism Management Perspectives, 32, p. 100574;\nLiu, A., Tourism in rural areas: Kedah, Malaysia (2006) Tourism Management, 27 (5), pp. 878-889;\nLo, M.-C., Chin, C.-H., Law, F.-Y., Tourists' perspectives on hard and soft services toward rural tourism destination competitiveness: Community support as a moderator (2019) Tourism and Hospitality Research, 19 (2), pp. 139-157;\nLong, N.T., Nguyen, T.-L., Sustainable development of rural tourism in an giang province, vietnam (2018) Sustainability, 10 (4);\nLoureiro, S.M.C., The role of the rural tourism experience economy in place attachment and behavioral intentions (2014) International Journal of Hospitality Management, 40, pp. 1-9;\nMacDonald, R., Jolliffe, L., Cultural rural tourism: Evidence from Canada (2003) Annals of Tourism Research, 30 (2), pp. 307-322;\nMarasco, A., De Martino, M., Magnotti, F., Morvillo, A., Collaborative innovation in tourism and hospitality: A systematic review of the literature (2018) International Journal of Contemporary Hospitality Management, 30 (6), pp. 2364-2395;\nMartínez Roget, F., Rodríguez González, X.A., Rural tourism demand in Galicia, Spain (2006) Tourism Economics, 12 (1), pp. 21-31;\nMarzo-Navarro, M., Pedraja-Iglesias, M., Vinzon, L., Key variables for developing integrated rural tourism (2017) Tourism Geographies, 19 (4), pp. 575-594;\nMarzo-Navarro, M., Pedraja-Iglesias, M., Vinzón, L., Vinzon, L., Development and validation of the measurement instruments of the determinant elements of integrated rural tourism (2016) Journal of Hospitality &amp;amp; Tourism Research, 40 (4), pp. 476-496;\nMatiza, T., Post-COVID-19 crisis travel behaviour: Towards mitigating the effects of perceived risk (2020) Journal of Tourism Futures, (April). , 2012;\nMcComb, E.J., Boyd, S., Boluk, K., Stakeholder collaboration: A means to the success of rural tourism destinations? A critical evaluation of the existence of stakeholder collaboration within the mournes, northern Ireland (2017) Tourism and Hospitality Research, 17 (3), pp. 286-297;\nMuresan, I.C., Oroian, C.F., Harun, R., Arion, F.H., Porutiu, A., Chiciudean, G.O., Todea, A., Lile, R., Local residents' attitude toward sustainable rural tourism development (2016) Sustainability, 8 (1), pp. 1-14;\nNair, V., Munikrishnan, U.T., Rajaratnam, S.D., King, N., Redefining rural tourism in Malaysia: A conceptual perspective (2015) Asia Pacific Journal of Tourism Research, 20 (3), pp. 314-337;\nNicola, A., McKenna, A., Rural tourism in the heart of England (1998) International Journal of Contemporary Hospitality Management, 10 (5), pp. 203-207;\nNieto, J., Hernández-Maestro, R.M., Muñoz-Gallego, P.A., The influence of entrepreneurial talent and website type on business performance by rural tourism establishments in Spain (2011) International Journal of Tourism Research, 13 (1), pp. 17-31;\nNogueira, S., Pinho, J.C., Stakeholder network integrated analysis: The specific case of rural tourism in the Portuguese peneda-gerês national park (2015) International Journal of Tourism Research, 17 (4), pp. 325-336;\nNorberg-Schulz, C., Genus loci: Toward a phenomenology of architecture (1980) Rizzoli Int;\nTourism strategies and rural development (1994), https://www.oecd.org/cfe/tourism/2755218.pdf, Organisation for economic co-operation and development; Ohe, Y., Impact of rural tourism operated by retiree farmers on multifunctionality: Evidence from chiba, Japan (2008) Asia Pacific Journal of Tourism Research, 13 (4), pp. 343-356;\nOhe, Y., Educational tourism in agriculture and identity of farm successors (2018) Tourism Economics, 24 (2), p. 167;\nOhe, Y., Exploring a way forward for rural tourism after the corona pandemic (2020) Journal of Global Tourism Research, 5 (2), pp. 105-106;\nOhe, Y., Kurihara, S., Evaluating the complementary relationship between local brand farm products and rural tourism: Evidence from Japan (2013) Tourism Management, 35, pp. 278-283;\nOppermann, M., Rural tourism in southern Germany (1996) Annals of Tourism Research, 23 (1), pp. 86-102;\nOswald, F., Baccini, P., Michaeli, M., Netzstadt (2003), Springer Science and Business Media; Ozdemir, A., Yildiz, S., How covid-19 outbreak affects tourists' travel intentions? A case study in Turkey (2020) Social Mentality and Researcher Thinkers Journal, 6 (32), pp. 1101-1113;\nPark, D.B., Yoon, Y.S., Segmentation by motivation in rural tourism: A Korean case study (2009) Tourism Management, 30 (1), pp. 99-108;\nPark, D.-B., Yoon, Y.-S., Developing sustainable rural tourism evaluation indicators (2011) International Journal of Tourism Research, 13 (5), pp. 401-415;\nPato, L., Kastenholz, E., Marketing of rural tourism - a study based on rural tourism lodgings in Portugal (2017) Journal of Place Management and Development, 10 (2), pp. 121-139;\nPerales, R.M.Y., Rural tourism in Spain (2002) Annals of Tourism Research, 29 (4), pp. 1101-1110;\nPesonen, J., Komppula, R., Kronenberg, C., Peters, M., Understanding the relationship between push and pull motivations in rural tourism (2011) Tourism Review, 66 (3), pp. 32-49;\nPetticrew, M., Roberts, H., Systematic reviews in the social sciences: A practical guide (2008), John Wiley &amp;amp; Sons; Pickering, C., Byrne, J., The benefits of publishing systematic quantitative literature reviews for PhD candidates and other early-career researchers (2014) Higher Education Research and Development, 33 (3), pp. 534-548;\nPilving, T., Kull, T., Suškevics, M., Viira, A.H., The tourism partnership life cycle in Estonia: Striving towards sustainable multisectoral rural tourism collaboration (2019) Tourism Management Perspectives, 31, pp. 219-230;\nPina, I.P.A., Delfa, M.T.D., Rural tourism demand by type of accommodation (2005) Tourism Management, 26 (6), pp. 951-959;\nPolo Peña, A.I.P., Jamilena, D.M.F., Molina, M.A.R., The perceived value of the rural tourism stay and its effect on rural tourist behaviour (2012) Journal of Sustainable Tourism, 20 (8), pp. 1045-1065;\nPolo Peña, A.I., Jamilena, D.M.F., Molina, M.Á.R., Validation of a market orientation adoption scale in rural tourism enterprises. Relationship between the characteristics of the enterprise and extent of market orientation adoption (2012) International Journal of Hospitality Management, 31 (1), pp. 139-151;\nPolo Peña, A.I.P., Jamilena, D.M.F., Molina, M.A.R., The effect of a destination branding strategy for rural tourism on the perceived value of the conservation of the indigenous resources of the rural tourism destination: The case of Spain (2013) Current Issues in Tourism, 16 (2), pp. 129-147;\nPrince, S., Craft-art in the Danish countryside: Reconciling a lifestyle, livelihood and artistic career through rural tourism (2017) Journal of Tourism and Cultural Change, 15 (4), pp. 339-358;\nPujiastuti, E.E., Nimran, U., Suharyono, S., Kusumawati, A., The antecedents of behavioral intention regarding rural tourism destination (2017) Asia Pacific Journal of Tourism Research, 22 (11), pp. 1169-1181;\nQiu, S., Cai, L., Lehto, X., Huang, Z., Joy), Gordon, S., Gartner, W., Reliving self-presentational concerns in rural tourism (2019) Annals of Tourism Research, 74, pp. 56-67;\nQuaranta, G., Citro, E., Salvia, R., Economic and social sustainable synergies to promote innovations in rural tourism and local development (2016) Sustainability, 8 (7);\nRamkissoon, H., Perceived social impacts of tourism and quality-of-life: A new conceptual model (2020) Journal of Sustainable Tourism, pp. 1-17. , 0(0);\nReichel, A., Lowengart, O., Milman, A., Rural tourism in Israel: Service quality and orientation (2000) Tourism Management, 21 (5), pp. 451-459;\nRibeiro, M., Marques, C., Rural tourism and the development of less favoured areas—between rhetoric and practice (2002) International Journal of Tourism Research, 4 (3), pp. 211-220;\nRid, W., Ezeuduji, I.O., Pröbstl-Haider, U., Segmentation by motivation for rural tourism activities in the Gambia (2014) Tourism Management, 40, pp. 102-116;\nRoberts, L., Hall, D., Consuming the countryside: Marketing for rural tourism (2004) Journal of Vacation Marketing, 10 (3), pp. 253-263;\nRuiz","page":"134-149","publisher":"Elsevier Ltd","publisher-place":"Department of Tourism, Sport and Hotel Management, Griffith University, Gold Coast, Australia","title":"Rural tourism: A systematic literature review on definitions and challenges","type":"article-journal","volume":"47"},"uris":["http://www.mendeley.com/documents/?uuid=05170b44-ea85-4326-8811-90992d29df96"]}],"mendeley":{"formattedCitation":"(Rosalina et al., 2021)","plainTextFormattedCitation":"(Rosalina et al., 2021)","previouslyFormattedCitation":"(Rosalina et al., 2021)"},"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Rosalina et al., 2021)</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Dalam mempromosikan wisata pedesaan </w:t>
      </w:r>
      <w:r w:rsidRPr="00E1223A">
        <w:rPr>
          <w:rFonts w:ascii="Book Antiqua" w:hAnsi="Book Antiqua" w:cs="Times New Roman"/>
          <w:sz w:val="24"/>
          <w:szCs w:val="24"/>
        </w:rPr>
        <w:lastRenderedPageBreak/>
        <w:t xml:space="preserve">tradisional perlu adanya kekuatan komunitas, selain itu perlu peningkatan kapasitas internal pedesaan dan peluang untuk strategi pembangunan yang lebih inklusif untuk pelestraian wisata pedesaan di masa depan; pembuatan kebijakan; serta pengembangan pariwisata pedesa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080/13504509.2020.1788661","ISSN":"13504509 (ISSN)","abstract":"The preservation of traditional rural landscape and community is affected not only by exogenous driving factors such as top-down policy and tourism industry, but by endogenous driving factors derived from the rural social and cultural context. The mechanism and performance of various forces has rarely been studied before. This study aims to examine the effectiveness of exogenous versus endogenous driving forces influencing rural landscape preservation from community level to individual level through a case of Tunpu villages in southwest China. Field mapping and analysis are conducted, expert scoring and questionnaire survey data are adopted, and OLS regressions are combined with qualitative analysis in this study. The results show that: 1) at community level, the socio-cultural vitality is strongly and positively correlated with the traditional rural landscape integrity; 2) at individual level, endogenous driving factors (i.e. human–environment connection and community-based organization) have more general and positive effects on residents’ cognition, willingness, and behavior toward traditional rural landscape preservation comparing with the exogenous driving factors (i.e. top-down regulation policy and tourism development); resident’s cognition, willingness, and behavior are homogenous despite different genders, occupations, and education levels. Our findings highlight the importance of community-based endogenous forces in promoting the preservation of traditional rural landscape. We also discuss the necessity of internal rural capacity building as well as the opportunities for a more inclusive neo-endogenous development strategy for future rural landscape preservation, policy-making, and tourism development. Overall, we hope to help promoting sustainable rural landscape preservation and utilization. © 2020, © 2020 Informa UK Limited, trading as Taylor &amp; Francis Group.","author":[{"dropping-particle":"","family":"Jia","given":"Z","non-dropping-particle":"","parse-names":false,"suffix":""},{"dropping-particle":"","family":"Gao","given":"M","non-dropping-particle":"","parse-names":false,"suffix":""},{"dropping-particle":"","family":"Xu","given":"S","non-dropping-particle":"","parse-names":false,"suffix":""},{"dropping-particle":"","family":"Lyu","given":"Y","non-dropping-particle":"","parse-names":false,"suffix":""},{"dropping-particle":"","family":"Feng","given":"J","non-dropping-particle":"","parse-names":false,"suffix":""},{"dropping-particle":"","family":"Zhou","given":"Z","non-dropping-particle":"","parse-names":false,"suffix":""},{"dropping-particle":"","family":"Yu","given":"T","non-dropping-particle":"","parse-names":false,"suffix":""},{"dropping-particle":"","family":"Wu","given":"W","non-dropping-particle":"","parse-names":false,"suffix":""}],"container-title":"International Journal of Sustainable Development and World Ecology","id":"ITEM-1","issued":{"date-parts":[["2020"]]},"language":"English","note":"Export Date: 31 March 2021\n\nCODEN: IJSDB\n\nCorrespondence Address: Zhou, Z.; School of Architecture, China; email: zhouzhengxu@tsinghua.edu.cn\n\nFunding details: National Key Research and Development Program of China, NKRDPC, 2018YFD1100303\n\nFunding text 1: This study is supported by National Key R&amp;amp;D Program of China [No.2018YFD1100303]. This work was supported by?the National Key R&amp;amp;D Program of China (No.2018YFD1100303). Thanks to the villagers and volunteers who enthusiastically provided support and help during our survey.\n\nFunding text 2: This work was supported by the National Key R&amp;amp;D Program of China (No.2018YFD1100303). Thanks to the villagers and volunteers who enthusiastically provided support and help during our survey.\n\nReferences: Altman, I., Low, S.M., Place attachment (1992) Human Behav Environ, 12-3; \nAndereck, K.L., Valentine, K.M., Knopf, R.C., Vogt, C.A., Residents’ perceptions of community tourism impacts (2005) Ann Tourism Res, 32 (4), pp. 1056-1076;\nAnton, C.E., Lawrence, C., Home is where the heart is: the effect of place of residence on place attachment and community participation (2014) J Environ Psychol, 40, pp. 451-461;\nAntrop, M., Why landscapes of the past are important for the future (2005) Landsc Urban Plan, 70 (1-2), pp. 0-34;\nBatman, Z.P., Özer, P., Ayaz, E., The evaluation of ecology-based tourism potential in coastal villages in accordance with landscape values and user demands: the Bursa-Mudanya-Kumyaka case (2019) Int J Sustainable Dev World Ecol, 26 (2), pp. 166-178;\nBlackie, I., The impact of wildlife hunting prohibition on the rural livelihoods of local communities in Ngamiland and Chobe District Areas, Botswana (2019) Cogent Soc Sci, 5 (1), p. 1558716;\nBobiec, A., Podlaski, R., Ortyl, B., Korol, M., (2019) Top-down segregated policies undermine the maintenance of traditional wooded landscapes: evidence from oaks at the European Union’s eastern border, 189, pp. 247-259. , Landsc Urban Plan;\nBrown, G.G., Reed, P., Harris, C.C., Testing a place-based theory for environmental evaluation: an Alaska case study (2002) Appl Geogr, 22 (1), pp. 49-76;\nBurger, J., Landscapes, tourism, and conservation (2000) Sci Total Environ, 249 (1-3), pp. 0-49;\nClare, S., Hickey, G., Assessing the potential of community-based forestry programs in Panama (2019) For Policy Econ, 1 (104), pp. 81-92;\nCohen, E., The sociology of tourism: approaches, issues, and findings (1984) Annu Rev Sociol, 10 (1), pp. 373-392;\nDo</w:instrText>
      </w:r>
      <w:r w:rsidRPr="00E1223A">
        <w:rPr>
          <w:rFonts w:ascii="Times New Roman" w:hAnsi="Times New Roman" w:cs="Times New Roman"/>
          <w:sz w:val="24"/>
          <w:szCs w:val="24"/>
        </w:rPr>
        <w:instrText>ǧ</w:instrText>
      </w:r>
      <w:r w:rsidRPr="00E1223A">
        <w:rPr>
          <w:rFonts w:ascii="Book Antiqua" w:hAnsi="Book Antiqua" w:cs="Times New Roman"/>
          <w:sz w:val="24"/>
          <w:szCs w:val="24"/>
        </w:rPr>
        <w:instrText>an, H.Z., Forms of adjustment: sociocultural impacts of tourism (1989) Ann Tourism Res, 16 (2), pp. 216-236;\nDu, J., Hua, C., Yu, Y., Research on spatial evolution of traditional settlements: the case study of Qianzhong Tunpu (2017) Urban Dev Stud, 24 (2), pp. 47-53;\nEeman, M., Tourism as ethnic preservation: theCajuns of Louisiana (1984) Ann Tourism Res, 3 (11), pp. 451-467;\nGe, R.L., (2014) The production of landscape: tourism development and social changes in a Tunpu Village, , Peking University Press,. Beijing;\nGu, X., Li, T., The Italian experience of conservation and rehabilitation for the vernacular dwellings of traditional villages: A case study of regione Piemonte (2016) Urban Plann Int, 31 (4), pp. 110-115;\nHidalgo, M.C., Hernández, B., Place attachment: conceptual and empirical questions (2001) J Environ Psychol, 21 (3), pp. 273-281;\nHuang, Z.J., The research of analyzing and inheriting of characteristics of traditional education in Tunpu community in the central of Guizhou (2014) Guizhou Ethnic Stud, 28 (5), pp. 455-460;\n(1999) Charter on the Built Vernacular Heritage, , ICOMOS General Assembly, Mexico;\nJiao, Y., Civil society in the protection of British historical and cultural heritage (2002) Planners, 5, pp. 79-83;\nJones, N., Malesios, C., Aloupi, M., Proikaki, M., Tsalis, T., Hatziantoniou, M., Stasinakis, A.S., Exploring the role of local community perceptions in sustainability measurements (2019) Int J Sustainable Dev World Ecol, 26 (6), pp. 471-483;\nKajembe, G.C., Luoga, E.J., Kijazi, M.S., Mwaipopo, C.S., The role of traditional institutions in the conservation of forest resources in East Usambara, Tanzania (2003) Int J Sustainable Dev World Ecol, 10 (2), pp. 101-107;\nKasemets, K., Rammo, A., Palang, H., Turning a landscape into a suburban community and the realization of a sense of place (2019) Cities, 88, pp. 37-47;\nKiwango, W.A., Komakech, H.C., Tarimo, T.M., Martz, L., Levels of community participation and satisfaction with decentralized wildlife management in Idodi-Pawaga Wildlife Management Area, Tanzania (2018) Int J Sustainable Dev World Ecol, 25 (3), pp. 238-248;\nKuai, Y., Research on traditional villages’ protection system in China (2016) Mod Urban Res, 1, pp. 2-9;\nKyle, G., Graefe, A., Manning, R., Testing the dimensionality of place attachment in recreational settings (2005) Environ Behav, 37, pp. 153-177;\nKyle, G., Theodori, G.L., Absher, J.D., Jun, J., The influence of home and community attachment on firewise behaviour (2010) Soc Nat Resour, 23, pp. 1-18;\nLi, J., Krishnamurthy, S., Roders, A.P., van Wesemael, P., Community participation in cultural heritage management: A systematic literature review comparing Chinese and international practices (2020) Cities, 96;\nLi, P., Wang, Q., Ryan, C., The impacts of tourism on traditional villages: A case study of Mt.Qiyun, Anhui Province (2012) Tourism Tribune, 27 (4), pp. 57-63;\nLi, Y., Westlund, H., Liu, Y., Why some rural areas decline while some others not: an overview of rural evolution in the world (2019) J Rural Stud, 68, pp. 135-143;\nLiu, Y., Liu, Y., Progress and prospect on the study of rural hollowing in China (2010) Geog Res, 29 (1), pp. 35-42;\nLokocz, E., Ryan, R.L., Sadler, A.J., Motivations for land protection and stewardship: exploring place attachment and rural landscape character in Massachusetts (2010) Landsc Urban Plan, 99 (2). , 65–76;\nLong, H., Land consolidation: an indispensable way of spatial restructuring in rural China (2014) J Geog Sci, 24 (2), pp. 211-225;\nLong, H., Liu, Y., Rural restructuring in China (2016) J Rural Stud, 47 (47), pp. 387-391;\nLucas, Patrick, Local narrative and outsider imagination in a Chinese landscape: materiality, sense, and agenda (2012) Focaal, 2012 (64), pp. 69-83;\nMatarrita-Cascante, D., Sene-Harper, A., Ruyle, L., A holistic framework for participatory conservation approaches (2019) Int J Sustainable Dev World Ecol, 26 (6), pp. 484-494;\nMontana, M., Mlambo, D., Environmental awareness and biodiversity conservation among resettled communal farmers in Gwayi Valley conservation Area, Zimbabwe (2019) Int J Sustainable Dev World Ecol, 3 (26). , 242–250;\nMoscardo, G., Mindful visitors: heritage and tourism (1996) Ann Tourism Res, 23 (2), pp. 376-397;\nMoseley, M., New directions in rural community development (1997) Built Environ, 23, pp. 201-209;\nMurat, T., Tas, N., A participatory governance pattern for the sustainable development of cumalikizik, a heritage site in turkey (2009) Environ Urban, 1 (21), pp. 161-184;\nMurphy, J.W., (2014) Community-Based Interventions: philosophy and Action, , New York: Springer;\nNakagawa, T.R., Nakagawa, A., Floating island as ecological flood alleviation (2020) Int J Sustainable Dev World Ecol, pp. 1-11;\nOranje, M., van Huyssteen, E., Maritz, J., Rapid urbanisation to non-metropolitan urban South Africa: A call for Accrediting credible ‘informal’ life-enhancing responses and institutions (2020) Cities, 96;\nOu, T.M., (2007) Tunpu remodeling: cultural tourism and social changes in Guizhou Province, p. 34. , Guizhou Nationalities Press,. Guiyang:,; p;\nRay, C., Editorial. the eu leader programme: rural development laboratory (2000) Sociol Ruralis, 40 (2), p. 9;\nRaymond, C.M., Brown, G., Weber, D., The measurement of place attachment: personal, community, and environmental connections (2010) J Environ Psychol, 30 (4), pp. 422-434;\nShao, J., Qiu, Q., Qian, Y., Tang, L., Optimal visual perception in land-use planning and design based on landsenses ecology (2020) Int J Sustainable Dev World Ecol, 27 (3), pp. 233-239;\nSheehan, L.R., Ritchie, J.R.B., Destination stakeholders exploring identity and salience (2005) Ann Tourism Res, 32 (3), pp. 711-734;\nShucksmith, M., Endogenous development, social capital and social inclusion: perspectives from LEADER in the UK (2002) Sociol Ruralis, 40 (2), pp. 208-218;\nShucksmith, M., Brown, D., Vergunst, J., (2012) Constructing the rural-urban interface: place still matters in a highly mobile society, , New York: Routledge;\nSun, J., Impact of tourism on ethnic identity of destination community: A case analysis based on different effects of tourism (2010) J Sun Yat-sen Univ, 50 (1), pp. 170-177;\nSun, Z., The features of villager society in Tunpu (2004) J Minzu Univ China, 1, pp. 49-54;\nSun, Z., (2005) Tunpu township society. Beijng: Beijing Social Sciences, , Academic Press;\nTang, W., The Characteristics of place attachment of ancient village residents—— a case study of Xidi, Hongcun and Nanping villages, southern Anhui (2011) Human Geog, 26 (3), pp. 51-55;\nTang, W., The characteristics of urban residents’ place attachment to recreational block: A case study of Nanjing Confucius temple block (2011) Scientia Geographica Sinica, 31 (10), pp. 1202-1207;\nTang, W., Zhang, J., Luo, H., Lu, S., Yang, X., Relationship between the place attachment of ancient village residents and their attitude towards resource protection- a case study of Xidi, Hongcun and Nanping villages (2008) Tourism Tribune, 10, pp. 87-92;\nTarsitano, E., Posca, C., Giannoccaro, R.A., Borghi, C., Trentadue, C., Romanazzi, G., Colao, M., A “Park to Live” between environmental education and social inclusion through a landsense ecology approach (2020) Int J Sustainable Dev World Ecol, pp. 1-13;\nTechera, E.J., Safeguarding cultural heritage: law and policy in Fiji (2011) J Cult Heritage, 12 (3), pp. 329-334;\nTukahirwa, J.T., Mol, A.P.J., Oosterveer, P., Comparing urban sanitation and solid waste management in East African metropolises: the role of civil society organizations (2013) Cities, 30;\n(1992) United nations sustainable development, Agenda 21;\n(2015) Transforming our world: the 2030 Agenda for Sustainable Development;\nVaske, J.J., CKobrin, K., Place attachment and environmentally responsible behavior (2001) J Environ Educ, 4 (32), pp. 16-21;\nWang, W., Ding, G., A research on evolution and features of rural development experiments in China (2010) Urban Plann Forum, 2, pp. 83-89;\nWard, N., Atterton, J., Kim, T.Y., Lowe, P., Phillipson, J., Thompson, N., (2005) Universities, the knowledge economy and neo-endogenous rural development, , Newcastle University,. Newcastle;\nWen, J., Wen, H., Research on basic issues of new-type urbanization: A case study of urbanization and rural landscape conservation in South Jiangsu (2013) Mod Urban Res, 6, pp. 11-21;\nWilliams, D.R., Patterson, M.E., Roggenbuck, J.W., Watson, A.E., Beyond the commodity metaphor: examining emotional and symbolic attachment to place (1992) Leisure Sci, 14 (1), pp. 29-46;\nWu, Y., Shen, J., Xu, L., The mechanism of the investigation in “the preservation district of historical buildings” in Japan and its inspiration for China (2011) Urban Plann Int, 26 (1), pp. 77-81;\nXiong, Y., Yang, L., Wang, X., Liu, J., Mediating effect on landscape experience in scenic area: a case study in Gulangyu Island, Xiamen City (2020) Int J Sustainable Dev World Ecol, 27 (3), pp. 276-283;\nYan, R., Zhang, L., Yan, L., Zhao, M., Analysis on site determination and spatial layout of ancient house, fortress-village, town and city in China based on landsenses ecology: ——a case study of Yu County, Hebei Province, China (2020) Int J Sustainable Dev World Ecol, 27 (3), pp. 284-291;\nYan, Y., Wang, C., Quan, Y., Wu, G., Zhao, J., Urban sustainable development efficiency towards the balance between nature and human well-being: connotation, measurement, and assessment (2018) J Clean Prod, 178, pp. 67-75;\nYang, X., The exploration of values in the rural revitalization in Japan: A case study of Noto’s Satoyama and Satoumi (2016) Urban Plann Int, 31 (5), pp. 115-120;\nYang, Y., (2017) Study on legal system of traditional village relics protection, , Chongqing University,. Chongqing;\nZhang, X., Bao, J., Tourism development and rural vicissitudes: the hypothesis of “origin-dynamics” (2009) Tourism Tribune, 24 (6), pp. 19-24;\nZhao, J., Liu, X., Dong, R., Shao, G., Landsenses ecology and ecological planning toward sustainable development (2016) Int J Sustainable Dev World Ecol, 23 (4), pp. 293-297;\nZhao, J., Yan, Y., Deng, H., Liu, G., Dai, L., Tang, L., Shi, L., Shao, G., Remarks about landsenses ecology and ecosystem services (2020) Int J Sustainable Dev World Ecol, 27 (3), pp. 196-201;\nZhong, S., Zhang, J., Sun, J., The diversified development of historic towns based on the integrated evaluation system of heritage conservation and tourism development in Jiangsu (2015) Geog Res, 34 (7), pp. 1380-1393;\nZhu, W., (2008) Construction and generation: A study of Tunpu culture and geography, , Guangxi Normal University Press,. Nanning","page":"1-14","publisher":"Taylor and Francis Ltd.","publisher-place":"School of Architecture, Tsinghua University, Beijing, China","title":"Sociocultural vitality versus regulation policy and tourism development in preservation of traditional rural landscape: a case from Guizhou, China","type":"article-journal"},"uris":["http://www.mendeley.com/documents/?uuid=38315e50-f801-4544-8435-ec1b1120608e"]}],"mendeley":{"formattedCitation":"(Jia et al., 2020)","plainTextFormattedCitation":"(Jia et al., 2020)","previouslyFormattedCitation":"(Jia et al.,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Jia et al., 2020)</w:t>
      </w:r>
      <w:r w:rsidRPr="00E1223A">
        <w:rPr>
          <w:rFonts w:ascii="Book Antiqua" w:hAnsi="Book Antiqua" w:cs="Times New Roman"/>
          <w:sz w:val="24"/>
          <w:szCs w:val="24"/>
        </w:rPr>
        <w:fldChar w:fldCharType="end"/>
      </w:r>
      <w:r w:rsidRPr="00E1223A">
        <w:rPr>
          <w:rFonts w:ascii="Book Antiqua" w:hAnsi="Book Antiqua" w:cs="Times New Roman"/>
          <w:sz w:val="24"/>
          <w:szCs w:val="24"/>
        </w:rPr>
        <w:t>.</w:t>
      </w:r>
    </w:p>
    <w:p w:rsidR="008D1213" w:rsidRPr="00E1223A" w:rsidRDefault="008D1213" w:rsidP="008D1213">
      <w:pPr>
        <w:pStyle w:val="ListParagraph"/>
        <w:ind w:left="360" w:firstLine="360"/>
        <w:jc w:val="both"/>
        <w:rPr>
          <w:rFonts w:ascii="Book Antiqua" w:hAnsi="Book Antiqua" w:cs="Times New Roman"/>
          <w:sz w:val="24"/>
          <w:szCs w:val="24"/>
        </w:rPr>
      </w:pPr>
      <w:r w:rsidRPr="00E1223A">
        <w:rPr>
          <w:rFonts w:ascii="Book Antiqua" w:hAnsi="Book Antiqua" w:cs="Times New Roman"/>
          <w:sz w:val="24"/>
          <w:szCs w:val="24"/>
        </w:rPr>
        <w:t xml:space="preserve">Berdasarkan hasil peneliti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080/0376835X.2020.1809997","ISSN":"0376835X (ISSN)","abstract":"Central parts of southern Africa are expected to face major environmental and economic changes in the near future, calling for proactive thinking on how local people could diversify their livelihoods. In Botswana, the tourism industry is considered as a major option for economic diversification and current tourism policies include a strong emphasis on tourism that participates in and benefits communities. The developmental impact of tourism depends on how the local communities perceive their livelihood options and the role of tourism. This paper analyses how community members in selected villages in Kalahari Desert perceive the current and estimated future impacts of climate change and how these impacts may influence their livelihoods in future and what role the tourism industry may play in that process. Based on the results, there are minimal local benefits and participation in tourism, which limits the potential of tourism to work for sustainable local development in practice. © 2020 Government Technical Advisory Centre (GTAC).","author":[{"dropping-particle":"","family":"Saarinen","given":"J","non-dropping-particle":"","parse-names":false,"suffix":""},{"dropping-particle":"","family":"Moswete","given":"N","non-dropping-particle":"","parse-names":false,"suffix":""},{"dropping-particle":"","family":"Atlhopheng","given":"J R","non-dropping-particle":"","parse-names":false,"suffix":""},{"dropping-particle":"","family":"Hambira","given":"W L","non-dropping-particle":"","parse-names":false,"suffix":""}],"container-title":"Development Southern Africa","id":"ITEM-1","issue":"5","issued":{"date-parts":[["2020"]]},"language":"English","note":"Export Date: 31 March 2021\n\nCorrespondence Address: Saarinen, J.; Geography Research Unit, Room KE368-3, PO Box 3000, Finland; email: jarkko.saarinen@oulu.fi\n\nReferences: Adger, W.N., Paavola, J., Huq, S., Mace, M.J., (2006) Fairness in adaptation to climate change, , MIT Press, London; \nAdger, W.N., Barnett, J., Brown, K., Marshall, N., O’Brian, K., Cultural dimensions of climate change impacts and adaptation (2012) Nature Climate Change, 3, pp. 112-117;\nArnstein, S.R., A ladder of citizen participation (1969) Journal of the American Planning Association, 35 (4), pp. 216-224;\n(2015), http://www.assar.uct.ac.za/sites/default/files/image_tool/images/138/Info_briefs/ASSAR%20info%20brief%201%20-%20Planning%20for%20climate%20change%20in%20the%20semi-arid%20areas%20of%20Southern%20Africa.pdf, Planning for climate change the semi-arid regions of Southern Africa. Information Brief #1 Accessed 15 November 2019; Ashley, C., Maxwell, S., Rethinking rural development (2001) Development Policy Review, 19, pp. 395-425;\nAtlhopheng, J.R., Moshoeshoe, M.G., Phunyuka, G., Mokgopa, W., Biodiversity and climate change perceptions in arid lands-implications for sustainable development in Botswana (2019) Botswana Journal of Agriculture and Applied Sciences, 13 (2), pp. 24-31;\nAtlhopheng, J., Segaetsho, T., (2019) UB SDGs Hub Technical Report 1–public discussions on SDGs in Botswana, , University of Botswana, Gaborone;\nBlaikie, P., Is small really beautiful? Community-based natural resource management in Malawi and Botswana (2006) World Development, 34, pp. 1942-1957;\n(2008) Botswana census-based poverty map report: District level results, , Botswana Government, Gaborone;\nBurns, P., Paradoxes in planning: Tourism elitism or brutalism? (1999) Annals of Tourism Research, 26 (2), pp. 329-348;\nButler, G., Rogerson, C., Inclusive local tourism development in South Africa: Evidence from Dullstroom (2016) Local Economy, 31 (1-2), pp. 264-281;\nChurch, A., Coles, T., (2007) Tourism, power and space, , Routledge, Abingdon: &amp;amp;,. In;\nEngland, M.I., Dougill, A.J., Stringer, L.C., Vincent, K.E., Pardoe, J., Kalaba, F.K., Mkwambisi, D.D., Afionis, S., Climate change adaptation and cross-sectoral policy coherence in Southern Africa (2018) Regional Environmental Change, 18 (7), pp. 2059-2071;\nGentle, P., Maraseni, T.N., Climate change, poverty and livelihoods: adaptation practices by rural mountain communities in Nepal (2012) Environmental Science &amp;amp; Policy, 21, pp. 24-34;\nGrothmann, T., Patt, A., Adaptive capacity and human cognition: The process of individual adaptation to climate change (2012) Global Environmental Change, 15 (3), pp. 199-213;\nGursoy, D., Chi, C.G., Dyer, P., Locals’ attitudes toward mass and alternative tourism: The case of Sunshine Coast (2009) Australia. Journal of Travel Research, 649 (3), pp. 381-394;\nHall, C.M., (2008) Tourism planning, , Prentice-Hall, Harlow;\nHambira, W.L., Botswana tourism operators and policy makers’ perceptions and responses to the tourism-climate change nexus: Vulnerabilities and adaptations to climate change in Maun and Tshabong area, Oulu (2017) Nordia Geographical Publications, 46 (2), pp. 1-59;\nHambira, W.L., A review of community social upliftment practices by tourism multinational companies in Botswana (2019) Natural resources, tourism and community livelihoods in Southern Africa. Challenges of sustainable development, , Stone M.T., Lenao M., Moswete N., (eds), Routledge, London:. (Eds.), 52–63;\nHambira, W., Saarinen, J., Policy-makers’ perceptions on the tourism-climate change nexus: policy needs and constraints in Botswana (2015) Development Southern Africa, 33 (3), pp. 350-362;\nHoogendoorn, G., Fitchett, J.M., Tourism and climate change: A review of threats and adaptation strategies for Africa (2018) Current Issues in Tourism, 21 (7), pp. 742-759;\nHunt, C., Durham, W., Driscoll, L., Honey, M., Can ecotourism deliver real economic, social, and environmental beneﬁts? A study of the Osa Peninsula, Costa Rica (2015) Journal of Sustainable Tourism, 23 (3), pp. 339-357;\nHunt, C., Stronza, A., Stage-based tourism models and resident attitudes towards tourism in an emerging destination in the developing world (2014) Journal of Sustainable Tourism, 22 (2), pp. 279-298;\nKavita, E., Saarinen, J., Tourism and rural community development in Namibia: policy issues review (2016) Fennia, 194 (1), pp. 79-88;\nKim, K., Uysal, M., Sirgy, M.J., How does tourism in a community impact the quality of life of community residents? (2013) Tourism Management, 36, pp. 527-540;\nLenao, M., Saarinen, J., Integrated rural tourism as a tool for community tourism development: Exploring culture and heritage projects in the North East District of Botswana (2015) South African Geographical Journal, 97 (2), pp. 203-216;\nLew, A.A., Scale, change and resilience in community tourism planning (2014) Tourism Geographies, 16 (1), pp. 14-22;\nLi, W.J., Community decision-making: participation in development (2006) Annals of Tourism Research, 33, pp. 132-143;\nMajelantle, A., (2018), https://www.undp.org/content/dam/botswana/docs/Poverty/Session1/1.%20Anna%20Majelantle.pdf, Official statistics, trends and profile on poverty and inequality Botswana. International Conference on leaving no one behind the fight against poverty, exclusion and inequality, 20 March, Gaborone, Botswana. Accessed 1 May 2020; Masalila, P., (2019), http://www.kcs.org, Kalahari Conservation Society donates to cyclone Idai victims; KCS e-newsletter (July), 7–13. Gaborone. Accessed 17 November 2019; Mbaiwa, J.E., The socio-cultural impacts of tourism development in the Okavango Delta (2005) Botswana. Journal of Tourism and Cultural Change, 2 (3), pp. 163-185;\nMbaiwa, J., Ecotourism in Botswana: 30 years later (2015) Journal of Ecotourism, 14 (2-3), pp. 204-222;\nMbaiwa, J.E., Poverty or riches: who benefits from the booming tourism industry in Botswana? (2017) Journal of Contemporary African Studies, 35 (1), pp. 93-112;\nMbaiwa, J.E., Sakuze, L.K., Cultural tourism and livelihood diversification: The case of Gcwihaba Caves and XaiXai village in the Okavango Delta, Botswana (2009) Journal of Tourism and Cultural Change, 7 (1), pp. 61-75;\nMberego, S., Temporal patterns of precipitation and vegetation variability over Botswana during extreme dry and wet rainfall seasons (2017) International Journal of Climatology, 37 (6), pp. 2947-2960;\nMcCool, S.F., Constructing partnerships for protected area tourism planning in an era of change and messiness (2009) Journal of Sustainable Tourism, 17 (2), pp. 133-148;\nMonare, M., Moswete, N., Perkins, J., Saarinen, J., Emergence of cultural tourism in Southern Africa: Case studies of two communities in Botswana (2016) Cultural tourism in Southern Africa: Perspectives on a growing market, , Manwa H., Moswete N., Saarinen J., (eds), Channelview, Bristol: &amp;amp;,. (Eds.), 165–80;\nMpandeli, S., Naidoo, D., Mabhaudhi, T., Nhemachena, C., Nhamo, L., Liphadzi, S., Hlahla, S., Modi, A.T., Climate change adaptation through the water-energy-food nexus in Southern Africa (2018) Environmental Research and Public Health, 15 (10), p. 2306;\nMoswete, N., Thapa, B., Lacey, G., Village-based tourism and community participation: A case study of Matsheng villages in southwest Botswana (2009) Sustainable tourism in Southern Africa: Local communities and natural resources in transition, , Saarinen J., Becker F., Manwa H., Wilson D., (eds), Channelview, Clevedon: &amp;amp;,. (Eds.), 189–209;\nMoswete, N., Thapa, B., Child, B., Attitudes and opinions of local and national public sector stakeholders towards Kgalagadi Transfrontier Park, Botswana (2012) International Journal of Sustainable Development and World Ecology, 19 (1), pp. 67-80;\nMoswete, N., Thapa, B., Factors that influence support for community-based ecotourism in the rural communities adjacent to the Kgalagadi Transfrontier Park, Botswana (2015) Journal of Ecotourism, 14 (2-3), pp. 243-263;\nMoswete, N., Manwa, H., Purkitt, H., Perceptions of college students towards climate change, environmental, and tourism issues: A comparative study in Botswana and the US (2017) International Journal of Environmental and Science Education, 12 (5), pp. 349-358;\nMoswete, N., Thapa, B., Local communities, CBOs/trusts, and people–park relationships: A case study of the Kgalagadi Transfrontier Park, Botswana (2018) The George Wright Forum, 35 (1), pp. 96-108;\nMulale, K., Mbaiwa, J.M., The effects of CBNRM integration into local government structures and poverty alleviation in Botswana (2012) Tourism Review International, 15, pp. 171-182;\nNovelli, M., Gebhardt, K., Community based tourism in Namibia: ‘Reality Show’ or ‘Window Dressing’? (2007) Current Issues in Tourism, 10 (5), pp. 443-479;\nNunkoo, R., Gursoy, D., Residents’ support for tourism: An identity perspective (2012) Annals of Tourism Research, 39 (1), pp. 243-268;\nNunkoo, R., Ramkissoo, H., Developing a community support model for tourism (2011) Annals of Tourism Research, 38 (3), pp. 964-988;\nNunkoo, R., Smith, S.L.J., Political economy of tourism: Trust in government actors, political support, and their determinants (2013) Tourism Management, 36, pp. 120-132;\nPaavola, J., Adger, N.W., Fair adaptation to climate change (2006) Ecological Economics, 56 (4), pp. 594-609;\nPearce, P.L., Moscardo, G., Ross, G.F., (1996) Tourism community relationships, , Pergamon/Elsevier Science, Oxford;\nPelling, M., (2011) Adaptation to climate change: From resilience to transformation, , Routledge, London;\nPhuthego, T.C., Chanda, R., Traditional ecological knowledge and community based natural resource management: Lessons for a Botswana wildlife management area (2004) Applied Geography, 24, pp. 57-76;\nRamutsindela, M., Transfrontier conservation and local communities (2009) Sustainable tourism in Southern Africa: Local communities and natural resources in transition, , Saarinen J., Becker F., Manwa H., Wilson D., (eds), Channelview, Clevedon:. (Eds.), 169–85;\nReed, M., Power relations and community-based tourism planning (1997) Annals of Tourism Research, 24, pp. 566-591;\nRogerson, C.M., Saarinen, J., Tourism for poverty alleviation: Issues and debates in the global South (2018) The SAGE handbook of tourism management: Applications of theories and concepts to tourism, , Cooper C., Volo S., Gartner W.C., Scott N., (eds), SAGE, London: &amp;amp;,. (Eds.), 22–37;\nRylance, A., Spenceley, A., Reducing economic leakages from tourism: A value chain assessment of the tourism industry in Kasane, Botswana (2017) Development Southern Africa, 34 (3), pp. 295-313;\nSaarinen, J., Local tourism awareness: Community views in Katutura and King Nehale conservancy, Namibia (2010) Development Southern Africa, 27, pp. 713-724;\nSaarinen, J., Tourism, indigenous people and the challenge of development: the representations of Ovahimbas in tourism promotion and community perceptions towards tourism (2011) Tourism Analysis, 16 (1), pp. 31-42;\nSaarinen, J., Tourism development and local communities: The direct benefits of tourism to OvaHimba communities in the Kaokoland, North-West Namibia (2012) Tourism Review International, 15 (1-2), pp. 149-157;\nSaarinen, J., Communities and sustainable tourism development: Community impacts and local benefit creation tourism (2019) A research agenda for sustainable tourism, , McCool S.F., Bosak K., (eds), Edward Elgar Publishing, Cheltenham:. (Eds.), 206–22;\nSaarinen, J., Hambira, W., Atlhopheng, J., Manwa, H., Perceived impacts and adaptation strategies of the tourism industry to climate change in Kgalagadi South District, Botswana (2012) Development Southern Africa, 29 (2), pp. 273-285;\nSaarinen, J., Moswete, N., Monare, M.J., Cultural tourism: New opportunities for diversifying the tourism industry in Botswana (2014) Bulletin of Geography: Socio–Economic Series, 26, pp. 7-18;\nSaarinen, J., Rogerson, C., Hall, C.M., Geographies of tourism development and planning (2017) Tourism Geographies, 19 (3), pp. 307-317;\nScheyvens, R., (2002) Tourism for development: Empowering communities, , Prentice Hall, Harlow;\nScheyvens, R., Pro-poor tourism: Is there value beyond the rhetoric? (2009) Tourism Recreation Research, 34 (2), pp. 191-196;\n(2012) Population of towns, villages and associated localities, , Department of Government Printing and Publishing Services, Gaborone;\nTelfer, D.J., Sharpley, R., (2008) Tourism and development in the developing world, , Routledge, Abingdon;\nTervo-Kankare, K., Kajan, E., Saarinen, J., Costs and benefits of environmental change: Tourism industry’s responses in Arctic Finland (2018) Tourism Geographies, 20 (2), pp. 202-223;\nThakadu, O.T., Success factors in community based natural resources management in northern Botswana: Lessons from practice (2006) Natural Resources Forum, 29, pp. 199-212;\nTimothy, D.J., Participatory planning: A view of tourism in Indonesia (1999) Annals of Tourism Research, 26 (2), pp. 371-391;\nThondhlana, G., Shackleton, S., Blignaut, J., Local institutions, actors and natural resource governance in Kgalagadi Transfrontier Park and surrounds, South Africa (2015) Land Use Policy, 47, pp. 121-129;\nTosun, C., An analysis of the economic contribution of inbound international tourism in Turkey (1999) Tourism Economics, 5 (3), pp. 217-250;\nTosun, C., Limits to community participation in the tourism development process in developing countries (2000) Tourism Management, 21 (6), pp. 613-633;\nTosun, C., Expected nature of community participation in tourism development (2006) Tourism Management, 27 (3), pp. 493-504;\nTotolo, O., Chanda, R., Prospects for subsistence livelihood and environmental sustainability along the Kalahari Transect: The case of Matsheng in Botswana’s Kalahari rangelands (2003) Journal of Arid Environments, 54, pp. 425-445;\n(2015) Transforming our world: The 2030 agenda for sustainable development. Resolution adopted by the General Assembly on 25 September 2015, , United Nations, New York;\n(2008) Policy for the growth and development of tourism in Botswana. UNWTO/Government of Botswana Project for the Formulation of a Tourism Policy for Botswana, July 2008, , UNWTO and Department of Tourism, Gaborone;\n(2017) Tourism and the sustainable development goals–journey to 2030, highlights, , UNWTO, Madrid;\nWillox, A.C., Harper, S.L., Ford, J.D., Landman, K., Houle, K., Edge, V.L., The Rigolet Inuit Community Government (2012) Social Science and Medicine, 75, pp. 538-547;\n(2017) World Bank Annual Report 2017, , World Bank, Washington, DC","page":"855-870","publisher":"Routledge","publisher-place":"Geography Research Unit, University of Oulu, Oulu, Finland","title":"Changing socio-ecologies of Kalahari: Local perceptions towards environmental change and tourism in Kgalagadi, Botswana","type":"article-journal","volume":"37"},"uris":["http://www.mendeley.com/documents/?uuid=fc95df2c-9de7-4fbb-8b2b-e233dc4c53ac"]}],"mendeley":{"formattedCitation":"(Saarinen et al., 2020)","plainTextFormattedCitation":"(Saarinen et al., 2020)","previouslyFormattedCitation":"(Saarinen et al.,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Saarinen et al.,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menyatakan bahwa dalam pembangunan pariwisata terdapat minimnya manfaat dan partisipasi lokal dalam pariwisata yang membatasi potensi pariwisata untuk dikembangkan demi terwujudnya pembangunan lokal yang berkelanjutan. Dalam meningkatkan partisipasi masyarakat, kekuatan komunitas sangat diperlukan, karena dengan komunitas dapat memberdayakan masyarakat dengan mengalihkan fokus ke paradigma yang dimulai dari dalam masyarakat lokal itu sendiri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080/09669582.2021.1884689","ISSN":"09669582 (ISSN)","abstract":"Even though community empowerment is a crucial component of sustainable tourism, true community empowerment is in fact hard to achieve and still eludes many countries. Few studies have looked at factors that may inhibit or encourage empowerment processes for local people. In response to this gap, this article explores intrinsic barriers to and opportunities for community empowerment in community-based tourism development in Thai Nguyen province, Vietnam. Drawing on empirical data, results show that intrinsic barriers to community empowerment derived from their dependence on government, especially in top-down political systems such as in Vietnam, and the framing of knowledge associated with formal education. Findings also reveal opportunities to enhance community empowerment if community power were acknowledged, and locals were able to exercise that power. Such recognition has the potential to transform experiences of/about local people, to empower them by shifting the focus to a paradigm that starts from within local people themselves, and their community, to using their inner strength - a significant power that they could use to enable them to achieve what they desire in tourism, and to make real change occur. The paper concludes with the implications of this analysis for community empowerment and sustainable tourism development. © 2021 Informa UK Limited, trading as Taylor &amp; Francis Group.","author":[{"dropping-particle":"","family":"Nguyen","given":"D T N","non-dropping-particle":"","parse-names":false,"suffix":""},{"dropping-particle":"","family":"d'Hauteserre","given":"A.-M.","non-dropping-particle":"","parse-names":false,"suffix":""},{"dropping-particle":"","family":"Serrao-Neumann","given":"S","non-dropping-particle":"","parse-names":false,"suffix":""}],"container-title":"Journal of Sustainable Tourism","id":"ITEM-1","issued":{"date-parts":[["2021"]]},"language":"English","note":"Export Date: 31 March 2021\n\nCorrespondence Address: Nguyen, D.T.N.; The UNWTO INSTO Research Unit, New Zealand\n\nFunding text 1: This research was funded by the Vietnam Ministry of Education and Training, and complemented with funds from the University of Waikato, New Zealand. Our sincere thanks to all the participants: local people, management officials, and other key informants from Thai Nguyen province, Vietnam for their time and engagement in this research. This study would not have been possible without their contributions.\n\nReferences: Alegre, I., Berbegal-Mirabent, J., Social innovation success factors: Hospitality and tourism social enterprises (2016) International Journal of Contemporary Hospitality Management, 28 (6), pp. 1155-1176; \nAref, F., Barriers to community capacity building for tourism development in communities in Shiraz, Iran (2011) Journal of Sustainable Tourism, 19 (3), pp. 347-359;\nArmstrong, R., (2012), ICRT,). An analysis of the conditions for success of community based tourism enterprises (ICRT Occasional Paper 21; Bao, L., The most reputed tea” Tan Cuong (2012) The International Tea Festival Thai Nguyen - Vietnam 2011: Vietnam Tea–Potentials and Solutions, pp. 172-173;\nBattadzhiev, S., Sofield, T., (2004) Community based tourism (CBT) training module. Export-led poverty reduction programme, , International Trade Center UNCTAD/WTO;\nBeeton, S., (2006) Community development through tourism, , Landlinks;\nBoley, B., Mcgehee, N., Measuring empowerment: Developing and validating the Resident Empowerment through Tourism Scale (RETS) (2014) Tourism Management, 45, pp. 85-94;\nBoley, B., McGehee, N.G., Perdue, R.R., Long, P., Empowerment and resident attitudes toward tourism: Strengthening the theoretical foundation through a Weberian lens (2014) Annals of Tourism Research, 49, pp. 33-50;\nChaskin, R.J., Brown, P., Venkatesh, S., Vidal, A., (2001) Building community capacity, , Aline De Gruyter;\nCheong, S.-M., Miller, M.L., Power and tourism: A Foucauldian observation (2000) Annals of Tourism Research, 27 (2), pp. 371-390;\nChirenje, L.I., Chitotombe, J., Gukurume, S., Chazovachii, B., Chitongo, L., The impact of tourism leakages on local economies: A case study of Nyanga District, Zimbabwe (2013) Journal of Human Ecology, 42 (1), pp. 9-16;\nChoi, H.C., Murray, I., Resident attitudes toward sustainable community tourism (2010) Journal of Sustainable Tourism, 18 (4), pp. 575-594;\n(2017) World's fastest-growing tourist destinations for 2017, , https://edition.cnn.com/travel/article/worlds-fastest-growing-tourist-destinations-2017/index.html;\nCole, S., Information and empowerment: The keys to achieving sustainable tourism (2006) Journal of Sustainable Tourism, 14 (6), pp. 629-644;\nCreswell, J.W., Clark, V.L., (2011) Designing and conducting mixed methods research, , 2nd ed, Sage;\nDahles, H., Khieng, S., Verver, M., Manders, I., Social entrepreneurship and tourism in Cambodia: Advancing community engagement (2020) Journal of Sustainable Tourism, 28 (6), pp. 816-833;\nDenzin, N.K., Lincoln, Y.S., The discipline and practice of qualitative research (2000) Handbook of Qualitative Research, 2, pp. 1-28;\nDi Castri, F., Sustainable tourism in small islands: Local empowerment as the key factor (2004) INSULA-PARIS, 13 (1-2), p. 49;\nDolezal, C., Community-based tourism in Bali: On the road towards empowerment? An interview with Djinaldi Gosana (2013) Austrian Journal of South - East Asian Studies, 6 (2), pp. 366-373;\nFarrelly, T., Indigenous and democratic decision-making: Issues from community-based ecotourism in the Boumā National Heritage Park, Fiji (2011) Journal of Sustainable Tourism, 19 (7), pp. 817-835;\nFelix, G.B., Brent, L., Neil, C., Constraints of community participation in protected area-based tourism planning: The case of Malawi (2017) Journal of Ecotourism, 16 (2), pp. 131-151;\nGillen, J., (2016) Entrepreneurialism and tourism in contemporary Vietnam, , Lexington Books;\n(2012) Decision No. 432/QD-TTG of The Prime Minister on the approvement of the sustainable development strategy in Vietnam for the period 2011–2020, , http://www.chinhphu.vn/portal/page/portal/English;\nIorio, M., Corsale, A., Community-based tourism and networking: Viscri (2014) Journal of Sustainable Tourism, 22 (2), pp. 234-255;\nJoo, D., Woosnam, K., Strzelecka, M., Boley, B., Knowledge, empowerment, and action: Testing the empowerment theory in a tourism context (2020) Journal of Sustainable Tourism, 28 (1), pp. 69-85;\nKnight, D., Cottrell, S., Evaluating tourism-linked empowerment in Cuzco (2016) Annals of Tourism Research, 56, pp. 32-47;\nLacher, R.G., Nepal, S.K., From leakages to linkages: Local-level strategies for capturing tourism revenue in Northern Thailand (2010) Tourism Geographies, 12 (1), pp. 77-99;\nLe, N., Thai Nguyen integrates into world tea (2012) The International Tea Festival Thai Nguyen - Vietnam 2011: Vietnam Tea–Potentials and Solutions, pp. 186-187. , In;\nLepp, A., Residents’ attitudes towards tourism in Bigodi village, Uganda (2007) Tourism Management, 28 (3), pp. 876-885;\nLópez-Guzmán, T., Sánchez-Cañizares, S., Pavón, V., Community-based tourism in developing countries: A case study (2011) Tourismos: An International Multidisciplinary Journal of Tourism, 6 (1), pp. 69-84;\nManyara, G., Jones, E., Community-based tourism enterprises development in Kenya: An exploration of their potential as avenues of poverty reduction (2007) Journal of Sustainable Tourism, 15 (6), pp. 628-644;\nMartin, W.P., (2004) The best liberal quotes ever: Why the left is right, , Perseus Books Group;\nMaruyama, N., Woosnam, K., Boley, B., Comparing levels of resident empowerment among two culturally diverse resident populations in Oizumi, Gunma, Japan (2016) Journal of Sustainable Tourism, 24 (10), pp. 1442-1460;\nMendoza-Ramos, A., Prideaux, B., Assessing ecotourism in an Indigenous community: Using, testing and proving the wheel of empowerment framework as a measurement tool (2018) Journal of Sustainable Tourism, 26 (2), pp. 277-215;\nMilne, S., Ateljevic, I., Tourism, economic development and the global-local nexus: Theory embracing complexity (2001) Tourism Geographies, 3 (4), pp. 369-393;\nMuganda, M., Sirima, A., Ezra, P.M., The role of local communities in tourism development: Grassroots perspectives from Tanzania (2013) Journal of Human Ecology, 41 (1), pp. 53-66;\nPerkins, D.D., Zimmerman, M.A., Empowerment theory, research, and application (1995) American Journal of Community Psychology, 23 (5), pp. 569-579;\nPolnyotee, M., Thadaniti, S., Community-based tourism: A strategy for sustainable tourism development of Patong Beach, Phuket Island, Thailand (2015) Asian Social Science, 11 (27), pp. 90-98;\nRamos, A.M., Prideaux, B., Indigenous ecotourism in the Mayan rainforest of Palenque: Empowerment issues in sustainable development (2014) Journal of Sustainable Tourism, 22 (3), pp. 461-479;\nRappaport, J., Terms of empowerment/exemplars of prevention: Toward a theory for community psychology (1987) American Journal of Community Psychology, 15 (2), pp. 121-148;\nRiger, S., What's wrong with empowerment (1993) American Journal of Community Psychology, 21 (3), pp. 279-292;\nRussell, C., (2016) Sustainable community development: From what’s wrong to what’s strong, , In, TEDxExeter Conference;\nRussell, C., (2017), https://www.nurturedevelopment.org/blog/asset-based-community-development-5-core-principles/, Asset-based community development5 core principles; Russell, C., (2017) Cormac Russell on change that starts with communities, , https://www.abundantcommunity.com/home/posts/friends/parms/1/post/20170210_cormac_russell_on_change_that_starts_with_communities.html;\nSalazar, N.B., Community-based cultural tourism: Issues, threats and opportunities (2012) Journal of Sustainable Tourism, 20 (1), pp. 9-22;\nSaufi, A., O'Brien, D., Wilkins, H., Inhibitors to host community participation in sustainable tourism development in developing countries (2014) Journal of Sustainable Tourism, 22 (5), pp. 801-820;\nScheyvens, R., Ecotourism and the empowerment of local communities (1999) Tourism Management, 20 (2), pp. 245-249;\nScheyvens, R., (2002) Tourism for development: Empowering communities, , Prentice Hall;\nSchmidt, J., Uriely, N., Tourism development and the empowerment of local communities: The case of Mitzpe Ramon, a peripheral town in the Israeli Negev Desert (2019) Journal of Sustainable Tourism, 27 (6), pp. 805-821;\nSimons, I., de Groot, E., Power and empowerment in community-based tourism: Opening Pandora’s box? (2015) Tourism Review, 70 (1), pp. 72-84;\nSnyder, K.A., Sulle, E.B., Tourism in Maasai communities: A chance to improve livelihoods? (2011) Journal of Sustainable Tourism, 19 (8), pp. 935-951;\nSofield, T.H.B., (2003) Empowerment for sustainable tourism development, 1. , Pergamon;\nStone, M.T., Community empowerment through community-based tourism: The case of Chobe Enclave Conservation Trust in Botswana (2015) Institutional Arrangements for Conservation, Development and Tourism in Eastern and Southern Africa, pp. 81-100. , Van der Duim, R., Lamers, M., van Wijk, J, Dordrecht, Netherlands, Springer;\nStronza, A., Gordillo, J., Community views of ecotourism (2008) Annals of Tourism Research, 35 (2), pp. 448-468;\nStrzelecka, M., Wicks, B.E., Community participation and empowerment in rural post-communist societies: Lessons from the leader approach in Pomerania (2015) Tourism Planning &amp;amp; Development, 12 (4), pp. 381-397;\nStrzelecka, M., Boley, B., Strzelecka, C., Empowerment and resident support for tourism in rural Central and Eastern Europe (CEE): The case of Pomerania, Poland (2017) Journal of Sustainable Tourism, 25 (4), pp. 554-572;\n(2015) Thai Nguyen city and community-based tourism project, , http://daithainguyen.vn/danh-cho-du-khach/thanh-pho-thai-nguyen-voi-du-an-phat-trien-du-lich-cong-dong-165.html;\n(2014) Introduction of potentials of Thai Nguyen province, , http://thainguyentrade.gov.vn/introduction/intro_detail.php?p=&amp;amp;type=1&amp;amp;id_new=153;\nTimothy, D.J., Participatory planning a view of tourism in Indonesia (1999) Annals of Tourism Research, 26 (2), pp. 371-391;\nTosun, C., Roots of unsustainable tourism development at the local level: The case of Urgup in Turkey (1998) Tourism Management, 19 (6), pp. 595-610;\nTosun, C., Limits to community participation in the tourism development process in developing countries (2000) Tourism Management, 21 (6), pp. 613-633;\nvon der Weppen, J., Cochrane, J., Social enterprises in tourism: An exploratory study of operational models and success factors (2012) Journal of Sustainable Tourism, 20 (3), pp. 497-511;\nWilliams, S., Lew, A.A., (2015) Tourism geography: Critical understandings of place, space and experience, , 3rd ed, Routledge;\nXu, H., Jiang, F., Wall, G., Wang, Y., The evolving path of community participation in tourism in China (2019) Journal of Sustainable Tourism, 27 (8), pp. 1239-1258;\nYang, J., Ryan, C., Zhang, L., Sustaining culture and seeking a Just Destination: Governments, power and tension–a life-cycle approach to analysing tourism development in an ethnic-inhabited scenic area in Xinjiang, China (2014) Journal of Sustainable Tourism, 22 (8), pp. 1151-1174;\nYin, R.K., (2011) Qualitative research from start to finish, , Guilford Press;\nZielinski, S., Kim, S., Botero, C., Yanes, A., Factors that facilitate and inhibit community-based tourism initiatives in developing countries (2020) Current Issues in Tourism, 23 (6), pp. 723-739. , &amp;amp;","publisher":"Routledge","publisher-place":"The UNWTO INSTO Research Unit, The University of Waikato, Hamilton, New Zealand","title":"Intrinsic barriers to and opportunities for community empowerment in community-based tourism development in Thai Nguyen province, Vietnam","type":"article-journal"},"uris":["http://www.mendeley.com/documents/?uuid=f1462aa5-3b59-4f28-8ade-e16e02f40914"]}],"mendeley":{"formattedCitation":"(Nguyen et al., 2021)","plainTextFormattedCitation":"(Nguyen et al., 2021)","previouslyFormattedCitation":"(Nguyen et al., 2021)"},"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Nguyen et al., 2021)</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Selain itu, komunitas juga digunakan untuk memungkinkan masyarakat mencapai apa yang mereka ingink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080/09669582.2021.1884689","ISSN":"09669582 (ISSN)","abstract":"Even though community empowerment is a crucial component of sustainable tourism, true community empowerment is in fact hard to achieve and still eludes many countries. Few studies have looked at factors that may inhibit or encourage empowerment processes for local people. In response to this gap, this article explores intrinsic barriers to and opportunities for community empowerment in community-based tourism development in Thai Nguyen province, Vietnam. Drawing on empirical data, results show that intrinsic barriers to community empowerment derived from their dependence on government, especially in top-down political systems such as in Vietnam, and the framing of knowledge associated with formal education. Findings also reveal opportunities to enhance community empowerment if community power were acknowledged, and locals were able to exercise that power. Such recognition has the potential to transform experiences of/about local people, to empower them by shifting the focus to a paradigm that starts from within local people themselves, and their community, to using their inner strength - a significant power that they could use to enable them to achieve what they desire in tourism, and to make real change occur. The paper concludes with the implications of this analysis for community empowerment and sustainable tourism development. © 2021 Informa UK Limited, trading as Taylor &amp; Francis Group.","author":[{"dropping-particle":"","family":"Nguyen","given":"D T N","non-dropping-particle":"","parse-names":false,"suffix":""},{"dropping-particle":"","family":"d'Hauteserre","given":"A.-M.","non-dropping-particle":"","parse-names":false,"suffix":""},{"dropping-particle":"","family":"Serrao-Neumann","given":"S","non-dropping-particle":"","parse-names":false,"suffix":""}],"container-title":"Journal of Sustainable Tourism","id":"ITEM-1","issued":{"date-parts":[["2021"]]},"language":"English","note":"Export Date: 31 March 2021\n\nCorrespondence Address: Nguyen, D.T.N.; The UNWTO INSTO Research Unit, New Zealand\n\nFunding text 1: This research was funded by the Vietnam Ministry of Education and Training, and complemented with funds from the University of Waikato, New Zealand. Our sincere thanks to all the participants: local people, management officials, and other key informants from Thai Nguyen province, Vietnam for their time and engagement in this research. This study would not have been possible without their contributions.\n\nReferences: Alegre, I., Berbegal-Mirabent, J., Social innovation success factors: Hospitality and tourism social enterprises (2016) International Journal of Contemporary Hospitality Management, 28 (6), pp. 1155-1176; \nAref, F., Barriers to community capacity building for tourism development in communities in Shiraz, Iran (2011) Journal of Sustainable Tourism, 19 (3), pp. 347-359;\nArmstrong, R., (2012), ICRT,). An analysis of the conditions for success of community based tourism enterprises (ICRT Occasional Paper 21; Bao, L., The most reputed tea” Tan Cuong (2012) The International Tea Festival Thai Nguyen - Vietnam 2011: Vietnam Tea–Potentials and Solutions, pp. 172-173;\nBattadzhiev, S., Sofield, T., (2004) Community based tourism (CBT) training module. Export-led poverty reduction programme, , International Trade Center UNCTAD/WTO;\nBeeton, S., (2006) Community development through tourism, , Landlinks;\nBoley, B., Mcgehee, N., Measuring empowerment: Developing and validating the Resident Empowerment through Tourism Scale (RETS) (2014) Tourism Management, 45, pp. 85-94;\nBoley, B., McGehee, N.G., Perdue, R.R., Long, P., Empowerment and resident attitudes toward tourism: Strengthening the theoretical foundation through a Weberian lens (2014) Annals of Tourism Research, 49, pp. 33-50;\nChaskin, R.J., Brown, P., Venkatesh, S., Vidal, A., (2001) Building community capacity, , Aline De Gruyter;\nCheong, S.-M., Miller, M.L., Power and tourism: A Foucauldian observation (2000) Annals of Tourism Research, 27 (2), pp. 371-390;\nChirenje, L.I., Chitotombe, J., Gukurume, S., Chazovachii, B., Chitongo, L., The impact of tourism leakages on local economies: A case study of Nyanga District, Zimbabwe (2013) Journal of Human Ecology, 42 (1), pp. 9-16;\nChoi, H.C., Murray, I., Resident attitudes toward sustainable community tourism (2010) Journal of Sustainable Tourism, 18 (4), pp. 575-594;\n(2017) World's fastest-growing tourist destinations for 2017, , https://edition.cnn.com/travel/article/worlds-fastest-growing-tourist-destinations-2017/index.html;\nCole, S., Information and empowerment: The keys to achieving sustainable tourism (2006) Journal of Sustainable Tourism, 14 (6), pp. 629-644;\nCreswell, J.W., Clark, V.L., (2011) Designing and conducting mixed methods research, , 2nd ed, Sage;\nDahles, H., Khieng, S., Verver, M., Manders, I., Social entrepreneurship and tourism in Cambodia: Advancing community engagement (2020) Journal of Sustainable Tourism, 28 (6), pp. 816-833;\nDenzin, N.K., Lincoln, Y.S., The discipline and practice of qualitative research (2000) Handbook of Qualitative Research, 2, pp. 1-28;\nDi Castri, F., Sustainable tourism in small islands: Local empowerment as the key factor (2004) INSULA-PARIS, 13 (1-2), p. 49;\nDolezal, C., Community-based tourism in Bali: On the road towards empowerment? An interview with Djinaldi Gosana (2013) Austrian Journal of South - East Asian Studies, 6 (2), pp. 366-373;\nFarrelly, T., Indigenous and democratic decision-making: Issues from community-based ecotourism in the Boumā National Heritage Park, Fiji (2011) Journal of Sustainable Tourism, 19 (7), pp. 817-835;\nFelix, G.B., Brent, L., Neil, C., Constraints of community participation in protected area-based tourism planning: The case of Malawi (2017) Journal of Ecotourism, 16 (2), pp. 131-151;\nGillen, J., (2016) Entrepreneurialism and tourism in contemporary Vietnam, , Lexington Books;\n(2012) Decision No. 432/QD-TTG of The Prime Minister on the approvement of the sustainable development strategy in Vietnam for the period 2011–2020, , http://www.chinhphu.vn/portal/page/portal/English;\nIorio, M., Corsale, A., Community-based tourism and networking: Viscri (2014) Journal of Sustainable Tourism, 22 (2), pp. 234-255;\nJoo, D., Woosnam, K., Strzelecka, M., Boley, B., Knowledge, empowerment, and action: Testing the empowerment theory in a tourism context (2020) Journal of Sustainable Tourism, 28 (1), pp. 69-85;\nKnight, D., Cottrell, S., Evaluating tourism-linked empowerment in Cuzco (2016) Annals of Tourism Research, 56, pp. 32-47;\nLacher, R.G., Nepal, S.K., From leakages to linkages: Local-level strategies for capturing tourism revenue in Northern Thailand (2010) Tourism Geographies, 12 (1), pp. 77-99;\nLe, N., Thai Nguyen integrates into world tea (2012) The International Tea Festival Thai Nguyen - Vietnam 2011: Vietnam Tea–Potentials and Solutions, pp. 186-187. , In;\nLepp, A., Residents’ attitudes towards tourism in Bigodi village, Uganda (2007) Tourism Management, 28 (3), pp. 876-885;\nLópez-Guzmán, T., Sánchez-Cañizares, S., Pavón, V., Community-based tourism in developing countries: A case study (2011) Tourismos: An International Multidisciplinary Journal of Tourism, 6 (1), pp. 69-84;\nManyara, G., Jones, E., Community-based tourism enterprises development in Kenya: An exploration of their potential as avenues of poverty reduction (2007) Journal of Sustainable Tourism, 15 (6), pp. 628-644;\nMartin, W.P., (2004) The best liberal quotes ever: Why the left is right, , Perseus Books Group;\nMaruyama, N., Woosnam, K., Boley, B., Comparing levels of resident empowerment among two culturally diverse resident populations in Oizumi, Gunma, Japan (2016) Journal of Sustainable Tourism, 24 (10), pp. 1442-1460;\nMendoza-Ramos, A., Prideaux, B., Assessing ecotourism in an Indigenous community: Using, testing and proving the wheel of empowerment framework as a measurement tool (2018) Journal of Sustainable Tourism, 26 (2), pp. 277-215;\nMilne, S., Ateljevic, I., Tourism, economic development and the global-local nexus: Theory embracing complexity (2001) Tourism Geographies, 3 (4), pp. 369-393;\nMuganda, M., Sirima, A., Ezra, P.M., The role of local communities in tourism development: Grassroots perspectives from Tanzania (2013) Journal of Human Ecology, 41 (1), pp. 53-66;\nPerkins, D.D., Zimmerman, M.A., Empowerment theory, research, and application (1995) American Journal of Community Psychology, 23 (5), pp. 569-579;\nPolnyotee, M., Thadaniti, S., Community-based tourism: A strategy for sustainable tourism development of Patong Beach, Phuket Island, Thailand (2015) Asian Social Science, 11 (27), pp. 90-98;\nRamos, A.M., Prideaux, B., Indigenous ecotourism in the Mayan rainforest of Palenque: Empowerment issues in sustainable development (2014) Journal of Sustainable Tourism, 22 (3), pp. 461-479;\nRappaport, J., Terms of empowerment/exemplars of prevention: Toward a theory for community psychology (1987) American Journal of Community Psychology, 15 (2), pp. 121-148;\nRiger, S., What's wrong with empowerment (1993) American Journal of Community Psychology, 21 (3), pp. 279-292;\nRussell, C., (2016) Sustainable community development: From what’s wrong to what’s strong, , In, TEDxExeter Conference;\nRussell, C., (2017), https://www.nurturedevelopment.org/blog/asset-based-community-development-5-core-principles/, Asset-based community development5 core principles; Russell, C., (2017) Cormac Russell on change that starts with communities, , https://www.abundantcommunity.com/home/posts/friends/parms/1/post/20170210_cormac_russell_on_change_that_starts_with_communities.html;\nSalazar, N.B., Community-based cultural tourism: Issues, threats and opportunities (2012) Journal of Sustainable Tourism, 20 (1), pp. 9-22;\nSaufi, A., O'Brien, D., Wilkins, H., Inhibitors to host community participation in sustainable tourism development in developing countries (2014) Journal of Sustainable Tourism, 22 (5), pp. 801-820;\nScheyvens, R., Ecotourism and the empowerment of local communities (1999) Tourism Management, 20 (2), pp. 245-249;\nScheyvens, R., (2002) Tourism for development: Empowering communities, , Prentice Hall;\nSchmidt, J., Uriely, N., Tourism development and the empowerment of local communities: The case of Mitzpe Ramon, a peripheral town in the Israeli Negev Desert (2019) Journal of Sustainable Tourism, 27 (6), pp. 805-821;\nSimons, I., de Groot, E., Power and empowerment in community-based tourism: Opening Pandora’s box? (2015) Tourism Review, 70 (1), pp. 72-84;\nSnyder, K.A., Sulle, E.B., Tourism in Maasai communities: A chance to improve livelihoods? (2011) Journal of Sustainable Tourism, 19 (8), pp. 935-951;\nSofield, T.H.B., (2003) Empowerment for sustainable tourism development, 1. , Pergamon;\nStone, M.T., Community empowerment through community-based tourism: The case of Chobe Enclave Conservation Trust in Botswana (2015) Institutional Arrangements for Conservation, Development and Tourism in Eastern and Southern Africa, pp. 81-100. , Van der Duim, R., Lamers, M., van Wijk, J, Dordrecht, Netherlands, Springer;\nStronza, A., Gordillo, J., Community views of ecotourism (2008) Annals of Tourism Research, 35 (2), pp. 448-468;\nStrzelecka, M., Wicks, B.E., Community participation and empowerment in rural post-communist societies: Lessons from the leader approach in Pomerania (2015) Tourism Planning &amp;amp; Development, 12 (4), pp. 381-397;\nStrzelecka, M., Boley, B., Strzelecka, C., Empowerment and resident support for tourism in rural Central and Eastern Europe (CEE): The case of Pomerania, Poland (2017) Journal of Sustainable Tourism, 25 (4), pp. 554-572;\n(2015) Thai Nguyen city and community-based tourism project, , http://daithainguyen.vn/danh-cho-du-khach/thanh-pho-thai-nguyen-voi-du-an-phat-trien-du-lich-cong-dong-165.html;\n(2014) Introduction of potentials of Thai Nguyen province, , http://thainguyentrade.gov.vn/introduction/intro_detail.php?p=&amp;amp;type=1&amp;amp;id_new=153;\nTimothy, D.J., Participatory planning a view of tourism in Indonesia (1999) Annals of Tourism Research, 26 (2), pp. 371-391;\nTosun, C., Roots of unsustainable tourism development at the local level: The case of Urgup in Turkey (1998) Tourism Management, 19 (6), pp. 595-610;\nTosun, C., Limits to community participation in the tourism development process in developing countries (2000) Tourism Management, 21 (6), pp. 613-633;\nvon der Weppen, J., Cochrane, J., Social enterprises in tourism: An exploratory study of operational models and success factors (2012) Journal of Sustainable Tourism, 20 (3), pp. 497-511;\nWilliams, S., Lew, A.A., (2015) Tourism geography: Critical understandings of place, space and experience, , 3rd ed, Routledge;\nXu, H., Jiang, F., Wall, G., Wang, Y., The evolving path of community participation in tourism in China (2019) Journal of Sustainable Tourism, 27 (8), pp. 1239-1258;\nYang, J., Ryan, C., Zhang, L., Sustaining culture and seeking a Just Destination: Governments, power and tension–a life-cycle approach to analysing tourism development in an ethnic-inhabited scenic area in Xinjiang, China (2014) Journal of Sustainable Tourism, 22 (8), pp. 1151-1174;\nYin, R.K., (2011) Qualitative research from start to finish, , Guilford Press;\nZielinski, S., Kim, S., Botero, C., Yanes, A., Factors that facilitate and inhibit community-based tourism initiatives in developing countries (2020) Current Issues in Tourism, 23 (6), pp. 723-739. , &amp;amp;","publisher":"Routledge","publisher-place":"The UNWTO INSTO Research Unit, The University of Waikato, Hamilton, New Zealand","title":"Intrinsic barriers to and opportunities for community empowerment in community-based tourism development in Thai Nguyen province, Vietnam","type":"article-journal"},"uris":["http://www.mendeley.com/documents/?uuid=f1462aa5-3b59-4f28-8ade-e16e02f40914"]}],"mendeley":{"formattedCitation":"(Nguyen et al., 2021)","plainTextFormattedCitation":"(Nguyen et al., 2021)","previouslyFormattedCitation":"(Nguyen et al., 2021)"},"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Nguyen et al., 2021)</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Dalam penelitiannya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016/j.landusepol.2019.104155","ISSN":"02648377 (ISSN)","abstract":"Community participation has been on the spotlight in tourism academia as a tool to induce sustainable tourism development. However, despite profound commendations of literature, destinations often fail to adequately operationalize effective community participation. Under the lenses of stakeholder theory and Arnstein's ladder of citizen participation, the current study examines community participation in Dinsho area of Bale Mountains National Park, Southeastern Ethiopia. Arnstein's citizen participation model is employed to better understand the extent of community participation in the tourism development process, while stakeholder theory is adopted to gain a deeper insight regarding the interests of stakeholders along with the corresponding management strategies. Research findings unfold that in Dinsho, the extant community participation corresponds to non-participation continuum where citizens are simply deceived by pseudo and tokenistic participation which led to inequitable benefit-sharing. Based on study findings, the researchers challenge that communities’ engagement in tourism development highly relies on gatekeepers’ nature and communities’ economic background and argue that in a venue where economically weak community and manipulative gatekeepers exist, ensuring community participation is more challenging. That, in turn, negatively affects the sustainable land and resource use practices leading to irreversible devastation on ecologically sensitive habitats such as the Bale Mountains National Park. © 2019 Elsevier Ltd","author":[{"dropping-particle":"","family":"Wondirad","given":"A","non-dropping-particle":"","parse-names":false,"suffix":""},{"dropping-particle":"","family":"Ewnetu","given":"B","non-dropping-particle":"","parse-names":false,"suffix":""}],"container-title":"Land Use Policy","id":"ITEM-1","issued":{"date-parts":[["2019"]]},"language":"English","note":"Cited By :17\n\nExport Date: 31 March 2021\n\nCorrespondence Address: Wondirad, A.; Sol International School Hospitality Management (SIHOM), 171 Dongdaejeon-ro, Dong-gu, South Korea; email: amare.wondirad@sis.ac.kr\n\nReferences: Aas, C., Ladkin, A., Fletcher, J., Stakeholder collaboration and heritage management (2005) Anna. Tour. Res., 32 (1), pp. 28-48; \nAfua, A.E., Community Participation in ecotourism: Evidence from Tafi Atome, Ghana (2012) Afr. J. Hospital. Tour. Leisure, 2 (2), pp. 1-12;\nAmaja, L.G., Feyssa, D.H., Gutema, T.M., Assessment of types of damage and causes of human-wildlife conflict in Gera district, Southwestern Ethiopia (2016) J. Ecol. Nat. Environ., 8 (5), pp. 49-54;\nAmbe, T.A., Tsi, E.A., Chi, G.T., Siri, B.N., Tita, D.F., Ecological tourism and Cameroon – opportunities and threats (2010) Ecotourism: Development, Management and Impact, pp. 113-133. , A. Krause E. Weir Nova Science Publishers;\nAref, F., Barriers to community capacity building for tourism development in communities in Shiraz, Iran (2011) J. Sustain. Tour., 19 (3), pp. 347-359;\nAref, F., Redzuan, M.R.B., Community capacity building for tourism development (2009) J. Human Ecol., 27 (1), pp. 21-25;\nAriti, A.T., van Vliet, J., Verburg, P.H., Farmers’ participation in the development of land use policies for the Central Rift Valley of Ethiopia (2018) Land Use Policy, 71, pp. 129-137;\nAriti, A.T., van Vliet, J., Verburg, P.H., What restrains Ethiopian NGOs to participate in the development of policies for natural resource management? (2018) Environ. Sci. Policy, 89, pp. 292-299;\nArnaboldi, M., Spiller, N., Actor-network theory and stakeholder collaboration: the case of Cultural Districts (2011) Tour. Manag., 32 (3), pp. 641-654;\nArnstein, S.R., A ladder of citizen participation (1969) J. Am. Inst. Plann., 35 (4), pp. 216-224;\nAsfaw, S., Adaba-Dodola Community-Based Eco-Tourism Development (2004), https://www.google.co.kr/search?q=Adaba-DodolaCommunity-Based, Retrieved 05.06.18 from Eco-Tourism+Development &amp;amp;oq Adaba-Dodola Community-BasedEco-Tourism+Development&amp;amp;aqs=chrome.69i57.1105j0j7&amp;amp;sourceid=chrome&amp;amp;ie=UTF-8; Ashley, C., Jones, B., Joint ventures between communities and tourism investors: experience in South Africa (2001) Int. J. Tour. Res., 3 (5), pp. 407-423;\nAshley, C., How Can Governments Boost the Local Economic Impacts of Tourism? Options and Tools, Overseas Development Institute and Stichting Nederlandse Vriwilligers (SNV), London (2006); Asmamaw, D., Verma, A., Ecotourism for environmental conservation and community livelihoods, the case of the Bale Mountains National Park, Ethiopia (2013) J. Environ. Sci. Water Resour., 2 (8), pp. 250-259;\nAssegid, A.M., Tourism: a viable option for pro poor growth in Gamo Gofa Zone? Southern Ethiopia (2015) J. Hospital. Manage. Tour., 6 (2), pp. 8-16;\nAttride-Stirling, J., Thematic networks: an analytic tool for qualitative research (2001) Qual. Res., 1, pp. 385-405;\nBabbie, E., The Practice of Social Research (2010), Wadsworth California; Baral, N., Heinen, J.T., Decentralization and people's participation in conservation: a comparative study from the Western Trai of Nepal (2007) Int. J. Sustain. Dev. World Ecol., 14 (5), pp. 520-531;\nBarkin, D., Bouchez, C.P., NGO–community collaboration for ecotourism: a strategy for sustainable regional development (2002) Curr. Issues Tour., 5 (3-4), pp. 245-253;\nBayih, B.E., Tola, M.W., Practices and challenges of promoting major tourism destinations of Bale Zone for Sustainable Tourism Development in Ethiopia (2017) Afr. J. Hosp. Tour. Leisure, 6 (2), pp. 1-19;\nBekele, Y., Hopkins, C., Noble, L., Sounding the Horn: Ethiopia's civil society law threatens human rights defenders (2009), https://www.law.northwestern.edu/legalclinic/humanrights/documents/EthiopiaCSOPaper-Nov2009.pdf, Retrieved from; Belayneh, A., Yohannes, T., Worku, A., Recurrent and extensive forest fire incidence in the Bale Mountains National Park (BMNP), Ethiopia: extent, cause and consequences (2013) Int. J. Environ. Sci., 2 (1), pp. 29-39;\nBello, F.G., Lovelock, B., Carr, N., Constraints of community participation in protected area-based tourism planning: the case of Malawi (2016) J. Ecotour., pp. 1-21;\nBerno, T., Bricker, K., Sustainable tourism development: the long road from theory to practice (2001) Int. J. Econ. Dev., 3 (3), pp. 1-18;\nBien, A., Bridging the Gap Between Policies and the Field in Sustainable Tourism Through New International Networks (2010), https://www.youtube.com/watch?v=de55JjVZVS8, February, Retrieved 09.01.18 from; Birhan, M., Gebreyes, G., Review on problems, prospects and economic contribution of wildlife management and ecotourism in Ethiopia (2015) J. Vet. Sci. Technol., 6, pp. 1-5;\nBricker, K., Donohoe, H., Demystifying Theories in Tourism Research (2015), CABI Publishing Wallingford, Oxfordshire; Buckley, R., Environmental inputs and outputs in ecotourism: geotourism with a positive triple bottom line (2003) Journal of Ecotourism, 2 (1), pp. 76-82;\nButcher, J., Can ecotourism contribute to tackling poverty? The importance of ‘symbiosis’ (2011) Curr. Issues Tour., 14 (3), pp. 295-307;\nButler, R.W., The concept of a tourist area cycle of evolution: implications for management of resources (1980) Canadian Geographer/Le Géographe Canadien, 24 (1), pp. 5-12;\nByrd, E.T., Stakeholders in sustainable tourism development and their roles: applying stakeholder theory to sustainable tourism development (2007) Tour. Rev., 62 (2), pp. 6-13;\nChan, R., Bhatta, K., Ecotourism Planning and Sustainable Community Development: Theoretical Perspectives for Nepal (2013) South Asian J. Tour. Heritage, 6 (1), pp. 69-96;\nCobbinah, P.B., Black, R., Thwaites, R., Ecotourism implementation in the Kakum Conservation Area, Ghana: administrative framework and local community experiences (2015) J. Ecotour., 14 (2-3), pp. 223-242;\nCole, S., Information and Empowerment: the Keys to achieve sustainable tourism (2006) J. Sustain. Tour., 14 (6), pp. 629-644;\nConnor, D., A new ladder of citizen participation (1988) National Civic Rev., 77 (3), pp. 249-257;\nCooper, C., Hall, C.M., Contemporary Tourism: an International Approach (2016), Goodfellow Publishers, Limited Burlington; Council of Ministers, Ethiopian Wildlife Development, Conservation and Utilization Council of Ministers Regulations No. 163/2008 (2008), http://extwprlegs1.fao.org/docs/pdf/eth136632.pdf, Retrieved 12.02.18 from; Curcija, M., Breakey, N., Driml, S., Development of a conflict management model as a tool for improved project outcomes in community-based tourism (2019) Tour. Manag., 70, pp. 341-354;\nde Haas, H.C., Sustainability of small-scale ecotourism: the case of Niue, South Pacific (2002) Curr. Issues Tour., 5 (3-4), pp. 319-337;\nDeshler, D., Sock, D., Community development participation: a concept review of the international literature (1985) International League for Social Commitment in Adult Education, pp. 22-26;\nDomínguez-Gómez, J.A., González-Gómez, T., Analysing stakeholders’ perceptions of golf-course-based tourism: a proposal for developing sustainable tourism projects (2017) Tour. Manag., 63, pp. 135-143;\nDonohoe, H., Reyes, B., Becerra, L., Theoretical perspectives on stakeholders in tourism management (2015) Demystifying Theories in Tourism Research, pp. 18-30. , K.S. Bricker H. Donohoe CABI Publishing Wallingford, Oxfordshire;\nDuffy, R., The politics of ecotourism and the developing world (2006) J. Ecotourism, 5 (1-2), pp. 1-6;\nDupuy, K.E., Ron, J., Prakash, A., Who survived? Ethiopia's regulatory crackdown on foreign-funded NGOs (2015) Rev. Int. Political Econ., 22 (2), pp. 419-456;\nEasterby-Smith, M., Thorpe, R., Jackson, P.R., Management and Business Research (5th Eds.) (2015), Sage Publications London; Edwards, R.G., Galaski, K., Dodds, R., Connecting Communities to the Tourism Supply Chain (2013) Sustainable tourism and the millennium development goals, pp. 265-276. , K.S. Bricker R. Black S. Cottrell Jones &amp;amp; Bartlett Learning, LLC United States of America;\nEshetu, A., Ecotourism as a viable strategy for livelihood diversification and sustainable natural resource management in Ethiopia (from eco-development paradigm point of view) (2014) J. Environ. Scie. Water Resour., 3 (2), pp. 40-52;\nEthiopian Wildlife Conservation Authority, Bale Mountains National Park: A Traveller's Guidebook (2013), published by Frankfurt Zoological Society and Bale Mountains National Park Addis Ababa; Faux, J., Dwyer, L., Triple bottom line reporting of tourism organizations to support sustainable development (2009) BEST Education Network Module, pp. 1-47;\nFennell, D.A., Ecotourism and the myth of indigenous stewardship (2008) J. Sustain. Tour., 16 (2), pp. 129-149;\nFlake, L.S., Rose, J., Stakeholder governance: adapting stakeholder theory to e-government (2005) Commun. Assoc. Inf. Syst., 16 (31), pp. 1-46;\nFletcher, C., Pforr, C., Brueckner, M., Factors influencing Indigenous engagement in tourism development: an international perspective (2016) J. Sustain. Tour., 24 (8-9), pp. 1100-1120;\nFreeman, R.E., Strategic management: A stakeholder approach (1984) Adv. Strat. Manage., 1 (1), pp. 31-60;\nFreeman, R.E., Strategic Management: A Stakeholder Approach (2010), Cambridge university press; Frost, F.A., Shanka, T., Regionalism in Tourism-The Case for Kenya and Ethiopia (2002) J. Travel Tour. Market., 11 (1), pp. 35-58;\nGale, T., Hill, J., Ecotourism and environmental sustainability: an introduction (2009) Ecotourism and Environmental Sustainability: Principles and Practices, pp. 3-17. , J. Hill T. Gale;\nGashaw, T., Threats of Bale Mountains National Park and solutions, Ethiopia (2015) J. Phys. Sci. Environ. Stud., 1 (2), pp. 10-16;\nGebreanenya, G., Meaza, H., The socio-economic impacts of tourism in Axum Town (2017) J. Tour. Hosp. Manage., 5 (1), pp. 1-24;\nGeorge, B.P., Nedelea, A., Antony, M., The business of community based tourism: a multi-stakeholder approach (2007) J. Tour. Res., pp. 118-139;\nGetz, D., Timur, S., Stakeholder involvement in sustainable tourism: balancing the voices (2012) Global Tourism, p. 230;\nGomm, R., Social Research Methodology: a Critical Introduction (2008), Macmillan International Higher Education Hampshire; Halpenny, E.A., NGOs as conservation agents: achieving conservation through Marine ecotourism (2003) Marine Ecotourism: Issues and Experiences, pp. 107-120. , B. Garrod J.C. Wilson Channel View Publication;\nHardy, A., Pearson, L.J., Examining stakeholder group specificity: an innovative sustainable tourism approach (2018) J. Destin. Mark. Manage., 8, pp. 247-258;\nHarrison, D., Schipani, S., Lao tourism and poverty alleviation: Community-based tourism and the private sector (2007) Curr. Issues Tour., 10 (2), pp. 194-230;\nHoney, M., Ecotourism and Sustainable Development Who Owns Paradise? (2008), Island Press Washington DC, USA; Hunt, C.A., Durham, W.H., Driscoll, L., Honey, M., Can ecotourism deliver real economic social, and environmental benefits? A study of the Osa Peninsula, Costa Rica (2014) J. Sustain. Tour., 23 (3), pp. 339-357;\nIorio, M., Corsale, A., Community-based tourism and networking: Viscri, Romania (2014) J. Sustain. Tour., 22 (2), pp. 234-255;\nItalemahu, T., Interaction, Institutions and Impacts of Tourism on the Bishoftu-Modjo- Hawassa Route, Central Ethiopia (2015), http://etd.aau.edu.et/bitstream/handle/123456789/978/Tesfaye%20Zeleke%20Italemahu.pdf?sequence=1&amp;amp;isAllowed=y, Ph.D. Thesis, Retrieved 2018.03.25 from Addis Ababa University; Jamal, T., Stronza, A., Collaboration theory and tourism practice in protected areas: Stakeholders, structuring and sustainability (2009) J. Sustain. Tour., 17 (2), pp. 169-189;\nJanesick, V.J., The choreography of qualitative research design (2000) Handbook of Qualitative Research, pp. 379-399. , N.K. Denzin Y.S. Lincoln Sage Thousand Oaks;\nJennings, G., Tourism research (2001), John Wiley and sons Australia, Ltd; KC, A., Rijal, K., Sapkota, R.P., Role of ecotourism in environmental conservation and socioeconomic development in Annapurna conservation area, Nepal (2015) Int. J. Sustain. Dev. World Ecol., 22 (3), pp. 251-258;\nKabiri, N., Public participation, land use and climate change governance in Thailand (2016) Land Use Policy, 52, pp. 511-517;\nKebede, N.S., Bayeh, B.E., Alignment of tourism against poverty in Bale eco-region, Dinsho district, Ethiopia (2017) Int. J. Tour. Sci., 17 (4), pp. 247-261;\nKebede, A.G., Bekele, M., Woldeamanuel, T., Natural resource use conflict in Bale Mountains National Park, Southeast Ethiopia (2014) Int. J. Biodivers. Conserv., 6 (12), pp. 814-822;\nKebete, Y., Wondirad, A., Visitor management and sustainable destination management nexus in Zegie Peninsula, Northern Ethiopia (2019) J. Destin. Mark. Manage., 13, pp. 83-98;\nKennedy, M.O., Monica, V.V., Maria, A.S.N., Carlos, A.R.G., Ecotourism in developing countries: a critical analysis of the promise, the reality and the future (2013) J. Emerg. Trends Econ. Manage. Sci., 4 (5), pp. 481-486;\nKibicho, W., Community-based tourism: a factor-cluster segmentation approach (2008) J. Sustain. Tour., 16 (2), pp. 211-231;\nKim, K., Uysal, M., Sirgy, M.J., How does tourism in a community impact the quality of life of community residents? (2013) Tour. Manage., 36, pp. 527-540;\nLadkin, A., Bertramini, A.M., Collaborative tourism planning: A case study of Cusco, Peru (2002) Curr. Issues Tour., 5 (2), pp. 71-93;\nLengkeek, J., Jacobsen, J.K., Theory (2016) Encyclopedia of Tourism, pp. 941-944. , J. Jafari H. Xiao Springer International Publishing Switzerland;\nLepp, A., Attitudes towards initial tourism development in a community with no prior tourism experience: The case of Bigodi, Uganda (2008) J. Sustain. Tour., 16 (1), pp. 5-22;\nLepp, A., Tourism and dependency: an analysis of Bigodi village, Uganda (2008) Tour. Manage., 29 (6), pp. 1206-1214;\nLi, W., Community decision-making participation in development (2006) Ann. Tour. Res., 33 (1), pp. 132-143;\nLiu, J., Qu, H., Huang, D., Chen, G., Yue, X., Zhao, X., Liang, Z., The role of social capital in encouraging residents’ pro-environmental behaviors in community-based ecotourism (2014) Tour. Manage., 41, pp. 190-201;\nLiu, M., Yang, L., Bai, Y., Min, Q., The impacts of farmers’ livelihood endowments on their participation in eco-compensation policies: globally important agricultural heritage systems case studies from China (2018) Land Use Policy, 77, pp. 231-239;\nLonely Planet, Bale Mountains National Park Travel (2018), https://www.lonelyplanet.com/ethiopia/southern-ethiopia/bale-mountains-national-park, Retrieved 24.05.18 from; Lu, H.F., Campbell, D.E., Sagisaka, M., Ren, H., Interactions among energy consumption, economic development and greenhouse gas emissions in Japan after World War II (2016) Renew. Sustain. Energy Rev., 54, pp. 1060-1072;\nMann, S., Ethiopia, in Makeda's Footsteps: Towards a Strategy for Pro-Poor Tourism Development (2006), World Bank Report to Ethiopian Government; Marzuki, A., Hay, I., Stakeholder (2016) Encyclopedia of Tourism, pp. 896-898. , J. Jafari H. Xiao Springer International Publishing Switzerland;\nMayaka, M., Croy, W.G., Cox, J.W., Participation as motif in community-based tourism: a practice perspective (2018) J. Sustain. Tour., 26 (3), pp. 416-432;\nMbaiwa, J.E., Community-based natural resource management in Botswana (2015) Institutional arrangements for conservation, development and tourism in Eastern and Southern Africa, pp. 59-80. , R. Van der Duim M. Lamers J. Wijk Springer New York;\nMbaiwa, J.E., Ecotourism in Botswana: 30 years later (2015) J. Ecotourism, 14 (2-3), pp. 204-222;\nMcCool, D., Public Policy Theories, Models, and Concepts: an Anthology (1995), Prentice-Hall Englewood Cliffs, New Jersey; Merriam, S., Qualitative research: A guide to design and implementation (2009), Jossey-Bass San Francisco, CA; Ministry of Culture and Tourism, Tourism Development Policy, Addis Ababa (2009), https://chilot.me/wp-content/uploads/2011/08/tourism-development-policy-english.pdf, Retrieved 2019.03.19 from; Mitchell, J., Coles, C., Enhancing Private Sector and Community Engagement in Tourism Services in Ethiopia (2009), Overseas development institute London, UK; Mitchell, R., Agle, B., Wood, D., Towards a theory of stakeholder identification and alliance. Defining the principle of who and what really counts (1997) Acad. Manage. Rev., 22 (4), pp. 853-886;\nMoCT, Tourism Development Policy (2009), Addis Ababa; Mowforth, M., Munt, I., Sustainable Tourism in Developing Countries: Poverty Alleviation, Participatory Planning, and Ethical Issues (2003), Routledge London; Muganda, M., Sirima, A., Moshy, B., Mkumbo, P., Sharing tourism benefits with the local community: a business perspective from the grassroots in Tanzania (2012) Ethiop. J. Environ. Stud. Manage., 5 (3), pp. 239-251;\nMuhumuza, M., Balkwill, K., Factors affecting the success of conserving biodiversity in national parks: a review of case studies from Africa (2013) Int. J. Biodivers., 2013;\nMurphy, P.E., Tourism: A Community Approach (1985), Methuen New York; Nega, B., Milofsky, C., Ethiopia's anti-NGO law and its consequences for economic development (2011) Commun. Dev. J., 46, pp. ii33-ii48;\nNega, B., Schneider, G., NGOs, the state, and development in Africa (2014) Rev. Soc. Econ., 72 (4), pp. 485-503;\nNelson, F., Blessing or curse? The political economy of tourism development in Tanzania (2012) J. Sustain. Tour., 20 (3), pp. 359-375;\nNoakes, S., Carlsen, J., Ecotourism as a potential tool for poverty eradication and wild tiger conservation (2013) Sustainable Tourism and the Millennium Development Goals, pp. 265-276. , K.S. Bricker R. Black S. Cottrell Jones &amp;amp; Bartlett Learning, LLC United States of America;\nOkazaki, E., A community-based tourism model: its conception and use (2008) J. Sustain. Tour., 16 (5), pp. 511-529;\nPansiri, J., Collaboration and partnership in tourism: the experience of Botswana (2013) Tour. Plan. Dev., 10 (1), pp. 64-84;\nPasape, L., Anderson, W., Lindi, G., Towards sustainable ecotourism through stakeholder collaborations in Tanzania (2013) J. Tour. Res. Hosp., 2 (1), pp. 1-14;\nPasape, L., Anderson, W., Lindi, G., Good governance strategies for sustainable ecotourism in Tanzania (2015) J. Ecotour., 14 (2-3), pp. 145-165;\nPearce, P.L., Tourist-resident impact: examples and emerging solutions (1994) Global Tourism: The Next Decade, pp. 103-123. , W.F. Theobald Butterworth-Heinemann Oxford;\nPfeffer, J., Salancik, G., The External Control of Organizations: a Resource Dependence Perspective (1978), Harper &amp;amp; Row New York; Pratt, S., The economic impact of tourism in SIDS (2015) Ann. Tour. Res., 52, pp. 148-160;\nPretty, J., The many interpretations of participation (1995) Focus, 16, pp. 4-5;\nRasoolimanesh, S.M., Jaafar, M., Tangit, T.M., Community involvement in rural tourism: a case of Kinabalu National Park, Malaysia (2017) Anatolia, pp. 1-14;\nReber, D., Fekadu, M., Detsch, F., Vogelsang, R., Bekele, T., Nauss, T., Miehe, G., High-Altitude Rock Shelters and Settlements in an African Alpine Ecosystem: The Bale Mountains National Park, Ethiopia (2018) Hum. Ecol., pp. 1-14;\nRinzin, C., Vermeulen, W.J., Glasbergen, P., Ecotourism as a mechanism for sustainable development: the case of Bhutan (2007) Environ. Sci., 4 (2), pp. 109-125;\nRuhanen, L., Local government: facilitator or inhibitor of sustainable tourism development? (2013) J. Sustain. Tour., 21 (1), pp. 80-98;\nSakata, H., Prideaux, B., An alternative approach to community-based ecotourism: a bottom-up locally initiated non-monetized project in Papua New Guinea (2013) J. Sustain. Tour., 21 (6), pp. 880-899;\nSato, H., Enjo-to-Shakai-kankei-shihon: Social Capital-ron-no-kanousei (Aid and Social Capital: Potential of Social Capital Theories) (2001), Institute of Developing Chiba, Japan; Saufi, A., O'Brien, D., Wilkins, H., Inhibitors to host community participation in sustainable tourism development in developing countries (2014) J. Sustain. Tour., 22 (5), pp. 801-820;\nScheyvens, R., Ecotourism and the empowerment of local communities (1999) Tour. Manage., 20 (2), pp. 245-249;\nSeba, J.A., Ecotourism and sustainable tourism: New perspectives and Studies (2012), Apple Academic press, Inc Toronto; Sebele, S.L., Community-based tourism ventures, benefits and challenges: Khama Rhino Sanctuary Trust, Central District, Botswana (2010) Tour. Manage., 31 (1), pp. 136-146;\nSharpley, R., Tourism and sustainable development: exploring the theoretical divide (2000) J. Sustain. Tour., 8 (1), pp. 1-19;\nSharpley, R., Tourism and development challenges in the least developed countries: The case of The Gambia (2009) Curr. Issues Tour., 12 (4), pp. 337-358;\nSheehan, L.R., Ritchie, J.B., Destination stakeholders exploring identity and salience (2005) Ann. Tour. Res., 32 (3), pp. 711-734;\nShoo, R.A., Songorwa, A.N., Contribution of eco-tourism to nature conservation and improvement of livelihoods around Amani nature reserve, Tanzania (2013) J. Ecotour., 12 (2), pp. 75-89;\nSingh, S., Timothy, D.J., Dowling, R.K., (2003) Tourism in destination communities, , Cabi Wallingford;\nSirima, A., Backman, K.F., Communities’ displacement from national park and tourism development in the Usangu Plains, Tanzania (2013) Current Issues in Tourism, 16 (7-8), pp. 719-735;\nSnyman, S., The impact of ecotourism employment on rural household incomes and social wel","publisher":"Elsevier Ltd","publisher-place":"Sol International School Hospitality Management (SIHOM), Sol International School, Woosong University, 171 Dongdaejeon-ro, Dong-gu, Daejeon, 34606, South Korea","title":"Community participation in tourism development as a tool to foster sustainable land and resource use practices in a national park milieu","type":"article-journal","volume":"88"},"uris":["http://www.mendeley.com/documents/?uuid=513cbcce-91de-4652-ab10-ab8cbfd91bdd"]}],"mendeley":{"formattedCitation":"(Wondirad &amp; Ewnetu, 2019)","plainTextFormattedCitation":"(Wondirad &amp; Ewnetu, 2019)","previouslyFormattedCitation":"(Wondirad &amp; Ewnetu,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Wondirad &amp; Ewnetu,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juga menjelaskan bahwa di Dinsho partisipasi masyarakat yang ada sesuai dengan kontinum non-partisipasi dimana warga Negara hanya tertipu oleh partsipasi palsu dan tokenistik yang menyebabkan pembagian keuntungan tidak adil. Dari hasil penelitian tersebut dapat dilihat bahwa keterlibatan komunitas dalam pengembangan pariwisata sangat </w:t>
      </w:r>
      <w:r w:rsidRPr="00E1223A">
        <w:rPr>
          <w:rFonts w:ascii="Book Antiqua" w:hAnsi="Book Antiqua" w:cs="Times New Roman"/>
          <w:sz w:val="24"/>
          <w:szCs w:val="24"/>
        </w:rPr>
        <w:lastRenderedPageBreak/>
        <w:t xml:space="preserve">bergantung pada sifat pemangku kebijakan dan latar belakang ekonomi komunitas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016/j.landusepol.2019.104155","ISSN":"02648377 (ISSN)","abstract":"Community participation has been on the spotlight in tourism academia as a tool to induce sustainable tourism development. However, despite profound commendations of literature, destinations often fail to adequately operationalize effective community participation. Under the lenses of stakeholder theory and Arnstein's ladder of citizen participation, the current study examines community participation in Dinsho area of Bale Mountains National Park, Southeastern Ethiopia. Arnstein's citizen participation model is employed to better understand the extent of community participation in the tourism development process, while stakeholder theory is adopted to gain a deeper insight regarding the interests of stakeholders along with the corresponding management strategies. Research findings unfold that in Dinsho, the extant community participation corresponds to non-participation continuum where citizens are simply deceived by pseudo and tokenistic participation which led to inequitable benefit-sharing. Based on study findings, the researchers challenge that communities’ engagement in tourism development highly relies on gatekeepers’ nature and communities’ economic background and argue that in a venue where economically weak community and manipulative gatekeepers exist, ensuring community participation is more challenging. That, in turn, negatively affects the sustainable land and resource use practices leading to irreversible devastation on ecologically sensitive habitats such as the Bale Mountains National Park. © 2019 Elsevier Ltd","author":[{"dropping-particle":"","family":"Wondirad","given":"A","non-dropping-particle":"","parse-names":false,"suffix":""},{"dropping-particle":"","family":"Ewnetu","given":"B","non-dropping-particle":"","parse-names":false,"suffix":""}],"container-title":"Land Use Policy","id":"ITEM-1","issued":{"date-parts":[["2019"]]},"language":"English","note":"Cited By :17\n\nExport Date: 31 March 2021\n\nCorrespondence Address: Wondirad, A.; Sol International School Hospitality Management (SIHOM), 171 Dongdaejeon-ro, Dong-gu, South Korea; email: amare.wondirad@sis.ac.kr\n\nReferences: Aas, C., Ladkin, A., Fletcher, J., Stakeholder collaboration and heritage management (2005) Anna. Tour. Res., 32 (1), pp. 28-48; \nAfua, A.E., Community Participation in ecotourism: Evidence from Tafi Atome, Ghana (2012) Afr. J. Hospital. Tour. Leisure, 2 (2), pp. 1-12;\nAmaja, L.G., Feyssa, D.H., Gutema, T.M., Assessment of types of damage and causes of human-wildlife conflict in Gera district, Southwestern Ethiopia (2016) J. Ecol. Nat. Environ., 8 (5), pp. 49-54;\nAmbe, T.A., Tsi, E.A., Chi, G.T., Siri, B.N., Tita, D.F., Ecological tourism and Cameroon – opportunities and threats (2010) Ecotourism: Development, Management and Impact, pp. 113-133. , A. Krause E. Weir Nova Science Publishers;\nAref, F., Barriers to community capacity building for tourism development in communities in Shiraz, Iran (2011) J. Sustain. Tour., 19 (3), pp. 347-359;\nAref, F., Redzuan, M.R.B., Community capacity building for tourism development (2009) J. Human Ecol., 27 (1), pp. 21-25;\nAriti, A.T., van Vliet, J., Verburg, P.H., Farmers’ participation in the development of land use policies for the Central Rift Valley of Ethiopia (2018) Land Use Policy, 71, pp. 129-137;\nAriti, A.T., van Vliet, J., Verburg, P.H., What restrains Ethiopian NGOs to participate in the development of policies for natural resource management? (2018) Environ. Sci. Policy, 89, pp. 292-299;\nArnaboldi, M., Spiller, N., Actor-network theory and stakeholder collaboration: the case of Cultural Districts (2011) Tour. Manag., 32 (3), pp. 641-654;\nArnstein, S.R., A ladder of citizen participation (1969) J. Am. Inst. Plann., 35 (4), pp. 216-224;\nAsfaw, S., Adaba-Dodola Community-Based Eco-Tourism Development (2004), https://www.google.co.kr/search?q=Adaba-DodolaCommunity-Based, Retrieved 05.06.18 from Eco-Tourism+Development &amp;amp;oq Adaba-Dodola Community-BasedEco-Tourism+Development&amp;amp;aqs=chrome.69i57.1105j0j7&amp;amp;sourceid=chrome&amp;amp;ie=UTF-8; Ashley, C., Jones, B., Joint ventures between communities and tourism investors: experience in South Africa (2001) Int. J. Tour. Res., 3 (5), pp. 407-423;\nAshley, C., How Can Governments Boost the Local Economic Impacts of Tourism? Options and Tools, Overseas Development Institute and Stichting Nederlandse Vriwilligers (SNV), London (2006); Asmamaw, D., Verma, A., Ecotourism for environmental conservation and community livelihoods, the case of the Bale Mountains National Park, Ethiopia (2013) J. Environ. Sci. Water Resour., 2 (8), pp. 250-259;\nAssegid, A.M., Tourism: a viable option for pro poor growth in Gamo Gofa Zone? Southern Ethiopia (2015) J. Hospital. Manage. Tour., 6 (2), pp. 8-16;\nAttride-Stirling, J., Thematic networks: an analytic tool for qualitative research (2001) Qual. Res., 1, pp. 385-405;\nBabbie, E., The Practice of Social Research (2010), Wadsworth California; Baral, N., Heinen, J.T., Decentralization and people's participation in conservation: a comparative study from the Western Trai of Nepal (2007) Int. J. Sustain. Dev. World Ecol., 14 (5), pp. 520-531;\nBarkin, D., Bouchez, C.P., NGO–community collaboration for ecotourism: a strategy for sustainable regional development (2002) Curr. Issues Tour., 5 (3-4), pp. 245-253;\nBayih, B.E., Tola, M.W., Practices and challenges of promoting major tourism destinations of Bale Zone for Sustainable Tourism Development in Ethiopia (2017) Afr. J. Hosp. Tour. Leisure, 6 (2), pp. 1-19;\nBekele, Y., Hopkins, C., Noble, L., Sounding the Horn: Ethiopia's civil society law threatens human rights defenders (2009), https://www.law.northwestern.edu/legalclinic/humanrights/documents/EthiopiaCSOPaper-Nov2009.pdf, Retrieved from; Belayneh, A., Yohannes, T., Worku, A., Recurrent and extensive forest fire incidence in the Bale Mountains National Park (BMNP), Ethiopia: extent, cause and consequences (2013) Int. J. Environ. Sci., 2 (1), pp. 29-39;\nBello, F.G., Lovelock, B., Carr, N., Constraints of community participation in protected area-based tourism planning: the case of Malawi (2016) J. Ecotour., pp. 1-21;\nBerno, T., Bricker, K., Sustainable tourism development: the long road from theory to practice (2001) Int. J. Econ. Dev., 3 (3), pp. 1-18;\nBien, A., Bridging the Gap Between Policies and the Field in Sustainable Tourism Through New International Networks (2010), https://www.youtube.com/watch?v=de55JjVZVS8, February, Retrieved 09.01.18 from; Birhan, M., Gebreyes, G., Review on problems, prospects and economic contribution of wildlife management and ecotourism in Ethiopia (2015) J. Vet. Sci. Technol., 6, pp. 1-5;\nBricker, K., Donohoe, H., Demystifying Theories in Tourism Research (2015), CABI Publishing Wallingford, Oxfordshire; Buckley, R., Environmental inputs and outputs in ecotourism: geotourism with a positive triple bottom line (2003) Journal of Ecotourism, 2 (1), pp. 76-82;\nButcher, J., Can ecotourism contribute to tackling poverty? The importance of ‘symbiosis’ (2011) Curr. Issues Tour., 14 (3), pp. 295-307;\nButler, R.W., The concept of a tourist area cycle of evolution: implications for management of resources (1980) Canadian Geographer/Le Géographe Canadien, 24 (1), pp. 5-12;\nByrd, E.T., Stakeholders in sustainable tourism development and their roles: applying stakeholder theory to sustainable tourism development (2007) Tour. Rev., 62 (2), pp. 6-13;\nChan, R., Bhatta, K., Ecotourism Planning and Sustainable Community Development: Theoretical Perspectives for Nepal (2013) South Asian J. Tour. Heritage, 6 (1), pp. 69-96;\nCobbinah, P.B., Black, R., Thwaites, R., Ecotourism implementation in the Kakum Conservation Area, Ghana: administrative framework and local community experiences (2015) J. Ecotour., 14 (2-3), pp. 223-242;\nCole, S., Information and Empowerment: the Keys to achieve sustainable tourism (2006) J. Sustain. Tour., 14 (6), pp. 629-644;\nConnor, D., A new ladder of citizen participation (1988) National Civic Rev., 77 (3), pp. 249-257;\nCooper, C., Hall, C.M., Contemporary Tourism: an International Approach (2016), Goodfellow Publishers, Limited Burlington; Council of Ministers, Ethiopian Wildlife Development, Conservation and Utilization Council of Ministers Regulations No. 163/2008 (2008), http://extwprlegs1.fao.org/docs/pdf/eth136632.pdf, Retrieved 12.02.18 from; Curcija, M., Breakey, N., Driml, S., Development of a conflict management model as a tool for improved project outcomes in community-based tourism (2019) Tour. Manag., 70, pp. 341-354;\nde Haas, H.C., Sustainability of small-scale ecotourism: the case of Niue, South Pacific (2002) Curr. Issues Tour., 5 (3-4), pp. 319-337;\nDeshler, D., Sock, D., Community development participation: a concept review of the international literature (1985) International League for Social Commitment in Adult Education, pp. 22-26;\nDomínguez-Gómez, J.A., González-Gómez, T., Analysing stakeholders’ perceptions of golf-course-based tourism: a proposal for developing sustainable tourism projects (2017) Tour. Manag., 63, pp. 135-143;\nDonohoe, H., Reyes, B., Becerra, L., Theoretical perspectives on stakeholders in tourism management (2015) Demystifying Theories in Tourism Research, pp. 18-30. , K.S. Bricker H. Donohoe CABI Publishing Wallingford, Oxfordshire;\nDuffy, R., The politics of ecotourism and the developing world (2006) J. Ecotourism, 5 (1-2), pp. 1-6;\nDupuy, K.E., Ron, J., Prakash, A., Who survived? Ethiopia's regulatory crackdown on foreign-funded NGOs (2015) Rev. Int. Political Econ., 22 (2), pp. 419-456;\nEasterby-Smith, M., Thorpe, R., Jackson, P.R., Management and Business Research (5th Eds.) (2015), Sage Publications London; Edwards, R.G., Galaski, K., Dodds, R., Connecting Communities to the Tourism Supply Chain (2013) Sustainable tourism and the millennium development goals, pp. 265-276. , K.S. Bricker R. Black S. Cottrell Jones &amp;amp; Bartlett Learning, LLC United States of America;\nEshetu, A., Ecotourism as a viable strategy for livelihood diversification and sustainable natural resource management in Ethiopia (from eco-development paradigm point of view) (2014) J. Environ. Scie. Water Resour., 3 (2), pp. 40-52;\nEthiopian Wildlife Conservation Authority, Bale Mountains National Park: A Traveller's Guidebook (2013), published by Frankfurt Zoological Society and Bale Mountains National Park Addis Ababa; Faux, J., Dwyer, L., Triple bottom line reporting of tourism organizations to support sustainable development (2009) BEST Education Network Module, pp. 1-47;\nFennell, D.A., Ecotourism and the myth of indigenous stewardship (2008) J. Sustain. Tour., 16 (2), pp. 129-149;\nFlake, L.S., Rose, J., Stakeholder governance: adapting stakeholder theory to e-government (2005) Commun. Assoc. Inf. Syst., 16 (31), pp. 1-46;\nFletcher, C., Pforr, C., Brueckner, M., Factors influencing Indigenous engagement in tourism development: an international perspective (2016) J. Sustain. Tour., 24 (8-9), pp. 1100-1120;\nFreeman, R.E., Strategic management: A stakeholder approach (1984) Adv. Strat. Manage., 1 (1), pp. 31-60;\nFreeman, R.E., Strategic Management: A Stakeholder Approach (2010), Cambridge university press; Frost, F.A., Shanka, T., Regionalism in Tourism-The Case for Kenya and Ethiopia (2002) J. Travel Tour. Market., 11 (1), pp. 35-58;\nGale, T., Hill, J., Ecotourism and environmental sustainability: an introduction (2009) Ecotourism and Environmental Sustainability: Principles and Practices, pp. 3-17. , J. Hill T. Gale;\nGashaw, T., Threats of Bale Mountains National Park and solutions, Ethiopia (2015) J. Phys. Sci. Environ. Stud., 1 (2), pp. 10-16;\nGebreanenya, G., Meaza, H., The socio-economic impacts of tourism in Axum Town (2017) J. Tour. Hosp. Manage., 5 (1), pp. 1-24;\nGeorge, B.P., Nedelea, A., Antony, M., The business of community based tourism: a multi-stakeholder approach (2007) J. Tour. Res., pp. 118-139;\nGetz, D., Timur, S., Stakeholder involvement in sustainable tourism: balancing the voices (2012) Global Tourism, p. 230;\nGomm, R., Social Research Methodology: a Critical Introduction (2008), Macmillan International Higher Education Hampshire; Halpenny, E.A., NGOs as conservation agents: achieving conservation through Marine ecotourism (2003) Marine Ecotourism: Issues and Experiences, pp. 107-120. , B. Garrod J.C. Wilson Channel View Publication;\nHardy, A., Pearson, L.J., Examining stakeholder group specificity: an innovative sustainable tourism approach (2018) J. Destin. Mark. Manage., 8, pp. 247-258;\nHarrison, D., Schipani, S., Lao tourism and poverty alleviation: Community-based tourism and the private sector (2007) Curr. Issues Tour., 10 (2), pp. 194-230;\nHoney, M., Ecotourism and Sustainable Development Who Owns Paradise? (2008), Island Press Washington DC, USA; Hunt, C.A., Durham, W.H., Driscoll, L., Honey, M., Can ecotourism deliver real economic social, and environmental benefits? A study of the Osa Peninsula, Costa Rica (2014) J. Sustain. Tour., 23 (3), pp. 339-357;\nIorio, M., Corsale, A., Community-based tourism and networking: Viscri, Romania (2014) J. Sustain. Tour., 22 (2), pp. 234-255;\nItalemahu, T., Interaction, Institutions and Impacts of Tourism on the Bishoftu-Modjo- Hawassa Route, Central Ethiopia (2015), http://etd.aau.edu.et/bitstream/handle/123456789/978/Tesfaye%20Zeleke%20Italemahu.pdf?sequence=1&amp;amp;isAllowed=y, Ph.D. Thesis, Retrieved 2018.03.25 from Addis Ababa University; Jamal, T., Stronza, A., Collaboration theory and tourism practice in protected areas: Stakeholders, structuring and sustainability (2009) J. Sustain. Tour., 17 (2), pp. 169-189;\nJanesick, V.J., The choreography of qualitative research design (2000) Handbook of Qualitative Research, pp. 379-399. , N.K. Denzin Y.S. Lincoln Sage Thousand Oaks;\nJennings, G., Tourism research (2001), John Wiley and sons Australia, Ltd; KC, A., Rijal, K., Sapkota, R.P., Role of ecotourism in environmental conservation and socioeconomic development in Annapurna conservation area, Nepal (2015) Int. J. Sustain. Dev. World Ecol., 22 (3), pp. 251-258;\nKabiri, N., Public participation, land use and climate change governance in Thailand (2016) Land Use Policy, 52, pp. 511-517;\nKebede, N.S., Bayeh, B.E., Alignment of tourism against poverty in Bale eco-region, Dinsho district, Ethiopia (2017) Int. J. Tour. Sci., 17 (4), pp. 247-261;\nKebede, A.G., Bekele, M., Woldeamanuel, T., Natural resource use conflict in Bale Mountains National Park, Southeast Ethiopia (2014) Int. J. Biodivers. Conserv., 6 (12), pp. 814-822;\nKebete, Y., Wondirad, A., Visitor management and sustainable destination management nexus in Zegie Peninsula, Northern Ethiopia (2019) J. Destin. Mark. Manage., 13, pp. 83-98;\nKennedy, M.O., Monica, V.V., Maria, A.S.N., Carlos, A.R.G., Ecotourism in developing countries: a critical analysis of the promise, the reality and the future (2013) J. Emerg. Trends Econ. Manage. Sci., 4 (5), pp. 481-486;\nKibicho, W., Community-based tourism: a factor-cluster segmentation approach (2008) J. Sustain. Tour., 16 (2), pp. 211-231;\nKim, K., Uysal, M., Sirgy, M.J., How does tourism in a community impact the quality of life of community residents? (2013) Tour. Manage., 36, pp. 527-540;\nLadkin, A., Bertramini, A.M., Collaborative tourism planning: A case study of Cusco, Peru (2002) Curr. Issues Tour., 5 (2), pp. 71-93;\nLengkeek, J., Jacobsen, J.K., Theory (2016) Encyclopedia of Tourism, pp. 941-944. , J. Jafari H. Xiao Springer International Publishing Switzerland;\nLepp, A., Attitudes towards initial tourism development in a community with no prior tourism experience: The case of Bigodi, Uganda (2008) J. Sustain. Tour., 16 (1), pp. 5-22;\nLepp, A., Tourism and dependency: an analysis of Bigodi village, Uganda (2008) Tour. Manage., 29 (6), pp. 1206-1214;\nLi, W., Community decision-making participation in development (2006) Ann. Tour. Res., 33 (1), pp. 132-143;\nLiu, J., Qu, H., Huang, D., Chen, G., Yue, X., Zhao, X., Liang, Z., The role of social capital in encouraging residents’ pro-environmental behaviors in community-based ecotourism (2014) Tour. Manage., 41, pp. 190-201;\nLiu, M., Yang, L., Bai, Y., Min, Q., The impacts of farmers’ livelihood endowments on their participation in eco-compensation policies: globally important agricultural heritage systems case studies from China (2018) Land Use Policy, 77, pp. 231-239;\nLonely Planet, Bale Mountains National Park Travel (2018), https://www.lonelyplanet.com/ethiopia/southern-ethiopia/bale-mountains-national-park, Retrieved 24.05.18 from; Lu, H.F., Campbell, D.E., Sagisaka, M., Ren, H., Interactions among energy consumption, economic development and greenhouse gas emissions in Japan after World War II (2016) Renew. Sustain. Energy Rev., 54, pp. 1060-1072;\nMann, S., Ethiopia, in Makeda's Footsteps: Towards a Strategy for Pro-Poor Tourism Development (2006), World Bank Report to Ethiopian Government; Marzuki, A., Hay, I., Stakeholder (2016) Encyclopedia of Tourism, pp. 896-898. , J. Jafari H. Xiao Springer International Publishing Switzerland;\nMayaka, M., Croy, W.G., Cox, J.W., Participation as motif in community-based tourism: a practice perspective (2018) J. Sustain. Tour., 26 (3), pp. 416-432;\nMbaiwa, J.E., Community-based natural resource management in Botswana (2015) Institutional arrangements for conservation, development and tourism in Eastern and Southern Africa, pp. 59-80. , R. Van der Duim M. Lamers J. Wijk Springer New York;\nMbaiwa, J.E., Ecotourism in Botswana: 30 years later (2015) J. Ecotourism, 14 (2-3), pp. 204-222;\nMcCool, D., Public Policy Theories, Models, and Concepts: an Anthology (1995), Prentice-Hall Englewood Cliffs, New Jersey; Merriam, S., Qualitative research: A guide to design and implementation (2009), Jossey-Bass San Francisco, CA; Ministry of Culture and Tourism, Tourism Development Policy, Addis Ababa (2009), https://chilot.me/wp-content/uploads/2011/08/tourism-development-policy-english.pdf, Retrieved 2019.03.19 from; Mitchell, J., Coles, C., Enhancing Private Sector and Community Engagement in Tourism Services in Ethiopia (2009), Overseas development institute London, UK; Mitchell, R., Agle, B., Wood, D., Towards a theory of stakeholder identification and alliance. Defining the principle of who and what really counts (1997) Acad. Manage. Rev., 22 (4), pp. 853-886;\nMoCT, Tourism Development Policy (2009), Addis Ababa; Mowforth, M., Munt, I., Sustainable Tourism in Developing Countries: Poverty Alleviation, Participatory Planning, and Ethical Issues (2003), Routledge London; Muganda, M., Sirima, A., Moshy, B., Mkumbo, P., Sharing tourism benefits with the local community: a business perspective from the grassroots in Tanzania (2012) Ethiop. J. Environ. Stud. Manage., 5 (3), pp. 239-251;\nMuhumuza, M., Balkwill, K., Factors affecting the success of conserving biodiversity in national parks: a review of case studies from Africa (2013) Int. J. Biodivers., 2013;\nMurphy, P.E., Tourism: A Community Approach (1985), Methuen New York; Nega, B., Milofsky, C., Ethiopia's anti-NGO law and its consequences for economic development (2011) Commun. Dev. J., 46, pp. ii33-ii48;\nNega, B., Schneider, G., NGOs, the state, and development in Africa (2014) Rev. Soc. Econ., 72 (4), pp. 485-503;\nNelson, F., Blessing or curse? The political economy of tourism development in Tanzania (2012) J. Sustain. Tour., 20 (3), pp. 359-375;\nNoakes, S., Carlsen, J., Ecotourism as a potential tool for poverty eradication and wild tiger conservation (2013) Sustainable Tourism and the Millennium Development Goals, pp. 265-276. , K.S. Bricker R. Black S. Cottrell Jones &amp;amp; Bartlett Learning, LLC United States of America;\nOkazaki, E., A community-based tourism model: its conception and use (2008) J. Sustain. Tour., 16 (5), pp. 511-529;\nPansiri, J., Collaboration and partnership in tourism: the experience of Botswana (2013) Tour. Plan. Dev., 10 (1), pp. 64-84;\nPasape, L., Anderson, W., Lindi, G., Towards sustainable ecotourism through stakeholder collaborations in Tanzania (2013) J. Tour. Res. Hosp., 2 (1), pp. 1-14;\nPasape, L., Anderson, W., Lindi, G., Good governance strategies for sustainable ecotourism in Tanzania (2015) J. Ecotour., 14 (2-3), pp. 145-165;\nPearce, P.L., Tourist-resident impact: examples and emerging solutions (1994) Global Tourism: The Next Decade, pp. 103-123. , W.F. Theobald Butterworth-Heinemann Oxford;\nPfeffer, J., Salancik, G., The External Control of Organizations: a Resource Dependence Perspective (1978), Harper &amp;amp; Row New York; Pratt, S., The economic impact of tourism in SIDS (2015) Ann. Tour. Res., 52, pp. 148-160;\nPretty, J., The many interpretations of participation (1995) Focus, 16, pp. 4-5;\nRasoolimanesh, S.M., Jaafar, M., Tangit, T.M., Community involvement in rural tourism: a case of Kinabalu National Park, Malaysia (2017) Anatolia, pp. 1-14;\nReber, D., Fekadu, M., Detsch, F., Vogelsang, R., Bekele, T., Nauss, T., Miehe, G., High-Altitude Rock Shelters and Settlements in an African Alpine Ecosystem: The Bale Mountains National Park, Ethiopia (2018) Hum. Ecol., pp. 1-14;\nRinzin, C., Vermeulen, W.J., Glasbergen, P., Ecotourism as a mechanism for sustainable development: the case of Bhutan (2007) Environ. Sci., 4 (2), pp. 109-125;\nRuhanen, L., Local government: facilitator or inhibitor of sustainable tourism development? (2013) J. Sustain. Tour., 21 (1), pp. 80-98;\nSakata, H., Prideaux, B., An alternative approach to community-based ecotourism: a bottom-up locally initiated non-monetized project in Papua New Guinea (2013) J. Sustain. Tour., 21 (6), pp. 880-899;\nSato, H., Enjo-to-Shakai-kankei-shihon: Social Capital-ron-no-kanousei (Aid and Social Capital: Potential of Social Capital Theories) (2001), Institute of Developing Chiba, Japan; Saufi, A., O'Brien, D., Wilkins, H., Inhibitors to host community participation in sustainable tourism development in developing countries (2014) J. Sustain. Tour., 22 (5), pp. 801-820;\nScheyvens, R., Ecotourism and the empowerment of local communities (1999) Tour. Manage., 20 (2), pp. 245-249;\nSeba, J.A., Ecotourism and sustainable tourism: New perspectives and Studies (2012), Apple Academic press, Inc Toronto; Sebele, S.L., Community-based tourism ventures, benefits and challenges: Khama Rhino Sanctuary Trust, Central District, Botswana (2010) Tour. Manage., 31 (1), pp. 136-146;\nSharpley, R., Tourism and sustainable development: exploring the theoretical divide (2000) J. Sustain. Tour., 8 (1), pp. 1-19;\nSharpley, R., Tourism and development challenges in the least developed countries: The case of The Gambia (2009) Curr. Issues Tour., 12 (4), pp. 337-358;\nSheehan, L.R., Ritchie, J.B., Destination stakeholders exploring identity and salience (2005) Ann. Tour. Res., 32 (3), pp. 711-734;\nShoo, R.A., Songorwa, A.N., Contribution of eco-tourism to nature conservation and improvement of livelihoods around Amani nature reserve, Tanzania (2013) J. Ecotour., 12 (2), pp. 75-89;\nSingh, S., Timothy, D.J., Dowling, R.K., (2003) Tourism in destination communities, , Cabi Wallingford;\nSirima, A., Backman, K.F., Communities’ displacement from national park and tourism development in the Usangu Plains, Tanzania (2013) Current Issues in Tourism, 16 (7-8), pp. 719-735;\nSnyman, S., The impact of ecotourism employment on rural household incomes and social wel","publisher":"Elsevier Ltd","publisher-place":"Sol International School Hospitality Management (SIHOM), Sol International School, Woosong University, 171 Dongdaejeon-ro, Dong-gu, Daejeon, 34606, South Korea","title":"Community participation in tourism development as a tool to foster sustainable land and resource use practices in a national park milieu","type":"article-journal","volume":"88"},"uris":["http://www.mendeley.com/documents/?uuid=513cbcce-91de-4652-ab10-ab8cbfd91bdd"]}],"mendeley":{"formattedCitation":"(Wondirad &amp; Ewnetu, 2019)","plainTextFormattedCitation":"(Wondirad &amp; Ewnetu, 2019)","previouslyFormattedCitation":"(Wondirad &amp; Ewnetu,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Wondirad &amp; Ewnetu,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w:t>
      </w:r>
    </w:p>
    <w:p w:rsidR="008D1213" w:rsidRPr="00E1223A" w:rsidRDefault="008D1213" w:rsidP="008D1213">
      <w:pPr>
        <w:pStyle w:val="ListParagraph"/>
        <w:ind w:left="360" w:firstLine="360"/>
        <w:jc w:val="both"/>
        <w:rPr>
          <w:rFonts w:ascii="Book Antiqua" w:hAnsi="Book Antiqua" w:cs="Times New Roman"/>
          <w:sz w:val="24"/>
          <w:szCs w:val="24"/>
        </w:rPr>
      </w:pPr>
      <w:r w:rsidRPr="00E1223A">
        <w:rPr>
          <w:rFonts w:ascii="Book Antiqua" w:hAnsi="Book Antiqua" w:cs="Times New Roman"/>
          <w:sz w:val="24"/>
          <w:szCs w:val="24"/>
        </w:rPr>
        <w:t xml:space="preserve">Dalam peneliti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108/WHATT-02-2020-0008","ISSN":"17554217 (ISSN)","abstract":"Purpose: Tourism is an important economic activity, and a significant contributor to employment, growth and sustainable development for most of the predominantly small island developing states of the Caribbean. Community-based tourism, given its intuitively natural alignment with the interests and greater inclusiveness of local actors and communities, is considered to be an important contributor to sustainable tourism. This study aims to evaluate the potential for digital technologies to amplify the distinctiveness, enhance service delivery and ultimately contribute to the sustainability of community tourism contexts. Design/methodology/approach: The research uses a form of participatory action research that involves active collaboration between researchers and practitioners. The authors propose a framework approach for implementing smart community initiatives within a community tourism context. Findings: The human-centered, participatory framework approach described in this research can help to empower community tourism by providing increased visibility and enhanced service delivery for small operators. These outcomes can become important contributions to enhancing inclusive and sustainable development and capacity for participatory, integrated and sustainable local communities – a key outcome for sustainable development goal 11 – sustainable cities and communities. Research limitations/implications: The research is ongoing with the value outcomes still emerging. The empirical domain is confined to a single geographical context, so the findings and insights may not be generalizable. Practical implications: Beyond the emerging research insights, the project produced specific digital artifacts such as geospatial data and technology platforms; and process outcomes such as training, capacity-building and empowerment of community members. In particular, youth trained to create and maintain the digital infrastructure (community mapping) provide an important local capability that can be re-purposed for other types of field-based data collection activities, thus providing alternative economic opportunities. Originality/value: The map-based information and digital content are localized to a specific geographical context, using data mapped by local actors, who possess the best local knowledge about what the community has to offer. The approach and supporting technologies can be readily replicated into other communities. © 2020, Emerald Publishing Limited.","author":[{"dropping-particle":"","family":"McNaughton","given":"M","non-dropping-particle":"","parse-names":false,"suffix":""},{"dropping-particle":"","family":"Rao","given":"L","non-dropping-particle":"","parse-names":false,"suffix":""},{"dropping-particle":"","family":"Verma","given":"S","non-dropping-particle":"","parse-names":false,"suffix":""}],"container-title":"Worldwide Hospitality and Tourism Themes","id":"ITEM-1","issue":"3","issued":{"date-parts":[["2020"]]},"language":"English","note":"Export Date: 31 March 2021\n\nCorrespondence Address: Rao, L.; Mona School of Business and Management, Jamaica; email: lila.rao@uwimona.edu.jm\n\nFunding details: International Development Research Centre, IDRC\n\nFunding text 1: This work was carried out with the aid of a grant from the International Development Research Centre, Ottawa, Canada. The views expressed herein do not necessarily represent those of IDRC or its Board of Governors.\n\nReferences: Buhalis, D., Jun, S.H., E-tourism (2011) Contemporary Tourism Reviews, 1, pp. 2-38. , www.goodfellowpublishers.com/free_files/Contemporary-Tourism-Review-Etourism-66769a7ed0935d0765318203b843a64d.pdf; \n(2016) A hidden gem: August town tour comes to life! Jamaica: the Caribbean Open Institute, , http://caribbeanopeninstitute.org/ATour_pilot;\n(2002) Jamaica: Master Plan for Sustainable Tourism Development, , www.tpdco.org/wp-content/uploads/2016/07/Master-Plan-for-Sustainable-Tourism-Development.pdf, Commonwealth Secretariat, London, England;\nGössling, S., Hall, C.M., Sharing versus collaborative economy: how to align ICT developments and the SDGs in tourism? (2019) Journal of Sustainable Tourism, 27 (1), pp. 74-96;\nGurstein, M., Smart cities vs. smart communities: empowering citizens not market economics (2014) The Journal of Community Informatics, 10 (3). , http://ci-journal.net/index.php/ciej/article/view/1172;\nLauriault, T.P., Bloom, R., Landry, J.N., (2019) Open Smart Cities Guide v1.0, Open North, , doi:, Natural Resources Canada, Ottawa, ON;\nMcNaughton, M.L., McLeod, M.T., McNaughton, M., Walcott, J., Open data as a catalyst for problem solving: empirical evidence from a small island developing states (SIDS) context (2016) 2016 Open Data Research Symposium, , https://drive.google.com/open?id=0B4TpC6ecmrM7OEN6OVlIUXh1d1U, Madrid, Spain;\nMcNaughton, M., (2014) Open Government Data: A Catalyst for Jamaica’s Growth and Innovation Agenda, , www.capricaribbean.com/documents/open-government-data-catalyst-jamaicas-growth-and-innovation-agenda, Caribbean Policy Research Institute, Kingston, Jamaica;\n(2016) Tourism Linkages Hub, 2013, , www.mot.gov.jm/content/tourism-linkages-hub, Ministry of Tourism, Kingston Jamaica;\nOkazaki, E., A community-based tourism model: its conception and use (2008) Journal of Sustainable Tourism, 16 (5), pp. 511-529;\nSaarinen, J., Tourism and sustainable development goals: research on sustainable tourism geographies (2019) Tourism Geographies, , www.tgjournal.com/un-sdgs.html;\nShkabatur, J., Interactive community mapping: between empowerment and effectiveness (2014) Closing the Feedback Loop: Can Technology Bridge the Accountability Gap?, pp. 71-106. , Gigler, B.-S. and Bailur, S.,(Eds), doi:, World Bank Group, Washington, DC;\n(2017) About us: the Treasure Beach destination management organization (TB DMO), , http://treasurebeachjamaica.org/about-us/;\n(2018) Tourism for Development, Volume I: Key Areas for Action, , doi:, World Tourism Organization, Madrid, Spain;\n(2014) Travel and Tourism, Economic Impact 2014, Caribbean, , http://caribbean.cepal.org/content/travel-and-tourism-economic-impact-2014, World Travel and Tourism Council, London, England;\nYoung, A., Verhulst, S., Jamaica’s interactive community mapping: open data and crowdsourcing for tourism (2017) Open Data in Developing Economies: Toward Building an Evidence Base on What Works and How, pp. 206-223. , https://muse.jhu.edu/chapter/2062325, Verhulst, S.G. and Young, A. and,(Eds), African Minds, Cape Town, South Africa;\nVerhulst, S., Young, A., (2016) Open data impact: When demand and supply meet: Key findings of the open data impact case studies, , http://odimpact.org/files/open-data-impact-key-findings.pdf, GovLab and Omidyar Network","page":"337-352","publisher":"Emerald Group Publishing Ltd.","publisher-place":"Mona School of Business and Management, University of the West Indies, Kingston, Jamaica","title":"Building smart communities for sustainable development:: Community tourism in Treasure Beach Jamaica","type":"article-journal","volume":"12"},"uris":["http://www.mendeley.com/documents/?uuid=8abb5f6c-83b6-4225-bc14-9e43159a584f"]}],"mendeley":{"formattedCitation":"(McNaughton et al., 2020)","plainTextFormattedCitation":"(McNaughton et al., 2020)","previouslyFormattedCitation":"(McNaughton et al.,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McNaughton et al.,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menemukan bahwa pendekatan kerangka kerja partisipatif yang berpusat pada masyarakat dapat membantu memberdayakan masyarakat dalam pariwisata dengan menyediakan visibilitas yang lebih baik dan penyampaian layanan yang ditingkatkan untuk operator kecil. Hasil peneliti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108/WHATT-02-2020-0008","ISSN":"17554217 (ISSN)","abstract":"Purpose: Tourism is an important economic activity, and a significant contributor to employment, growth and sustainable development for most of the predominantly small island developing states of the Caribbean. Community-based tourism, given its intuitively natural alignment with the interests and greater inclusiveness of local actors and communities, is considered to be an important contributor to sustainable tourism. This study aims to evaluate the potential for digital technologies to amplify the distinctiveness, enhance service delivery and ultimately contribute to the sustainability of community tourism contexts. Design/methodology/approach: The research uses a form of participatory action research that involves active collaboration between researchers and practitioners. The authors propose a framework approach for implementing smart community initiatives within a community tourism context. Findings: The human-centered, participatory framework approach described in this research can help to empower community tourism by providing increased visibility and enhanced service delivery for small operators. These outcomes can become important contributions to enhancing inclusive and sustainable development and capacity for participatory, integrated and sustainable local communities – a key outcome for sustainable development goal 11 – sustainable cities and communities. Research limitations/implications: The research is ongoing with the value outcomes still emerging. The empirical domain is confined to a single geographical context, so the findings and insights may not be generalizable. Practical implications: Beyond the emerging research insights, the project produced specific digital artifacts such as geospatial data and technology platforms; and process outcomes such as training, capacity-building and empowerment of community members. In particular, youth trained to create and maintain the digital infrastructure (community mapping) provide an important local capability that can be re-purposed for other types of field-based data collection activities, thus providing alternative economic opportunities. Originality/value: The map-based information and digital content are localized to a specific geographical context, using data mapped by local actors, who possess the best local knowledge about what the community has to offer. The approach and supporting technologies can be readily replicated into other communities. © 2020, Emerald Publishing Limited.","author":[{"dropping-particle":"","family":"McNaughton","given":"M","non-dropping-particle":"","parse-names":false,"suffix":""},{"dropping-particle":"","family":"Rao","given":"L","non-dropping-particle":"","parse-names":false,"suffix":""},{"dropping-particle":"","family":"Verma","given":"S","non-dropping-particle":"","parse-names":false,"suffix":""}],"container-title":"Worldwide Hospitality and Tourism Themes","id":"ITEM-1","issue":"3","issued":{"date-parts":[["2020"]]},"language":"English","note":"Export Date: 31 March 2021\n\nCorrespondence Address: Rao, L.; Mona School of Business and Management, Jamaica; email: lila.rao@uwimona.edu.jm\n\nFunding details: International Development Research Centre, IDRC\n\nFunding text 1: This work was carried out with the aid of a grant from the International Development Research Centre, Ottawa, Canada. The views expressed herein do not necessarily represent those of IDRC or its Board of Governors.\n\nReferences: Buhalis, D., Jun, S.H., E-tourism (2011) Contemporary Tourism Reviews, 1, pp. 2-38. , www.goodfellowpublishers.com/free_files/Contemporary-Tourism-Review-Etourism-66769a7ed0935d0765318203b843a64d.pdf; \n(2016) A hidden gem: August town tour comes to life! Jamaica: the Caribbean Open Institute, , http://caribbeanopeninstitute.org/ATour_pilot;\n(2002) Jamaica: Master Plan for Sustainable Tourism Development, , www.tpdco.org/wp-content/uploads/2016/07/Master-Plan-for-Sustainable-Tourism-Development.pdf, Commonwealth Secretariat, London, England;\nGössling, S., Hall, C.M., Sharing versus collaborative economy: how to align ICT developments and the SDGs in tourism? (2019) Journal of Sustainable Tourism, 27 (1), pp. 74-96;\nGurstein, M., Smart cities vs. smart communities: empowering citizens not market economics (2014) The Journal of Community Informatics, 10 (3). , http://ci-journal.net/index.php/ciej/article/view/1172;\nLauriault, T.P., Bloom, R., Landry, J.N., (2019) Open Smart Cities Guide v1.0, Open North, , doi:, Natural Resources Canada, Ottawa, ON;\nMcNaughton, M.L., McLeod, M.T., McNaughton, M., Walcott, J., Open data as a catalyst for problem solving: empirical evidence from a small island developing states (SIDS) context (2016) 2016 Open Data Research Symposium, , https://drive.google.com/open?id=0B4TpC6ecmrM7OEN6OVlIUXh1d1U, Madrid, Spain;\nMcNaughton, M., (2014) Open Government Data: A Catalyst for Jamaica’s Growth and Innovation Agenda, , www.capricaribbean.com/documents/open-government-data-catalyst-jamaicas-growth-and-innovation-agenda, Caribbean Policy Research Institute, Kingston, Jamaica;\n(2016) Tourism Linkages Hub, 2013, , www.mot.gov.jm/content/tourism-linkages-hub, Ministry of Tourism, Kingston Jamaica;\nOkazaki, E., A community-based tourism model: its conception and use (2008) Journal of Sustainable Tourism, 16 (5), pp. 511-529;\nSaarinen, J., Tourism and sustainable development goals: research on sustainable tourism geographies (2019) Tourism Geographies, , www.tgjournal.com/un-sdgs.html;\nShkabatur, J., Interactive community mapping: between empowerment and effectiveness (2014) Closing the Feedback Loop: Can Technology Bridge the Accountability Gap?, pp. 71-106. , Gigler, B.-S. and Bailur, S.,(Eds), doi:, World Bank Group, Washington, DC;\n(2017) About us: the Treasure Beach destination management organization (TB DMO), , http://treasurebeachjamaica.org/about-us/;\n(2018) Tourism for Development, Volume I: Key Areas for Action, , doi:, World Tourism Organization, Madrid, Spain;\n(2014) Travel and Tourism, Economic Impact 2014, Caribbean, , http://caribbean.cepal.org/content/travel-and-tourism-economic-impact-2014, World Travel and Tourism Council, London, England;\nYoung, A., Verhulst, S., Jamaica’s interactive community mapping: open data and crowdsourcing for tourism (2017) Open Data in Developing Economies: Toward Building an Evidence Base on What Works and How, pp. 206-223. , https://muse.jhu.edu/chapter/2062325, Verhulst, S.G. and Young, A. and,(Eds), African Minds, Cape Town, South Africa;\nVerhulst, S., Young, A., (2016) Open data impact: When demand and supply meet: Key findings of the open data impact case studies, , http://odimpact.org/files/open-data-impact-key-findings.pdf, GovLab and Omidyar Network","page":"337-352","publisher":"Emerald Group Publishing Ltd.","publisher-place":"Mona School of Business and Management, University of the West Indies, Kingston, Jamaica","title":"Building smart communities for sustainable development:: Community tourism in Treasure Beach Jamaica","type":"article-journal","volume":"12"},"uris":["http://www.mendeley.com/documents/?uuid=8abb5f6c-83b6-4225-bc14-9e43159a584f"]}],"mendeley":{"formattedCitation":"(McNaughton et al., 2020)","plainTextFormattedCitation":"(McNaughton et al., 2020)","previouslyFormattedCitation":"(McNaughton et al.,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McNaughton et al.,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juga menjelaskan bahwa pentingnya kontribusi masyarakat dalam meningkatkan pembangunan dan kapasitas yang inklusif dan berkelanjutan. Selain  itu, secara khusus juga dijelaskan bahwa pemuda diberikan pelatihan untuk membuat dan memelihara infrastuktur digital (pemetaan komunitas), memberikan kemampuan lokal yang penting dan dapat digunakan kembali untuk jenis kegiatan pengumpulanm data berbasis lapangan lainnya sehingga dapat memberikan peluang ekonomi alternatif, data yang didapatkan kemudian dijadikan sebagai tambahan pengetahuan lokal untuk menetapkan apa yang seharusnya ditawarkan oleh masyarakat dalam pengembangan pariwisata.</w:t>
      </w:r>
    </w:p>
    <w:p w:rsidR="008D1213" w:rsidRPr="00E1223A" w:rsidRDefault="008D1213" w:rsidP="008D1213">
      <w:pPr>
        <w:pStyle w:val="ListParagraph"/>
        <w:ind w:left="360" w:firstLine="360"/>
        <w:jc w:val="both"/>
        <w:rPr>
          <w:rFonts w:ascii="Book Antiqua" w:hAnsi="Book Antiqua" w:cs="Times New Roman"/>
          <w:sz w:val="24"/>
          <w:szCs w:val="24"/>
        </w:rPr>
      </w:pPr>
      <w:r w:rsidRPr="00E1223A">
        <w:rPr>
          <w:rFonts w:ascii="Book Antiqua" w:hAnsi="Book Antiqua" w:cs="Times New Roman"/>
          <w:sz w:val="24"/>
          <w:szCs w:val="24"/>
        </w:rPr>
        <w:t xml:space="preserve">Salah satu faktor penentu bahwa pariwisata dapat berdampak positif pada masyarakat lokal yaitu penerapan konsep pengembangan pariwisata yang sesuai dengan potensi </w:t>
      </w:r>
      <w:r w:rsidRPr="00E1223A">
        <w:rPr>
          <w:rFonts w:ascii="Book Antiqua" w:hAnsi="Book Antiqua" w:cs="Times New Roman"/>
          <w:sz w:val="24"/>
          <w:szCs w:val="24"/>
        </w:rPr>
        <w:lastRenderedPageBreak/>
        <w:t xml:space="preserve">alam yang dimiliki,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dinilai salah satu model pengembangan pariwisata yang cocok dengan pembangunan pariwisata lokal karena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berfokus pada sumber daya, pemberdayaan masyarakat dan manfaat lokal. Pendekatan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merupakan salah satu prasyarat untuk pengembangan pariwisata berkelanjutan. </w:t>
      </w:r>
      <w:r w:rsidRPr="00E1223A">
        <w:rPr>
          <w:rFonts w:ascii="Book Antiqua" w:hAnsi="Book Antiqua" w:cs="Times New Roman"/>
          <w:i/>
          <w:sz w:val="24"/>
          <w:szCs w:val="24"/>
        </w:rPr>
        <w:t>Community Based Tourism</w:t>
      </w:r>
      <w:r w:rsidRPr="00E1223A">
        <w:rPr>
          <w:rFonts w:ascii="Book Antiqua" w:hAnsi="Book Antiqua" w:cs="Times New Roman"/>
          <w:sz w:val="24"/>
          <w:szCs w:val="24"/>
        </w:rPr>
        <w:t xml:space="preserve"> telah muncul sebagai cara untuk memastikan bahwa masyarakat akan mendapatkan keuntungan dari industri pariwisata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ISSN":"2223814X (ISSN)","abstract":"Given the fact that tourism is becoming the largest single sector of world trade, which has potential to substantially contribute to sustainable development from local to global scale. The need to develop tourism sustainably also becomes a primary concern. Human communities represent both a primary resource upon which tourism depends, and their existence in a particular place at a particular time may be used to justify the development of tourism itself. Tourism is supposed to be developmental in nature benefiting the local community by improving the Quality-of-Life and the standard of living for locals and local commerce. Community-based tourism has emerged as means to ensure that the host community benefit from the tourism industry. It is therefore imperative to understand that the community around tourism development is important and has to be involved in the development from the initial planning of the development as the sole beneficiaries of the development. Sustaining the community/particular communities has therefore become an essential element of sustainable tourism. The rationale of sustainable tourism development usually rests on the assurance of renewable economic, social and cultural benefits to the community and its environment. The concepts discussed in this paper show that they have principles that are similar to each other and are intended to deliver the same goals to benefit all stakeholders involved. If implemented well they should be able to preserve the environment, ensure that the sociocultural framework of the community is maintained, and also improves the living standards of the host communities. All these concepts have to fulfil the criteria that make it economically sensible as well as socially, culturally and ecologically compatible with the communities in which the development takes place. © 2019 AJHTL /Author/s.","author":[{"dropping-particle":"","family":"Strydom","given":"A J","non-dropping-particle":"","parse-names":false,"suffix":""},{"dropping-particle":"","family":"Mangope","given":"D","non-dropping-particle":"","parse-names":false,"suffix":""},{"dropping-particle":"","family":"Henama","given":"U S","non-dropping-particle":"","parse-names":false,"suffix":""}],"container-title":"African Journal of Hospitality, Tourism and Leisure","id":"ITEM-1","issue":"5","issued":{"date-parts":[["2019"]]},"language":"English","note":"Cited By :2\n\nExport Date: 31 March 2021\n\nCorrespondence Address: Henama, U.S.; Department of Tourism Management, South Africa; email: HenamaUS@tut.ac.za\n\nReferences: Ånstand, M., (2006) Community-Based Tourism and Socio-Culture Aspects Relating To Tourism-A Case Study of a Swedish Student Excursion to Babati (Tanzania), , http://www.Diva-Portal.Org/Smash/Get/Diva2:16436/Fulltext01.Pdf, [Accessed 13 May 2013]; \nBeeton, S., (2006) Community Development through Touris, , Melbourne: Landlinks Press;\nBramwell, B., Lane, B., Sustainable tourism: An evolving global approach (1993) Journal of Sustainable Tourism, 1 (1), pp. 6-16;\nBricker, K., Cottrell, S., Black, R.S., (2012) Sustainable Tourism &amp;amp; The Millennium Development Goals: Effecting Positive Change, , http://www.Kalahari.Com/Books/Sustainable-Tourism-The-Millennium-Development-Goals_P_44072160, [Accessed 13 March 2014]. London: Jones and Bartlett;\nBurns, P., Novelli, M., (2008) Tourism Development Growth, Myths and Inequalities, , London: CABI Publishing;\nBriggs, P., Roberts, A., (2010) Uganda, , New York: The Globe Pequot Press Inc;\nCeron, J.P., Dubois, C., Climate Change, The Environment And Tourism, Milan 4th-6th June 2003 (2003) Tourism Environment Consultants, p. 21. , In: Hall, M. &amp;amp; Higham, J. Ed. Aspects of Tourism. Tourism, Recreation and Climate Change.-Cromwell Press. Great Britain. 2005;\nChoi, H.C., Sirakaya, E., Sustainability Indicators for Managing Community Tourism (2006) Tourism Management, 27 (22), p. 275. , May;\nCronin, P., Ryan, F., Coughlan, M., Undertaking a literature review: A step-by-step approach (2008) British Journal of Nursing, 17 (1), pp. 38-40;\nDillard, J., Dujon, V., King, M.C., (2009) Understanding the Social Dimension of Sustainability: Routledge, , http://Books.Google.Co.Za/Books?Id=Ahswlcoqndgc&amp;amp;Dq=Dillard,+Dujon+And+King+2009+-+Social+Equity&amp;amp;Hl=En&amp;amp;Sa=X&amp;amp;Ei=Zxzqu4sqmdsw7abtiyhibg&amp;amp;Ved=0cbkq6aewag, New York [ Accessed 10 April 2013];\nDimoska, T., Tourism and Least Developed Countries-A Sustainable Opportunity to Reduce Poverty (2006) Economics and Organisation, 5 (2), p. 1. , Sep;\nDuruigbo, E., (2004) Managing Oil Revenues for Socio-Economic Development in Nigeria: The Case for Community-Based Trust Funds, , Thesis (Masters). Carlifonia: Stanford University;\nEngström, D., Leffler, F., (2012) Perceptions of Climate Change at Ski Resorts in Midsouth of Sweden, , Thesis (BTech). Sweden: Dalarna University;\nEssex, S.J., Gilg, A.W., Yarwood, R.B., Smithers, J., Wilson, R., (2005) Rural Change and Sustainability: Agriculture, the Environment and Communities, , London: CABI Publishing;\nFerrari, R., Writing narrative style literature reviews (2015) Medical Writing, 24 (4), pp. 230-234;\nGoodwin, H., Santilli, R., (2009) Community-Based Tourism: A Success?, , http://Www.Haroldgoodwin.Info/Uploads/Cbtasuccesspubpdf.Pdf, [Accessed 15 January 2013];\nHall, C.M., Lew, A., (1998) Sustainable Tourism: A Geographical Perspective, , London. Longman;\nHenama, U.S., (2019) Tourism as Neoliberal Economic Messiah: The Case of South Africa, , In. Neoliberalism in the Tourism and Hospitality Sector. IGI;\nHenama, U.S., The Low Cost Carrier Bandwagon: Lessons for Skywise Airline (2016) African Journal of Hospitality, Tourism and Leisure, 5 (2), pp. 1-20;\nHenama, U.S., Attracting Indian Outbound Tourists to South Africa: A BRICS Perspective (2013) India Quarterly, 69 (3), pp. 229-247;\nHöckett, E., (2009) Socio-Cultural Sustainability of Rural Community-Based Tourism: Case Study of Local Participation in Fair Trade Coffee Trail, Nicaragua 2, , http://Www.Academia.Edu/2357891/Sociocultural_Sustainability_Of_Rural_Community-Based_Tourism_Case_Study_Of_Local_Participation_In_Fair_Trade_Coffee_Trail_Nicaragua, Thesis (Phd). Rovaniemi. Lapland University.[Accessed 20 March 2014];\nJohnston, M.P., Secondary Data Analysis: A method of which the time has com (2014) Qualitative and Quantitative Methods in Libraries, 3, pp. 619-626;\nKauppila, P., Saarinen, J., Leinonen, R., Sustainable Tourism Planning and Regional Development in Peripheries: A Normadic View (2009) Scandinavian Journal of Hospitality and Tourism, 9 (4), pp. 424-425;\nKhanya, P.U., Roe, D., Pro-Poor Tourism: Harnessing The World's Largest Industry for the World's Poor (2001) Opinion, 100 (76), pp. 1-12;\nKiss, A., Is Community-based ecotourism a good use of biodiversity conservation funds (2004) Trends in Ecology and Evolution, 19 (5), p. 234. , May;\nKoster, R., Rural Tourism in Canada (2010) Journal of Rural and Community Development, 5 (1), pp. 4-5. , June;\nLewis, A., Brown, T., (2006) Pro-Poor Tourism: A vehicle for Development in Trinidad &amp;amp; Tobago, , Sir Arthur Lewis Institute of Social &amp;amp; Economic Studies;\nLottig, K.J., (2007) Modelling Residents' Attitudes on the Environmental Impacts of Tourism: A Case Study of O'ahu, Hawai'i, , Http://Scholarspace.Manoa.Hawaii.Edu/Bitstream/Handle/10125/20910/M.S.Q111.H3_4215%20aug%202007_R.Pdf?Sequence=2, Thesis (Master). Hawai'i: University Of Hawai'i [ Accessed 11 April 2015];\nMatarrita-Cascantea, D., Brennanb, M.A., Luloff, A.E., Community Agency and Sustainable Tourism Development: The Case Of La Fortuna (2010) Costa Rica: Journal Of Sustainable Tourism, 18 (6), pp. 9-15;\nMearns, K.F., (2011) Community-Based Tourism and Peace Parks Benefit Local Communities through Conservation in Southern Africa, , Bloemfontein: University Of South Africa;\nMearns, K.F., Lessons from the Application of Sustainability Indicators To Community-Based Ecotourism Ventures In Southern Africa (2012) African Journal of Business Management, 6 (26), pp. 7851-7860. , July;\n(2005) Sustainable Tourism and Conservation Initiative, , Kuala Lumpur: Kopel;\nMisra, S.N., Sadual, S.K., (2008) Basics of Tourism Management, , New Delhi: Excel Books;\nMitchell, J., Ashley, C., (2010) Tourism and Poverty Reduction: Pathways to Prosperity, , United Kingdom: Routledge;\nMowforth, M., Munt, I., (2003) .In: Stroma, C &amp;amp;Nigel, M.Ed, , Tourism and Inequality: Problems and Prospects. London: CABI Publishing;\nNdlovu, N., Rogerson, C.M., Rural Local Economic Development through Community-Based Tourism: The Mehloding Hiking and Horse Trail, Eastern Cape (2003) South Africa. Africa Sight, 1 (33), pp. 124-125;\nNdlovu, N., Rogerson, C.M., (2004) The Local Economic Impacts of Rural Community-Based Tourism in the Eastern Cape, , Tourism and Development Issues in Contemporary South Africa. Pretoria: Africa Institute of South Africa;\nPeacock, K.W., (2008) Natural Resources and Sustainable Development: New York, , Infobase Publishing;\nPongponrat, K., Participatory Management Process in Local Tourism Development: A Case Study on Fisherman Village on Samui Island, Thailand (2011) Asia Pacific Journal of Tourism Research, 16 (1), pp. 57-73;\nRadolph, J., A Guide to Writing the Dissertation Literature Review (2009) Practical Assessment, Research and Evaluation, 14 (13), pp. 1-12;\nRogerson, C.M., Youth Tourism in South Africa: The Example of Backpacking (2009) Commonwealth Youth and Development, 7 (1), pp. 51-69;\nRuhiu, J.M., (2007) Funding Community Based Tourism: Capital For Investing In Community Based Tourism (Cbt), , Grants Vs Loans: 2, 22nd-24th Oct. Available: Environment Conservation Facility (Cef);\nRusu, S., Tourism multiplier effect (2011) Journal of Economic and Business Research, 1, pp. 70-76;\nSaayman, M., Rossouw, R., Krugell, W., The impact of tourism in poverty in South Africa (2012) Development Southern Africa, 29 (3), pp. 462-487;\nSaarinen, J., (2006) Aspects of Tourism, , Nordic Tourism: Issues and Cases. New York: Routledge;\nScheyvens, R., Russel, M., (2009) Tourism and Poverty Reduction in the South Pacific, , New Zealand. Massey University;\nSpenceley, A., Ashley, C., De Koch, M., (2009) Tourism and Local Development: An Introductory Guide, , http://Www.Intracen.Org/Uploadedfiles/Intracenorg/Content/Exporters/Sectoral_Information/Service:Exports/Tourism/Tprp%20core%20module.Pdf, [Accessed 15 March 2014]. Tourism-Led Poverty Reduction Programme;\nSpenceley, A., Casimiro, R., (2012) Tourism Concessions in Protected Areas In Mozambique: Analysis of Tourism Concessions Models in Protected Areas in Mozambique, , Mozambique. Dai and Nathan Associates;\nSpenceley, A., Meyer, D., Tourism and Poverty Reduction: Theory and Practice is less economically developed countries (2012) Journal of Sustainable Tourism, 20 (3), pp. 297-317;\nStörmer, E., Schubert, U., (2007) Evaluation of Sustainable Development in Europe: Concepts, Evaluation and Applications, , London: Edward Elgar Publishing Limited;\nStrydom, A.J., Mangope, D., Henama, U.S., Lessons learned from Successful Community-Based Tourism Case Studies from the Global South (2018) African Journal of Hospitality, Tourism and Leisure, 7 (5), pp. 1-14;\nSwarbrooke, J., (1999) Sustainable Tourism Management, , London: CABI Publishing;\n(2009) Knowledge for Development Effectiveness: Sustainability of Rural Development Projects, , Asia: IFAD;\nThano, R., Kote, D., The tourism consumption, a special economic category of the final demand in Albania and in the countries in the region (2015) EuroEconomica, 24 (1), pp. 1-8;\nTelfer, D.J., Sharpley, R., (2008) Tourism and Development in the Developing World, , Clevedon. Channel View;\n(2003) Tourism and Local 21, , http://Www.Unep.Fr/Shared/Publications/Pdf/3207-Tourismagenda.Pdf, [Accessed 13 March 2014]. The Role of Local Authorities in Sustainable Tourism;\nTrejos, B., Chiang, L.N., Huang, W., Support Networks for Community-Based Tourism in Rural Costa Rica (2008) The Open Area Studies, 1 (1), pp. 16-25;\n(2011) Annual Report, , Madrid: UNWTO;\n(2002) World Ecotourism Summit-Final Report, , Madrid: UNWTO;\nVan Wee, G.P., Banister, D., How to write a literature review paper? (2015) Transport Reviews, 36 (2), pp. 1-13;\nWehkamp, A., (2007) A Toolkit for Monitoring and Managing Community-Based Tourism, , Vietnam: Snv and Griffith University;\n(1987) Report of the World Commission on Environment and Development: Our Common Future, , United Nations, (Isbn-019282080x);\n(2018) Travel &amp;amp; Tourism Power and Performance Report, , https://www.wttc.org, [Accessed 01 October 2018]","publisher":"Africa Journals","publisher-place":"Department of Tourism and Event Management, Faculty of Management Sciences, Central University of Technology, South Africa","title":"A critique of the interface between tourism, sustainable development and sustainable tourism in communitybased tourism theory","type":"article-journal","volume":"8"},"uris":["http://www.mendeley.com/documents/?uuid=e8488e0e-761d-41a4-9e5c-733a04ea209b"]}],"mendeley":{"formattedCitation":"(Strydom et al., 2019)","plainTextFormattedCitation":"(Strydom et al., 2019)","previouslyFormattedCitation":"(Strydom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Strydom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CBT</w:t>
      </w:r>
      <w:r w:rsidRPr="00E1223A">
        <w:rPr>
          <w:rFonts w:ascii="Book Antiqua" w:hAnsi="Book Antiqua" w:cs="Times New Roman"/>
          <w:i/>
          <w:sz w:val="24"/>
          <w:szCs w:val="24"/>
        </w:rPr>
        <w:t xml:space="preserve"> </w:t>
      </w:r>
      <w:r w:rsidRPr="00E1223A">
        <w:rPr>
          <w:rFonts w:ascii="Book Antiqua" w:hAnsi="Book Antiqua" w:cs="Times New Roman"/>
          <w:sz w:val="24"/>
          <w:szCs w:val="24"/>
        </w:rPr>
        <w:t xml:space="preserve">secara luas dianggap sebagai cara yang efektif untuk mempromosikan pembangunan dan melestarikan sumber daya alam, CBT memiliki potensi untuk mendorong pengelolaan jangka panjang dan transformasi kesadaran ekologis di antara masyarakat pedesa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111/blar.12749","ISSN":"02613050 (ISSN)","abstract":"Since rural community-based tourism (RCBT) emerged, it has been widely considered to be an effective means of promoting development and conserving natural resources. Through a political ecology approach, this article explores the potential of RCBT to foster long-term stewardship and transformations in ecological consciousness among campesino communities in unprotected areas. Using Cocachimba as a case study, the article reveals that while RCBT can increase environmental consciousness, stewardship and conservation practices, it also reshapes human-environmental relations, changing both the value and the meaning of environment, as well as altering societal structures and changing relationships within communities. © 2018 Society for Latin American Studies","author":[{"dropping-particle":"","family":"Raftopoulos","given":"M","non-dropping-particle":"","parse-names":false,"suffix":""}],"container-title":"Bulletin of Latin American Research","id":"ITEM-1","issue":"2","issued":{"date-parts":[["2020"]]},"language":"English","note":"Cited By :3\n\nExport Date: 31 March 2021\n\nCorrespondence Address: Raftopoulos, M.; Aalborg UniversitetDenmark\n\nReferences: Abbott Cone, C., Crafting Selves: The Lives of two Mayan Women (1995) Annals of Tourism Research, 22 (2), pp. 314-327; \nAdams, W.M., Hutton, J., People, Parks and Poverty: Political Ecology and Biodiversity Conservation (2007) Conservation and Society, 5 (2), pp. 147-183;\nBallantyne, M., Pickering, C., Ecotourism as a Threatening Process for Wild Orchids (2012) Journal of Ecotourism, 11 (1), pp. 34-47;\nBlackstock, K., A Critical Look at Community Based Tourism (2005) Community Development Journal, 40 (1), pp. 39-49;\nBrondo, K.V., Bown, N., Neoliberal Conservation, Garifuna Territorial Rights, and Resource Management in the Cayos Cochinos Marine Protected Area (2011) Conservation &amp;amp; Society, 9 (2), pp. 91-105;\nBoley, B.B., Green, G.T., Ecotourism and Natural Resource Conservation: The ‘Potential’ for a Sustainable Symbiotic Relationship (2016) Journal of Ecotourism, 15 (1), pp. 36-50;\nBury, J., New Geographies of Tourism in Peru: Nature-Based Tourism and Conservation in the Cordillera Huayhuash (2008) Tourism Geographies, 10 (3), pp. 312-333;\nBüscher, B., Fletcher, R., Destructive Creation: Capital Accumulation and the Structural Violence of Tourism (2016) Journal of Sustainable Tourism, 25 (5), pp. 651-667;\nCole, S., A Political Ecology of Water, Equity and Tourism: A Case from Bali (2012) Annals of Tourism Research, 39 (2), pp. 1221-1241;\nDuffy, R., Neoliberalising Nature: Global Networks and Ecotourism Development in Madagascar (2008) Journal of Sustainable Tourism, 16 (3), pp. 327-344;\nDuffy, R., Nature-Based Tourism and Neoliberalism: Concealing Contradictions (2015) Tourism Geographies, 17 (4), pp. 529-543;\nDuffy, R., Moore, L., Neoliberalising Nature? Elephant-Back Tourism in Thailand and Botswana (2010) Antipode, 42 (3), pp. 742-766;\nFletcher, R., Sustaining Tourism, Sustaining Capitalism? The Tourism Industry's Role in Global Capitalist Expansion (2011) Tourism Geographies, 13 (3), pp. 443-461;\nGascón, J., The Limitations of Community-Based Tourism as an Instrument of Development Cooperation: The Value of the Social Vocation of the Territory Concept (2013) Journal of Sustainable Tourism, 21 (5), pp. 716-731;\nGössling, S., Human-Environmental Relations with Tourism (2002) Annals of Tourism Research, 29 (2), pp. 539-556;\nGössling, S., (2003) Tourism and Development in Tropical Islands: Political Ecology Perspectives, , Edward Elgar, Cheltenham;\nHiggins-Desbiolles, F., Indigenous Ecotourism's Role in Transforming Ecological Consciousness (2009) Journal of Ecotourism, 8 (2), pp. 144-160;\nHolden, A., Evolving Perspectives on Tourism's Interaction with Nature during the Last 40 Years (2015) Tourism Recreation Research, 40 (2), pp. 113-143;\nIsaacs, J.C., The Limited Potential of Ecotourism to Contribute to Wildlife Conservation (2000) Wildlife Society Bulletin, 28 (1), pp. 61-69;\nJamal, T., Stronza, A., Collaboration Theory and Tourism Practice in Protected Areas: Stakeholders, Structuring and Sustainability (2009) Journal of Sustainable Tourism, 17 (2), pp. 169-189;\nKnight, D.W., Cottrell, S.P., Evaluating Tourism-Linked Empowerment in Cuzco, Peru (2016) Annals of Tourism Research, 56, pp. 32-47;\nKütting, G., (2010) The Global Political Economy of the Environment and Tourism, , Palgrave Macmillan, Basingstoke;\nMarkwell, K., An Intimate Rendezvous with Nature? Mediating the Tourist-Nature Experience at Three Tourist Sites in Borneo (2001) Tourist Studies, 1 (1), pp. 39-57;\nMaxwell, K., Ypeij, A., Caught between Nature and Culture: Making a Living within the World Heritage Site of Machu Picchu, Peru (2009) Cultural Tourism in Latin America: The Politics of Space and Imagery, pp. 177-198. , M. Baud, A. Ypeij, (eds.), Brill, Leiden and Boston;\nMcGehee, N.G., Andereck, K.L., Factors Predicting Rural Residents' Support of Tourism (2004) Journal of Travel Research, 43 (2), pp. 131-140;\nMcGehee, N.G., Norman, W.C., Alternative Tourism as Impetus for Consciousness-Raising (2001) Tourism Analysis, 6 (3-4), pp. 239-251;\nMitchell, R.E., Reid, D.G., Community Integration: Island Tourism in Peru (2001) Annals of Tourism Research, 28 (1), pp. 113-139;\nMosedale, J., Critical Engagements with Nature: Tourism, Political Economy of Nature and Political Ecology (2015) Tourism Geographies, 17 (4), pp. 505-510;\nMostafanezhad, M., Norum, R., Shelton, E.J., Thompson-Carr, A., Introduction (2016) Political Ecology of Tourism: Community, Power and the Environment, pp. 1-21. , M. Mostafanezhad, R. Norum, E. J. Shelton, A. Thompson-Carr, (eds.), Routledge, London and New York;\nRobbins, P., (2012) Political Ecology: A Critical Introduction, , Blackwell, New York;\nRuiz-Ballesteros, E., Hernández-Ramírez, M., Tourism that Empowers? Commodification and Appropriation in Ecuador's Turismo Comunitario (2010) Critique of Anthropology, 30 (2), pp. 201-229;\nSaarinen, J., Critical Sustainability: Setting the Limits to Growth and Responsibility in Tourism (2014) Sustainability, 6, pp. 1-17;\nShanee, N., Trends in Local Wildlife Hunting, Trade and Control in the Tropical Andes Biodiversity Hotspot, Northeastern Peru (2012) Endangered Species Research, 19, pp. 177-186;\nShanee, N., Campesino Justification for Self-Initiated Conservation Actions: A Challenge to Mainstream Conservation (2013) Journal of Political Ecology, 20, pp. 413-428;\nShanee, N., Government and Community Based Primate Conservation Initiatives in Peru (2016) Ethnoprimatology: Primate Conservation in the 21st Century, pp. 215-231. , M. T. Walter, (ed.), Springer International Publishing;\nSharpley, R., Telfer, D., (2002) Tourism and Development: Concepts and Issues, , (eds.) (, Channel View Publications;\nSheikhi, A.R., The Impact of Ethnic Tourism on Gender Equality: A Case Study of Iran's Baluchistan Women (2015) Tourism: An International Interdisciplinary Journal, 63 (2), pp. 161-174;\nStonich, S., Political Ecology of Tourism (1998) Annals of Tourism Research, 25 (1), pp. 25-54;\nStronza, A., Pêgas, F., Ecotourism and Conservation: Two Cases from Brazil and Peru (2008) Human Dimensions of Wildlife, 13 (4), pp. 263-279;\nVasconcellos Pegas, F., Castley, J.G., Ecotourism as Conservation Tool and its Adoption by Private Protected Areas in Brazil (2014) Journal of Sustainable Tourism, 22 (4), pp. 604-625;\nWalker, P., Politics of Nature: An Overview of Political Ecology (1998) Capitalism Nature and Society, 9 (1), pp. 131-144;\nWest, P., Carrier, J., Ecotourism and Authenticity Getting Away from it All? (2004) Current Anthropology, 45 (4), pp. 483-498;\nWorrell, R., Appleby, M.C., Stewardship of Natural Resources: Definition, Ethical and Practical Aspects (2000) Journal of Agricultural and Environmental Ethics, 12 (3), pp. 263-277;\nYang, L., Wall, G., Ethnic Tourism and Entrepreneurship: Xishuangbanna, Yunnan, China (2008) Tourism Geographies, 10 (4), pp. 522-544;\nZapata, M.J., Hall, M.C., Lindo, P., Vanderschaeghe, M., Can Community-Based Tourism Contribute to Development and Poverty Alleviation? Lessons from Nicaragua (2011) Current Issues in Tourism, 14 (8), pp. 725-749;\nZeppel, H., (2006) Indigenous Ecotourism: Sustainable Development and Management, , CABI, Oxford;\nZorn, E., Farthing, L.C., Communitarian Tourism: Hosts and Mediators in Peru (2007) Annals of Tourism Research, 34 (3), pp. 673-689;\nResident 1, Community member of Cocachimba, 01 April 2011, Cocachimba, Peru; (2011) Community Member of Cocachimba, , 20 March, Cocachimba, Peru;\nResident 3, Community member of Cocachimba, 01 April 2011, Cocachimba, Peru; Resident 4, Community member of Cocachimba, 04 May 2011, Cocachimba, PeruUR - https://www.scopus.com/inward/record.uri?eid=2-s2.0-85056783961&amp;amp;doi=10.1111%2fblar.12749&amp;amp;partnerID=40&amp;amp;md5=54a9ea95100e289eb6f0dcbec8e1090c","page":"142-156","publisher":"Blackwell Publishing Ltd","publisher-place":"Aalborg Universitet, Denmark","title":"Rural Community-Based Tourism and its Impact on Ecological Consciousness, Environmental Stewardship and Social Structures","type":"article-journal","volume":"39"},"uris":["http://www.mendeley.com/documents/?uuid=072a121f-0061-4fd2-8b05-af4395f1b7a3"]}],"mendeley":{"formattedCitation":"(Raftopoulos, 2020)","plainTextFormattedCitation":"(Raftopoulos, 2020)","previouslyFormattedCitation":"(Raftopoulos,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Raftopoulos,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telah menjadi pendekatan pengembangan pariwisata yang semakin disukai banyak masyarakat, karena penerapan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ini membuka peluang yang lebih inklusif untuk memberdayakan masyarakat sesuai dengan gagasan yang tercermin dalam tujuan pembangunan berkelanjutan (SDGs)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080/09669582.2020.1838527","ISSN":"09669582 (ISSN)","abstract":"In a tourism industry historically dominated by outside influences, the island of Bali has striven for greater local resident involvement. Community-based tourism (CBT) has thereby become an increasingly preferred tourism development approach rooted in promises of more inclusive opportunities for community empowerment, a notion reflected in the UN Sustainable Development Goals (SDGs). Drawing upon SDG17–Partnerships for the Goals–and specifically focusing on SDG17.9–Capacity building, SDG17.14–Enhancing policy coherence for sustainable development, and SDG17.16 and SDG17.17–Multi-stakeholder partnerships, this paper investigates the “social empowerment” that results from interactions between CBT actors, and the factors that support or hinder residents’ empowerment through CBT in rural Bali. This paper presents empirical evidence from an ethnographic study in three villages at different stages of tourism development. Through a generative conceptualisation of power, embedded in the rather hierarchical Balinese socio-cultural context, this paper contributes new understandings of empowerment in CBT, particularly the extent to which partnerships and collaborations create spaces for residents’ empowerment and greater inclusion for sustainable CBT development, in line with Agenda 2030. © 2020 Informa UK Limited, trading as Taylor &amp; Francis Group.","author":[{"dropping-particle":"","family":"Dolezal","given":"C","non-dropping-particle":"","parse-names":false,"suffix":""},{"dropping-particle":"","family":"Novelli","given":"M","non-dropping-particle":"","parse-names":false,"suffix":""}],"container-title":"Journal of Sustainable Tourism","id":"ITEM-1","issued":{"date-parts":[["2020"]]},"language":"English","note":"Cited By :1\n\nExport Date: 31 March 2021\n\nCorrespondence Address: Dolezal, C.; Institute of Tourism, Austria; email: claudia.dolezal@fh-krems.ac.at\n\nReferences: Adityanandana, M., Gerber, J.-F., Post-growth in the tropics? Contestations over Tri Hita Karana and a tourism megaproject in Bali (2019) Journal of Sustainable Tourism, 27 (12), pp. 1839-1856; \nAllen, P.M., Palermo, C., Ajeg Bali: Multiple meanings, diverse agendas (2005) Indonesia and the Malay World, 33 (97), pp. 239-255;\nArismayanti, N.K., Sendra, I.M., Suwena, I.K., Budiarsa, M., Bakta, I.M., Pitana, I.G., Tourism villages’ development in Bali: Mass or alternative tourism? (2019) Journal of Tourism and Hospitality Management, 7 (2), pp. 117-139;\n(2020), https://www.bps.go.id/dynamictable/2018/04/05/1296/jumlah-kunjungan-wisatawan-mancanegara-per-bulan-ke-indonesia-menurut-pintu-masuk-2017-2020.html, Number of foreign visitor arrivals per month by port of entry, 2017-2020; (2018), https://disparda.baliprov.go.id/buku-statistik-wisman-2018/, Buku statistik pariwisata Bali 2018; Bello, F.G., Lovelock, B., Carr, N., Constraints of community participation in protected area-based tourism planning: The case of Malawi (2017) Journal of Ecotourism, 16 (2), pp. 131-151;\nBhuiyan, A.H., Homestay for Community Based Tourism Development at Kampung Jelawang in Kelantan, Malaysia (2019) Socialsci Journal, 3, pp. 73-81;\nBlapp, M., Mitas, O., Creative tourism in Balinese rural communities (2018) Current Issues in Tourism, 21 (11), pp. 1285-1311;\nBoluk, K.A., Cavaliere, C.T., Duffy, L.N., A pedagogical framework for the development of the critical tourism citizen (2019) Journal of Sustainable Tourism, 27 (7), pp. 865-881;\nBoonratana, R., Community-based tourism in Thailand: The need and justification for an operational definition (2010) Kasetsart Journal, Social Sciences, 31, pp. 280-289;\nBurgos, A., Mertens, F., Participatory management of community-based tourism: A network perspective (2017) Community Development, 48 (4), pp. 546-565;\nByczek, C., Blessing for all? Community-based ecotourism in Bali between global, national and local interests–A case study (2011) ASEAS- Austrian Journal for South-East Asian Studies, 4 (1), pp. 81-106;\nByczek, C., Traditional livelihoods and community-based ecotourism: Alternative development paths (2015) Recent developments in Bali tourism: Culture, heritage, and landscape in an open fortress, pp. 214-239. , Darma Putra I.N., Campbell S., (eds), Buku Arti, ? (Eds;\nCheong, S.-M., Miller, M.L., Power and tourism: A Foucauldian observation (2000) Annals of Tourism Research, 27 (2), pp. 371-390;\nChurch, A., Local and regional tourism policy and power (2004) A companion to tourism, pp. 555-568. , Lew A.A., Hall C.M., Williams A.M., (eds), Blackwell Publishing,. (Eds;\nChurch, A., Coles, T., Tourism and the many faces of power (2007) Tourism, power and space, pp. 269-283. , Church A., Coles T., (eds), Routledge, &amp;amp;,. (Eds;\nCole, S., Information and empowerment: The keys to achieving sustainable tourism (2006) Journal of Sustainable Tourism, 14 (6), pp. 629-644;\nConnell, J., Rugendyke, B., Tourism and local people in the Asia-Pacific region (2008) Tourism at the grassroots: Villagers and visitors in the Asia-Pacific, pp. 1-40. , Connell J., Rugendyke B., (eds), Routledge, &amp;amp;,. (Eds;\nDolezal, C., Community-based tourism in Bali: On the road towards empowerment? An interview with Djinaldi Gosana, the chairman of the Bali Community-Based Tourism Association (2013) Austrian Journal of South-East Asian Studies, 6 (2), pp. 366-373;\nDolezal, C., Being in the field in Bali: A reflection on fieldwork relations in community-based tourism research (2018) Tourism ethnographies, , Tucker H., Jimura T., Dixon L., (eds), Routledge,. (Eds.),. (97–111;\nDolezal, C., Burns, P.M., ABCD to CBT: Asset-based community development’s potential for community-based tourism (2015) Development in Practice, 25 (1), pp. 133-142;\nDolezal, C., Trupp, A., Leepreecha, P., Researching tourism and development in Southeast Asia: Methodological insights (2020) Tourism and development in Southeast Asia, , Routledge, &amp;amp;,. Dolezal, C., Trupp, A., Bui, H.T. (Eds.).,. (41–56;\nErnawati, N.M., Sanders, D., Dowling, R., Host–guest orientations of community</w:instrText>
      </w:r>
      <w:r w:rsidRPr="00E1223A">
        <w:rPr>
          <w:rFonts w:ascii="Times New Roman" w:hAnsi="Times New Roman" w:cs="Times New Roman"/>
          <w:sz w:val="24"/>
          <w:szCs w:val="24"/>
        </w:rPr>
        <w:instrText>‐</w:instrText>
      </w:r>
      <w:r w:rsidRPr="00E1223A">
        <w:rPr>
          <w:rFonts w:ascii="Book Antiqua" w:hAnsi="Book Antiqua" w:cs="Times New Roman"/>
          <w:sz w:val="24"/>
          <w:szCs w:val="24"/>
        </w:rPr>
        <w:instrText>based tourism products: A case study in Bali (2017) International Journal of Tourism Research, 19 (3), pp. 367-382;\nFagertun, A., Labour in paradise: Gender, class and social mobility in the informal tourism economy of urban Bali, Indonesia (2017) The Journal of Development Studies, 53 (3), pp. 331-345;\nFoucault, M., Two lectures (1980) Power/knowledge: Selected Interview and other writings 1972-1977, pp. 78-108. , Gordon C., (ed), Pantheon Books,. (Ed;\nFoucault, M., (1998) The history of sexuality: The will to knowledge, , Penguin Books;\nGaventa, J., Finding the spaces for change: A power analysis (2006) IDS Bulletin, 37 (6), pp. 23-33;\nGrbich, C., (2013) Qualitative data analysis, , SAGE;\nHadiwinata, B.S., (2003) The politics of NGOs in Indonesia: Developing democracy and managing a movement, , Routledge;\nHitchcock, M., Darma Putra, I.N., (2007) Tourism, development and terrorism in Bali, , MPG Books;\nIorio, M., Wall, G., Behind the masks: Tourism and community in Sardinia (2012) Tourism Management, 33 (6), pp. 1440-1449;\nKlein, E., Morreo, C.E., Introduction (2019) Postdevelopment in practice: Alternatives, economies, ontologies, , Klein E., Morreo C.E., (eds), Routledge, &amp;amp;,. (Eds.),. (1–18;\nLansing, J.S., (2012) Perfect order: Recognizing complexity in Bali, , Princeton University Press;\nLapeyre, R., Community-based tourism as a sustainable solution to maximise impacts locally? The Tsiseb Conservancy case, Namibia (2010) Development Southern Africa, 27 (5), pp. 757-772;\nLaverack, G., (2004) Health promotion practice: Power and empowerment, , SAGE;\nMacRae, G., If Indonesia is too hard to understand, let’s start with Bali (2018) Journal of Indonesian Social Sciences and Humanities, 3 (1), pp. 11-36;\nMayaka, M., Croy, W.G., Cox, J.W., A dimensional approach to community-based tourism: Recognising and differentiating form and context (2019) Annals of Tourism Research, 74 (4), pp. 177-190;\nMinca, C., ‘The Bali Syndrome’: The explosion and implosion of 'exotic' tourist spaces (2000) Tourism Geographies, 2 (4), pp. 389-403;\n2013)., Pengembangan desa wisata di Bali dalam konstelasi pengembangan pariwisata., [PowerPoint]. Presented at a workshop on community empowerment and CBT Denpasar, Bali; Mudana, I.G., Suamba, I.B.P., Putra, I.M.A., Ardini, N.W., Practices of Bali tourism Development, threefolding, and Tri Hita Karana local knowledge in new order Indonesia (2017) Journal of Physics: Conference Series, 953, pp. 1-15;\nMurphy, P.E., Community driven tourism planning (1988) Tourism Management, 9 (2), pp. 96-104;\nNovelli, M., Gebhardt, K., Community based tourism in Namibia: ‘Reality show’ or ‘window dressing’? (2007) Current Issues in Tourism, 10 (5), pp. 443-479;\n(2019) Making development co-operation more effective: 2019 progress report, , OECD;\nOkazaki, E., A community-based tourism model: Its conception and use (2008) Journal of Sustainable Tourism, 16 (5), pp. 511-529;\nO’Reilly, K., (2012) Ethnographic methods, , 2nd ed, Routledge;\nParker, L., (2003) From subjects to citizens: Balinese villagers in the Indonesian nation-state, , NIAS Press;\nPicard, M., Touristification and balinization in a time of reformasi (2003) Indonesia and the Malay World, 31 (89), pp. 108-118;\nPicard, M., From kebalian to ajeg Bali: Tourism and Balinese identity in the aftermath of the Kuta bombing (2009) Tourism in Southeast Asia: Challenges and new directions, pp. 99-131. , Hitchcock M., King V.T., Parnwell M., (eds), NIAS Press,. (Eds;\nPickel-Chevalier, S., Bendesa, I.K.G., Darma Putra, I.N., The integrated touristic villages: An Indonesian model of sustainable tourism? (2019) Tourism Geographies, pp. 1-25;\n(2007), http://psflibrary.org/catalog/repository/Pedoman%20Umum%20PNPM%20Mandiri.pdf, Pedoman umum: Program nasional pemberdayaan masyarakat mandiri; (2013), http://www.pnpm-mandiri.org/, Program nasional pemberdayaan masyarakat mandiri; Rosalina, P.T., Darma Putra, I.N., Can sustainable tourism favour a fairer development in Bali? The case of Buleleng (Northern Bali) (2017) Tourism in Bali and the challenge of sustainable development, pp. 103-131. , Pickel-Chevalier S., (ed), Cambridge Scholars Publishing, &amp;amp;,. (Ed;\nRoth, D., Sedana, G., Reframing Tri Hita Karana: From ‘Balinese culture’ to politics (2015) The Asia Pacific Journal of Anthropology, 16 (2), pp. 157-175;\nRowlands, J., (1997) Questioning empowerment: Working with women in Honduras, , Oxfam;\nRuiz-Ballesteros, E., Social-ecological resilience and community-based tourism: An Approach from Agua Blanca, Ecuador (2011) Tourism Management, 32 (3), pp. 655-666;\nScheyvens, R., (2002) Tourism for development: Empowering communities, , Pearson Education Ltd;\nScheyvens, R., Local involvement in managing tourism (2003) Tourism in destination communities, pp. 229-252. , Singh S., Timothy D.J., Dowling R.K., (eds), CABI,. (Eds;\nScheyvens, R., Hughes, E., Can tourism help to “end poverty in all its forms everywhere”? The challenge of tourism addressing SDG1 (2019) Journal of Sustainable Tourism, 27 (7), pp. 1061-1079;\nStibbe, D., Reid, S., Gilbert, J., (2018) Maximising the impact of partnerships for the SDGs: A practical guide to partnership value creation, , The Partnering Initiative;\nStone, M.T., Community-based ecotourism: A collaborative partnerships perspective (2015) Journal of Ecotourism, 14 (2-3), pp. 166-184;\nSuamba, I.B.P., Sutama, K., Materiality and spirituality in Bali tourism: An ethical reflection on the Tri-Hita-Karana (2017) IJASTE–International Journal of Applied Sciences in Tourism and Events, 1 (1), pp. 82-93;\nSujana Budhiasa, I.G., Riana, I.G., Managing local community participation to foster sustainable tourism development: The case of Bali destination, Indonesia (2020) Journal of Engineering and Applied Sciences, 15 (1), pp. 291-298;\nTimothy, D.J., Tosun, C., Appropriate planning for tourism in destination communities: Participation, incremental growth and collaboration (2003) Tourism in destination communities, pp. 181-204. , Singh S., Timothy D.J., Dowling R.K., (eds), CABI, &amp;amp;,. (Eds;\n(2020), http://www.tnp2k.go.id/en/acceleration-policies/strategy-to-accelerate-povertyreduction/overview-of-the-acceleration-strategy/, Overview of the acceleration strategy; Tolkach, D., King, B., Strengthening community-based tourism in a new resource-based island nation: Why and how? (2015) Tourism Management, 48, pp. 386-398;\nTosun, C., Limits to community participation in the tourism development process in developing countries (2000) Tourism Management, 21 (6), pp. 613-633;\nTosun, C., Stages in the emergence of a participatory tourism development approach in the developing world (2005) Geoforum, 36 (3), pp. 333-352;\nTrupp, A., Dolezal, C., Tourism and the sustainable development goals in Southeast Asia (2020) Austrian Journal of South-East Asian Studies, 13 (1), pp. 1-16;\nTosun, C., Expected nature of community participation in tourism development (2006) Tourism Management, 27, pp. 493-504;\n(2017) Tourism and the sustainable development goals–Journey to 2030, , UNWTO;\n(2016) The tourism sector and the sustainable development goals, , UN Global Compact Network Spain;\nVickers, A., (2012) Bali: A paradise created, , Tuttle Publishing;\nWardana, A., Debating spatial governance in the pluralistic institutional and legal setting of Bali (2015) The Asia Pacific Journal of Anthropology, 16 (2), pp. 106-122;\nWarren, C., (1993) Adat and dinas: Balinese communities in the Indonesian state, , Oxford University Press;\nWearing, S.T., Wearing, M., McDonald, M., Understanding local power and interactional processes in sustainable tourism: Exploring village–tour operator relations on the Kokoda Track, Papua New Guinea (2010) Journal of Sustainable Tourism, 18 (1), pp. 61-76;\nWiener, M.J., Doors of perception: Power and representation in Bali (1995) Cultural Anthropology, 10 (4), pp. 472-508;\nWijaya, P.Y., Hartati, P.S., Sumadi, N.K., The readiness of community based tourism village development (case study at bongkasa pertiwi tourism village, Bali province, Indonesia) (2020) EJBMR, European Journal of Business and Management Research, 5 (3), pp. 1-5;\nYamashita, S., (2003) Bali and beyond: Explorations in the anthropology of tourism, , Berghahn Books;\nYamashita, S., The Balinese subak as world cultural heritage (2016) Recent developments in Bali tourism, pp. 116-144. , Putra I.D., Campbell S., (eds), Buku Arti,. (Eds","publisher":"Routledge","publisher-place":"Institute of Tourism, Wine Business and Marketing, IMC University of Applied Sciences Krems, Austria","title":"Power in community-based tourism: empowerment and partnership in Bali","type":"article-journal"},"uris":["http://www.mendeley.com/documents/?uuid=1b1cf4f3-9ad9-4ffb-9b47-76422c787ca8"]}],"mendeley":{"formattedCitation":"(Dolezal &amp; Novelli, 2020)","plainTextFormattedCitation":"(Dolezal &amp; Novelli, 2020)","previouslyFormattedCitation":"(Dolezal &amp; Novelli,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Dolezal &amp; Novelli,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w:t>
      </w:r>
    </w:p>
    <w:p w:rsidR="008D1213" w:rsidRPr="00E1223A" w:rsidRDefault="008D1213" w:rsidP="008D1213">
      <w:pPr>
        <w:pStyle w:val="ListParagraph"/>
        <w:ind w:left="360" w:firstLine="360"/>
        <w:jc w:val="both"/>
        <w:rPr>
          <w:rFonts w:ascii="Book Antiqua" w:hAnsi="Book Antiqua" w:cs="Times New Roman"/>
          <w:sz w:val="24"/>
          <w:szCs w:val="24"/>
        </w:rPr>
      </w:pPr>
      <w:r w:rsidRPr="00E1223A">
        <w:rPr>
          <w:rFonts w:ascii="Book Antiqua" w:hAnsi="Book Antiqua" w:cs="Times New Roman"/>
          <w:sz w:val="24"/>
          <w:szCs w:val="24"/>
        </w:rPr>
        <w:t xml:space="preserve">Dalam penerapannya,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ini diperlukan adanya partipasi aktif dari masyarakart, masyarakat dapat bertindak sebagai agen perubahan untuk mewujudkan </w:t>
      </w:r>
      <w:r w:rsidRPr="00E1223A">
        <w:rPr>
          <w:rFonts w:ascii="Book Antiqua" w:hAnsi="Book Antiqua" w:cs="Times New Roman"/>
          <w:sz w:val="24"/>
          <w:szCs w:val="24"/>
        </w:rPr>
        <w:lastRenderedPageBreak/>
        <w:t xml:space="preserve">tujuan ekowisata dan pembangunan berkelanjut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080/02508281.2019.1654727","ISSN":"02508281 (ISSN)","abstract":"This research sheds light on community organisations and how they can shape the landscape for ecotourism sustainability. It identifies work identity attributes that involve pro-environmental behaviours for achieving institutional challenges to meet sustainability for ecotourism goals. First, a framework on managing community organisations and its impact is proposed and empirically tested, which includes theoretical perspectives of work identity attributes like pro-environmental behaviours, community values and involvement for building community capacity. A conceptual model was developed to guide this study. A mixed-method study has been designed involving 28 interviews, followed by testing 266 responses, analysed through Structural Equation Modelling and Cluster Analysis. Through identifying clusters of individuals based on their demographics, behaviours and perceived individual effectiveness for supporting eco-tourism the research demonstrates that individuals with pro-environmental behaviour can act as agents of change for realising ecotourism and sustainable development goals. The research highlights that work identities require specific personal attributes to influence the change process through sustainability for ecotourism. By examining these attributes on community values and involvement, this study offers insights for institutional change processes that meet the central tenets of sustainability for ecotourism. © 2019, © 2019 Informa UK Limited, trading as Taylor &amp; Francis Group.","author":[{"dropping-particle":"","family":"D’Souza","given":"C","non-dropping-particle":"","parse-names":false,"suffix":""},{"dropping-particle":"","family":"Taghian","given":"M","non-dropping-particle":"","parse-names":false,"suffix":""},{"dropping-particle":"","family":"Marjoribanks","given":"T","non-dropping-particle":"","parse-names":false,"suffix":""},{"dropping-particle":"","family":"Sullivan-Mort","given":"G","non-dropping-particle":"","parse-names":false,"suffix":""},{"dropping-particle":"","family":"Manirujjaman","given":"M D","non-dropping-particle":"","parse-names":false,"suffix":""},{"dropping-particle":"","family":"Singaraju","given":"S","non-dropping-particle":"","parse-names":false,"suffix":""}],"container-title":"Tourism Recreation Research","id":"ITEM-1","issue":"4","issued":{"date-parts":[["2019"]]},"language":"English","note":"Cited By :2\n\nExport Date: 31 March 2021\n\nCorrespondence Address: D’Souza, C.; Department of Entrepreneurship, Bundoora, Australia; email: c.dsouza@latrobe.edu.au\n\nReferences: Allen, J.B., Ferrand, J.L., Environmental locus of control, sympathy, and pro environmental behavior: A test of Geller’s actively caring hypothesis (1999) Environment and Behavior, 31, pp. 338-353; \nAlonso, J., (1999) Comportamiento del Consumidor, , Madrid: Spain ESIC Editorial;\nBaker, T.L., (1994) Doing social research, , 2nd ed., New York, NY: McGraw-Hill;\nBamberger, I., Value systems, strategies and the performance of small and medium-sized firms (1983) European Small Business Journal, 1 (4), pp. 25-39;\nBaumgartner, H., Homburg, C., Applications of structural equation modelling in marketing and consumer research: A review (1996) International Journal of Research in Marketing, 13 (2), pp. 139-161;\nBerlin, S., (1997) Ways we live: Exploring community, , Gabriola Island, BC: New Society Publishers;\nBlamey, R.K., Principles of ecotourism (2001) The encyclopedia of ecotourism, pp. 5-22. , Weaver D., (ed), Wallingford: CABI Publishing,. (Ed;\nBlamey, R.K., Braithwaite, V.A., A social values segmentation of the potential ecotourism market (1997) Journal of Sustainable Management, 5 (1), pp. 29-45;\nBlank, U., (1989) The community tourism industry imperative, , New York, NY: Venture Publishing;\nBragg, E.A., Towards ecological self: Deep ecology meets constructionist self-theory (1996) Journal of Environmental Psychology, 16, pp. 93-108;\nBrown, A.D., Identities in organization studies (2018) Organization Studies, 40, pp. 1-15;\nBudeanu, A., Sustainable tourist behavior: A discussion of opportunities for change (2007) International Journal of Consumer Studies, 31 (5), pp. 499-508;\nBurroughs, J.E., Rindfleisch, A., Materialism and well-being: A conflicting values perspective (2002) Journal of Consumer Research, 29 (3), pp. 348-370;\nButler, R.W., The concept of a tourist area cycle of evolution: Implications for management of resources (1980) Canadian Geographer, 24, pp. 5-12;\nButterfoss, F.D., Process evaluation for community participation (2006) Annual Review Public Health, 27, pp. 323-340;\nChoi, H.C., Murray, I., Resident attitudes toward sustainable community tourism (2010) Journal of Sustainable Tourism, 18 (4), pp. 575-594;\nChurchill, G.A., Jr., A paradigm for developing better measures of marketing constructs (1979) Journal of Marketing Research, 16 (2), pp. 64-73;\nConn, S., Living in the earth: Eco-psychology, health and psychotherapy (1998) Humanistic Psychologist, 26, pp. 179-198;\nDavidson, W.B., Cotter, P.R., Psychological sense of community and newspaper readership (1997) Psychological Reports, 80 (2), pp. 659-665;\nDe Vaus, D.A., (1993) Surveys in social research, , 3rd ed., London: UCL Press;\nDeVellis, R.F., (2011) Scale development: Theory and applications, 26. , Thousand Oaks, CA: Sage;\nDolnicar, S., A review of data-driven market segmentation in tourism (2002) Journal of Travel &amp;amp; Tourism Marketing, 12 (1), pp. 1-22;\nDolnicar, S., Leisch, F., Segmenting markets by bagged clustering (2004) Australasian Marketing Journal, 12 (2), pp. 51-65;\nDolničar, S., Beyond “commonsense segmentation”: A systematics of segmentation approaches in tourism (2004) Journal of Travel Research, 42 (3), pp. 244-250;\nDrumm, A., Moore, A., (2005) Ecotourism development-a manual for conservation planners and managers. Volume I-an introduction to ecotourism planning, , Arlington, VA: The Nature Conservancy;\nDunlap, R.E., Van Liere, K.D., The “new environmental paradigm” (1978) The Journal of Environmental Education, 9 (4), pp. 10-19;\nDunlap, R.E., Van Liere, K.D., Mertig, A.G., Jones, R.E., New trends in measuring environmental attitudes: measuring endorsement of the new ecological paradigm: a revised NEP scale (2000) Journal of Social Issues, 56 (3), pp. 425-442;\nDurkheim, E., (1964) The division of labor in society, , New York, NY: Free Press of Glencoe;\nFallon, L.D., Kriwoken, L.K., Community involvement in tourism infrastructure: The case of the Strahan Visitor Centre, Tasmania (2003) Tourism Management, 24, pp. 289-308;\nFeral, C.H., The connectedness model and optimal development: Is eco-psychology the answer to emotional well-being? (1998) Humanistic Psychologist, 26, pp. 243-274;\nFisher, A., (2002) Radical Eco psychology: Psychology in the service of life, , New York, NY: State University of New York Press;\nFligstein, N., McAdam, D., (2012) A theory of fields, , Oxford: Oxford University Press;\nFormann, A.K., (1984) Die latent-class-analyses: Einführung in Theorie und Anwendung, , Weinheim: Beltz;\nFornell, C., Larker, D., Structural equation modeling and regression: guidelines for research practice (1981) Journal of Marketing Research, 18 (1), pp. 39-50;\nFowler, F.J., Mangione, T.W., (1990) Standardized survey interviewing, , London: Sage Publications;\nFraj, E., Martinez, E., Environmental values and lifestyles as determining factors of ecological consumer behavior: An empirical analysis (2006) Journal of Consumer Marketing, 23 (3), pp. 133-144;\nGalaskiewicz, J., An urban grants economy revisited: Corporate charitable contributions in the Twin Cities, 1979-81, 1987-89 (1997) Administrative Science Quarterly, 42 (3), pp. 445-471;\nGabriel, Y., Gray, D.E., Goregaokar, H., Temporary derailment or the end of the line? Managers coping with unemployment at 50 (2010) Organization Studies, 31 (12), pp. 1687-1712;\nGiorgi, S., Palmisano, S., Sober intoxication: Institutional contradictions and identity work in the everyday life of four religious communities in Italy (2017) Organization Studies, 38, pp. 795-819;\nGlynn, T.J., Neighborhood and sense of community (1986) Journal of Community Psychology, 14 (4), pp. 341-352;\nGursoy, D., Kendall, K.W., Hosting mega events e modeling locals’ support (2006) Annals of Tourism Research, 33 (3), pp. 603-623;\nGursoy, D., Rutherford, D.G., Host attitudes toward tourism: An improved structural model (2004) Annals of Tourism Research, 31 (3), pp. 495-516;\nGuthrie, D., McQuarrie, M., Privatization and the social contract: Corporate welfare and low-income housing in the United States since 1986 (2005) Research in Political Sociology, 14, pp. 15-50;\nHair, J.J.F., Black, W.C., Babin, B.J., Anderson, R., Tatham, R., (2006) Multivariate Data Analysis, , 6th ed., Englewood Cliffs, NJ: Prentice;\nHallett, T., The myth incarnate: Recoupling processes, turmoil, and inhabited institutions in an urban elementary school (2010) American Sociological Review, 75 (1), pp. 52-74;\nHares, A., Dickinson, J., Wilkes, K., Climate change and the air travel decisions of UK tourists (2010) Journal of Transport Geography, 18 (3), pp. 466-473;\nHaywood, K.M., Responsible and responsive tourism planning in the community (1988) Tourism Management, 9 (2), pp. 105-118;\nHeinze, K.L., Soderstrom, S., Heinze, J.E., Translating institutional change to local communities: The role of linking organizations (2016) Organization Studies, 37 (8), pp. 1141-1169;\nHomer, P.M., Kahle, L.R., A structural equation test of the value-attitude-behavior hierarchy (1988) Journal of Personality and Social Psychology, 54 (4), pp. 638-646;\nHughey, J., Speer, P.W., Peterson, N.A., Sense of community in community organizations: Structure and evidence of validity (1999) Journal of Community Psychology, 27 (1), pp. 97-113;\nJackson, M.S., Inbakaran, R.J., Evaluating residents’ attitudes and intentions to act towards tourism development in regional Victoria, Australia (2006) International Journal of Tourism Research, 8 (5), pp. 355-366;\nJames, P., Despite the terrors of typologies: The importance of understanding categories of difference and identity (2015) Interventions: International Journal of Postcolonial Studies, 17 (2), pp. 174-195;\nJoppe, M., Sustainable community tourism development revisited (1996) Tourism Management, 17 (7), pp. 475-479;\nJuvan, E., Dolnicar, S., The attitude–behavior gap in eco-tourism (2014) Annals of Tourism Research, 48, pp. 76-95;\nKeogh, B., Public participation in community tourism planning (1990) Annals of Tourism Research, 17 (3), pp. 449-465;\nKeys, N., Thomsen, D.C., Smith, T.F., Adaptive capacity and climate change: The role of community opinion leaders (2016) Local Environment, 21 (4), pp. 432-450;\nKibicho, W., Community-based tourism: A factor-cluster segmentation approach (2008) Journal of Sustainable Tourism, 16 (2), pp. 211-231;\nKing, D.A., Stewart, W.P., Eco-tourism and commodification: Protecting people and places (1996) Biodiversity and Conservation, 5, pp. 293-230;\nKlöckner, C.A., Blöbaum, A., A comprehensive action determination model: Toward a broader understanding of ecological behavior using the example of travel mode choice (2010) Journal of Environmental Psychology, 30 (4), pp. 574-586;\nKodeih, F., Greenwood, R., Responding to institutional complexity: The role of identity (2014) Organization Studies, 35 (1), pp. 7-39;\nKomp, K., Van Kersbergen, K., Van Tilburg, T., Policies for older volunteers: A study of Germany and Italy, 1990–2008 (2013) Journal of Aging Studies, 27 (4), pp. 443-455;\nLai, P.H., Nepal, S.K., Local perspectives of ecotourism development in Tawushan Nature Reserve, Taiwan (2006) Tourism Management, 27 (6), pp. 1117-1129;\nLankford, S.V., Howard, D.R., Developing a tourism impact attitude scale (1994) Annals of Tourism Research, 21, pp. 121-139;\nLee, T.H., Influence analysis of community resident support for eco-tourism development (2013) Tourism Management, 34, pp. 37-46;\nLee, W.H., Moscardo, G., Understanding the impact of ecotourism resort experiences on tourists’ environmental attitudes and behavioural intentions (2005) Journal of Sustainable Tourism, 13 (6), pp. 546-565;\nLeopold, A., (1949) A Sand County Almanac: With essays on conservation from Round River, , New York, NY: Ballantine Books;\nLepp, A., Tourism and dependency: An analysis of Bigodi village, Uganda (2008) Tourism Management, 29 (6), pp. 1206-1214;\nLeung, A., Zietsma, C., Peredo, A.M., Emergent identity work and institutional change: The ‘quiet’ revolution of Japanese middle-class housewives (2014) Organization Studies, 35, pp. 423-450;\nLok, J., Institutional logics as identity projects (2010) Academy of Management Journal, 53 (6), pp. 1305-1335;\nMarquis, C., The pressure of the past: Network imprinting in intercorporate communities (2003) Administrative Science Quarterly, 48 (4), pp. 655-689;\nMarquis, C., Glynn, M.A., Davis, G.F., Community isomorphism and corporate social action (2007) Academy of Management Review, 32 (3), pp. 925-945;\nMartens, S., Spaargaren, G., The politics of sustainable consumption: The case of the Netherlands (2005) Sustainability: Science, Practice and Policy, 1, pp. 29-42;\nMayer, F.S., Frantz, C.M., The connectedness to nature scale: A measure of individuals’ feeling in community with nature (2004) Journal of Environmental Psychology, 24 (4), pp. 503-515;\nMcCool, S.F., Martin, S.R., Community attachment and attitudes toward tourism development (1994) Journal of Travel Research, 32 (3), pp. 29-34;\nMcIntyre, G., Hetherington, A., Inskeep, E., (1993) Eco-tourism development: Guide for local planners, , Madrid: World Tourism Organization;\nMcKercher, B., Prideaux, B., Cheung, C., Law, R., Achieving voluntary reductions in the carbon footprint of tourism and climate change (2010) Journal of Sustainable Tourism, 18 (3), pp. 297-317;\nMcLeod, J.M., Daily, K., Guo, Z., Eveland, W.P., Jr., Bayer, J., Yang, S., Wang, H., Community integration, local media use and democratic processes (1996) Communication Research, 23, pp. 179-209;\nMiles, M.B., Huberman, A.M., (1994) Qualitative data analysis: An expanded sourcebook, , Thousand Oaks, CA: Sage Publications;\nMiller, G.A., Consumerism in sustainable tourism: A survey of UK consumers (2003) Journal of Sustainable Tourism, 11 (1), pp. 17-39;\nMurphy, P.E., Community attitudes to tourism (1981) International Journal of Tourism Management, 2, pp. 189-195. , September;\nMurphy, P.E., (1985) Tourism a community approach, , New York, NY: Methuen;\nMurphy, P.E., Community driven tourism planning (1988) Tourism Management, 9 (2), pp. 96-104;\nNicholas, L., Thapa, B., Ko, Y., Residents’ perspectives of a world heritage site: The Pitons management area, St. Lucia (2009) Annals of Tourism Research, 36 (3), pp. 390-412;\nNisbet, E.K., Zelenski, J.M., Underestimating nearby nature: Affective forecasting errors obscure the happy path to sustainability (2011) Psychological Science, 22 (9), pp. 1101-1106;\nNisbet, E.K., Zelenski, J.M., The NR-6: A new brief measure of nature relatedness (2013) Frontiers in Psychology, 4, p. 813;\nNisbet, E.K., Zelenski, J.M., Murphy, S.A., The nature relatedness scale: Linking individuals’ connection with nature to environmental concern and behavior (2009) Environment and Behavior, 41 (5), pp. 715-740;\nNordlund, A.M., Garvill, J., Value structures behind pro-environmental behavior (2002) Environment and Behavior, 34 (6), pp. 740-756;\nNorusis, M., (2008) SPSS 16.0 Advanced Statistical Procedures Companion, , New Jersey: Prentice Hall Press;\nNowak, P.J., Rickson, R.E., Ramsey, C.E., Goudy, W.J., Community conflict and models of political participation (1982) Rural Sociology, 47, pp. 333-348;\nNunkoo, R., Ramkissoon, H., Developing a community support model for tourism (2011) Annals of Tourism Research, 38 (3), pp. 964-988;\nOkazaki, E., A community-based tourism model: its conception and use (2008) Journal of Sustainable Tourism, 16 (5), pp. 511-529;\nOviedo-García, M.A., Castellano-Verdugo, M., Martín-Ruiz, D., Gaining residents’ support for tourism and planning (2008) International Journal of Tourism Research, 10 (2), pp. 95-109;\nParker, S., Khare, A., Understanding success factors for ensuring sustainability in ecotourism development in Southern Africa (2005) Journal of Ecotourism, 4 (1), pp. 32-46;\nPretty, J., (2002) Agriculture: Reconnecting people, land, and nature, , London: Earthscan;\nReed, M., Power relations and community-based tourism planning (1997) Annals of Tourism Research, 24 (3), pp. 566-591;\nRichards, G., Hall, D., (2003) Tourism and sustainable community development, 7. , London: Routledge, &amp;amp;, (Eds;\nRokeach, M., (1973) The nature of human values, , New York, NY: Free Press;\nRoszak, T., (2001) The voice of the earth: An exploration of ecopsychology, , Grand Rapids, MI: Phanes Press;\nSarason, S.B., American psychology, and the needs for transcendence and community (1993) Journal of Community Psychology, 21, pp. 185-202;\nSaunders, C.D., The emerging field of conservation psychology (2003) Human Ecology Review, 10, pp. 137-149;\nSchultz, P.W., Empathizing with nature: The effects of perspective taking on concern for environmental issues (2000) Journal of Social Issues, 56, pp. 391-406;\nSchultz, P.W., Zelezny, L.C., Values and pro-environmental behavior: A five-country survey (1998) Journal of Cross-Cultural Psychology, 29 (4), pp. 540-558;\nSchwartz, S.H., Universals in the content and structure of values: Theoretical advances and empirical tests in 20 countries (1992) Advances in Experimental Social Psychology, 25, pp. 1-64;\nSimmons, D.G., Community participation in tourism planning (1994) Tourism Management, 15 (2), pp. 98-108;\nSimpson, K., Strategic planning and community involvement as contributors to sustainable tourism development (2001) Current Issues in Tourism, 4 (1), pp. 3-41;\nSimpson, M.C., Community benefit tourism initiatives: A conceptual oxymoron? (2008) Tourism Management, 29 (1), pp. 1-18;\nSteinberger, P.J., Urban politics and communality (1984) Urban Affairs Quarterly, 20, pp. 4-21;\nTaylor, G., The community approach: Does it really work? (1995) Tourism Management, 16 (7), pp. 487-489;\nThøgersen, J., Haugaard, P., Olesen, A., Consumer responses to ecolabels (2010) European Journal of Marketing, 44 (11-12), pp. 1787-1810;\nTkaczynski, A., Rundle-Thiele, S., Beaumont, N., Destination segmentation: a recommended two-step approach (2010) Journal of Travel Research, 49 (2), pp. 139-152;\nTosun, C., Expected nature of community participation in tourism development (2006) Tourism Management, 27 (3), pp. 493-504;\nVincent, V.C., Thompson, W., Assessing community support and sustainability for ecotourism development (2002) Journal of Travel Research, 41 (2), pp. 153-160;\nWall, G., Is ecotourism sustainable? (1997) Environmental Management, 21 (4), pp. 483-491;\nWalsh, K., Gordon, J.R., Creating an individual work identity (2008) Human Resource Management Review, 18 (1), pp. 46-61;\nWard Thompson, C., Aspinall, P., Montarzino, A., The childhood factor: Adult visits to green places and the significance of childhood experience (2008) Environment and Behavior, 40, pp. 111-143;\nWilliams, J., Lawson, R., Community issues and resident opinions of tourism (2001) Annals of Tourism Research, 28 (2), pp. 269-290;\nWinson, A., Ecotourism and sustainability in Cuba: Does socialism make a difference? (2006) Journal of Sustainable Tourism, 14 (1), pp. 6-23;\nWood, M., (2002) Ecotourism: Principles, practices and policies for sustainability, , Burlington, VT: UNEP and The International Ecotourism Society;\nWright, C., Nyberg, D., Grant, D., Hippies on the third floor’: Climate change, narrative identity and the micro-politics of corporate environmentalism (2012) Organization Studies, 33, pp. 1451-1475;\nWrzesniewski, A., Dutton, J.E., Crafting a job: Revisioning employees as active crafters of their work (2001) Academy of Management Review, 26 (2), pp. 179-201;\nZelenski, J.M., Nisbet, E.K., Happiness and feeling connected: The distinct role of nature relatedness (2014) Environment and Behavior, 46 (1), pp. 3-23","page":"533-549","publisher":"Taylor and Francis Ltd.","publisher-place":"Department of Entrepreneurship, Innovation and Marketing, La Trobe Business School, College of Arts, Social Sciences &amp; Commerce, La Trobe University, Melbourne, VIC, Australia","title":"Sustainability for ecotourism: work identity and role of community capacity building","type":"article-journal","volume":"44"},"uris":["http://www.mendeley.com/documents/?uuid=01f98679-bdf4-4684-80aa-8d09d3ab8daa"]}],"mendeley":{"formattedCitation":"(D’Souza et al., 2019)","plainTextFormattedCitation":"(D’Souza et al., 2019)","previouslyFormattedCitation":"(D’Souza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D’Souza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Hasil penelitian dari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ISSN":"2223814X (ISSN)","abstract":"The research aims to study the community based tourism model of OTOP Village Champion (OVC) through a case study of Hat Sompan Village, Ranong Province. The research was conducted qualitatively using 20 respondents, the sample included representatives from the village, community, experts and academics involved with OVC. The research results showed that the OVC management of Hat Sompan Village, Ranong Province has been due to the community synergy to reflect their creative ideas and to develop their resources to be more valuable, enhancing employment and contributing to income generation for their community. The cooperative activities on offer can be alluring to tourists who may visit to experience their community' s lifestyle by promoting it as one of the tourist villages. The village's potential can sustain a number of tourists visiting and spending their money in the village where there is a warm hospitality experience and generally a good impression. The linkages between the local wisdom products, cultural arts and lifestyle, have been established under the participation of all concerned stakeholders in the village for their sustainable stability and they all thoroughly contribute to the income distribution of the village's people. The community's stability has been supported through OTOP product development processes in parallel with tourist attraction development so as to promote their creativity and participation under the 4P criteria consisting of: P: Place - Tourism Aspect: to potentially become tourist attractions, P: Product - Product Development Aspect: to develop products to become outstanding OTOP ones, P: People - Community Aspect: to promote the community's strong participation in OTOP village development and P: Preserve - Preservation Aspect: to be capable of preserving the community's identity in a sustainable manner. © 2019 AJHTL.","author":[{"dropping-particle":"","family":"Pranee","given":"S","non-dropping-particle":"","parse-names":false,"suffix":""}],"container-title":"African Journal of Hospitality, Tourism and Leisure","id":"ITEM-1","issue":"2","issued":{"date-parts":[["2019"]]},"language":"English","note":"Cited By :1\n\nExport Date: 31 March 2021\n\nCorrespondence Address: Pranee, S.; Quality Management Department, Thailand; email: pranee.supattra@gmail.com\n\nReferences: Aseetirat, C., (2010) The Ecotourism Management and Community Lifestyle, A Case Study of Amphawa Floating Market, , Amphawa District, Samutsongkram Province. Office of the Graduate Volunteer, Thammasat University; \nChaicharn, T., (2013) The Quality Development of Ecotourism in Northeastern, Thailand), , Suranaree University of Technology;\nCharoenvanich, P., Phootachote, N., (2000) The Ecotourism Marketing Development of Northeastern: A Case Study of 5 Tourist Attractions in 5 Provinces; Khon Kaen, Nakhon Ratchasima, Buriram, Loei and Ubon Ratchathani, , Faculty of Humanities and Social Sciences Khon Kaen University;\nDokboonnak, N., Thongkhamnuch, T., (2013) Participation of Communities in Tourism Management, , A Case Study of the Hundred Years Samchuk Market, Sam Chuk District, Suphan Buri Province. Rajamangala University of Technology Suvarnabhumi;\nJamroonsiri, A., (2002) The Tourism and Economic, Social &amp;amp; Cultural Change: A Case Study of Nong Bua Subdistrict, Phu-rue District, Loei Province, , Thai Studies Program, Loei Rajbhat University;\nMayor, V., (2012) The Study on Thai Tourist Motivation and Satisfaction of Touring Raksa Varin and Phorn Rung Hot Springs in Ranong Province, , Faculty of Arts and Science, Dhurakij Pundit University;\nProyrungroj, R., The Attitudes of Thai Hosts towards Western Volunteer Tourists (2015) European Journal of Tourism Research;\nSert-Sri, S., (2014) Guidelines of Tourism Development and Management for Khlong Khone Community, Muang District, Samutsongkhram Province, , Bangkok University;\nSrilachai, A., Buasorn, P., Guidelines of Sustainable Tourism Management for Community Based-Tourism, A Case Study of Ban Kokmuang, Jorakhemak, Prakhonchai District, Buriram Province (2018) Journal of Graduate Studies Valaya Alongkorn Rajbhat University, 12 (1). , (January-April, 2018);\nSutas Na Ayudhya, B., Development of Handicrafts to Promote Tawai Village Community-Based Tourism (2018) Thammasat Journal, 37 (1), p. 2018;\n(1991) The Ecotourism Society's Definition, , The Ecotourism Society Newsletter;\nThong-Chim, P., (2014) Tourism Cooperation Management of Lan Ta Island Community in Krabi Province, , Prince of Songkhla University;\nVorasiha, E., The Travelling Route for Gastronomic Tourism via Salt in the Western Region of Thailand (2018) African Journal of Hospitality, Tourism and Leisure, 7 (3)","publisher":"Africa Journals","publisher-place":"Quality Management Department, College of Innovation and Management, Suan Sunandha Rajabhat University, Thailand","title":"A community based tourism model of OTOP Village Champion (OVC): A case study of Hat Sompan Village, Ranong Province","type":"article-journal","volume":"8"},"uris":["http://www.mendeley.com/documents/?uuid=78e4decd-2c7f-4b7a-b2bf-058e5013f755"]}],"mendeley":{"formattedCitation":"(Pranee, 2019)","plainTextFormattedCitation":"(Pranee, 2019)","previouslyFormattedCitation":"(Pranee,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Pranee,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menunjukkan bahwa pengelolaan wisata dalam konsep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tidak terlepas dari sinergi masyarakat untuk merefleksikan ide-ide kreatif mereka dan mengembangkan sumber daya yang mereka miliki serta untuk meningkatkan lapangan pekerjaan dan berkontribusi pada peningkatan pendapatan masyarakat setenpat. Dalam studi pariwisata, CBT sering diasumsikan sebagai solusi mengatasi ketidakseimbangan daya dengan melibatkan semua pemangku kepentingan dalam proses memenuhi keinginan semua pemangku kepentingan, selain itu pemberdayaan masyarakat lokal dengan model CBT tidak terlihat hanya secara ekonomi, melainkan juga dalam dimensi lai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080/14766825.2019.1640707","ISSN":"14766825 (ISSN)","abstract":"Community-based tourism (CBT) uses existing natural and cultural resources and contributes to their preservation. Local communities are often presented as homogenous blocks in literature, without the presence of internal power struggles or contrasting values. In tourism studies, it is frequently assumed that CBT can overcome power imbalances by involving all stakeholders in a process that meets the desires of all stakeholders. In the context of how the CBT tourist attraction Vicos in Peru got authenticated, this case study explored not only the power imbalances between external and internal stakeholders, it also gathered empirical data regarding power issues in the authentication process of the tourist attraction, as well as the empowerment of community members. By researching the interests and influence of different external and internal stakeholders in the authentication process of Vicos, it was detected that various instruments of power were used. Moreover, differences in the empowerment of local community members were noticed, not only economically, but also in other dimensions. In conclusion, this study enriches tourism studies regarding imbalanced power relations between external and internal stakeholders, differences in the empowerment of community members through CBT and the presence of power issues in the authentication process of tourist attractions. © 2019, © 2019 Informa UK Limited, trading as Taylor &amp; Francis Group.","author":[{"dropping-particle":"","family":"Cornelisse","given":"M","non-dropping-particle":"","parse-names":false,"suffix":""}],"container-title":"Journal of Tourism and Cultural Change","id":"ITEM-1","issue":"4","issued":{"date-parts":[["2020"]]},"language":"English","note":"Cited By :1\n\nExport Date: 31 March 2021\n\nCorrespondence Address: Cornelisse, M.; Tourism, Netherlands; email: m.cornelisse@hr.nl\n\nReferences: Babb, F.E., (2011) The tourism Encounter: Fashioning Latin American nations and histories, , Stanford, CA: Stanford University Press; \nBerg, B.L., (2004) Qualitative research methods: For the social Sciences, , Cambridge: Pearson;\n(2018), http://www.betterplaces.nl, Retrieved from, April 13; Blackstock, K., A critical look at community based tourism (2005) Community Development Journal, 40 (1), pp. 39-49;\n(2018), https://dictionary.cambridge.org/dictionary/english, April 13, Retrieved from; Carnaffan, J., (2014) Santander Mobility Award research report 2014, , Newcastle: Santander Universities Network Countries;\nChhabra, D., Back to the past: A sub-segment of generation Y’s perceptions of authenticity (2010) Journal of Sustainable Tourism, 18 (6), pp. 793-809;\nChiarella, J., (2003) Environmental ordering in high mountain protected areas: An approach from the study of grazing impacts in Huascaran National Park, , Bergen: University of Bergen;\nCohen, E., Cohen, S.A., Authentication: Hot and Cool (2012) Annals of Tourism Research, 39 (3), pp. 1295-1314;\nCornelisse, M., Memorable tourism experiences in authentic Vicos (2014) Peru. Journal of Tourism Consumption and Practice, 6 (1), pp. 104-127;\nDolezal, C., The tourism encounter in community-based tourism in Northern Thailand: Empty meeting ground or space for change? (2015) Australian Journal of South-East Asian Studies, 8 (2), pp. 165-186;\nDolezal, C., (2015) Questioning empowerment in community-based tourism in rural Bali, , Brighton: The University of Brighton;\nGalbraith, J.K., (1983) The anatomy of power, , London: Hamish Hamilton;\nGilchrist, A., Community development in the UK–possibilities and paradoxes (2003) Community Development Journal, 38 (1), pp. 16-25;\nHall, C.M., (1996) Introduction to tourism in Australia: Impacts, planning and development, , Melbourne: Addison, Wesley and Longman;\nHarrison, D., Tourists, mobilities and paradigms (2017) Tourism Management, 63, pp. 329-337;\n(2000) Community based tourism for conservation and development: A resource kit, , Washington, DC: Author;\n(2001), http://mountain.org, Retrieved from; (2016) 2016 Annual report, , Washington, DC: Author;\nMtapuri, O., Giampiccoli, A., Towards a comprehensive model of community-based tourism development (2016) South African Geographical Journal, 98 (1), pp. 154-168;\nO’Gara, R., (2004) Cuyaquihuayi: Collaboration in participatory tourism in Andean Peru, , Stanford: Stanford University;\nReed, M.G., Power relations and community-based tourism planning (1997) Annals of Tourism Research, 24 (3), pp. 566-591;\nReed, M.S., Graves, A., Dandy, N., Posthumus, H., Hubacek, K., Morris, J., Stringer, L.C., Who’s in and why? A typology of stakeholder analysis methods for natural resource management (2009) Journal of Environmental Management, 90, pp. 1933-1949. , …;\n(2011), http://www.responsibletravelperu.com, Retrieved from, May 2; Scheyvens, R., Ecotourism and the empowerment of local communities (1999) Tourism Management, 20, pp. 245-249;\nSingh, T.V., (2012) Critical debates in tourism, , Bristol: Channel View;\n(2017), Sustainable development of tourism. Retrieved from sdt.unwto.org, September 18; Xie, P.F., (2010) Authenticating ethnic tourism, , Bristol: Channel View Publications","page":"437-454","publisher":"Routledge","publisher-place":"Tourism, Breda University of Applied Sciences, Breda, Netherlands","title":"Peru case study: power relations in community-based tourism","type":"article-journal","volume":"18"},"uris":["http://www.mendeley.com/documents/?uuid=dc1eb0f2-5d45-4618-becb-04d4bb376bcf"]}],"mendeley":{"formattedCitation":"(Cornelisse, 2020)","plainTextFormattedCitation":"(Cornelisse, 2020)","previouslyFormattedCitation":"(Cornelisse,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Cornelisse,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w:t>
      </w:r>
    </w:p>
    <w:p w:rsidR="008D1213" w:rsidRPr="00E1223A" w:rsidRDefault="008D1213" w:rsidP="008D1213">
      <w:pPr>
        <w:pStyle w:val="ListParagraph"/>
        <w:ind w:left="360" w:firstLine="360"/>
        <w:jc w:val="both"/>
        <w:rPr>
          <w:rFonts w:ascii="Book Antiqua" w:hAnsi="Book Antiqua" w:cs="Times New Roman"/>
          <w:sz w:val="24"/>
          <w:szCs w:val="24"/>
        </w:rPr>
      </w:pPr>
      <w:r w:rsidRPr="00E1223A">
        <w:rPr>
          <w:rFonts w:ascii="Book Antiqua" w:hAnsi="Book Antiqua" w:cs="Times New Roman"/>
          <w:sz w:val="24"/>
          <w:szCs w:val="24"/>
        </w:rPr>
        <w:t xml:space="preserve">Hasil peneliti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080/0035919X.2020.1715510","ISSN":"0035919X (ISSN)","abstract":"This paper provides a review of literature and synthesis of community-based tourism in Botswana by examining the issues associated with its conception, design and implementation. The paper is principally guided by the concept of sustainable tourism development. Results indicate that the concept of community-based tourism in Botswana can be traced to the commencement of Community-Based Natural Resource Management (CBNRM), which has its successes and challenges. The paper’s findings show the following challenges: community definition problems; multi-stakeholder participation, diversity and heterogeneity; deficiency in business acumen; lack of income distribution plans and reinvestment priorities and passive community participation. In view of the above, the future might be more challenging for the realisation of sustainable community-based tourism (CBT). The paper concludes with recommendations that may assist in improving the organisation, structure and implementation of community-based tourism in Botswana to ensure sustainability in community-based tourism development. © 2020 Royal Society of South Africa.","author":[{"dropping-particle":"","family":"Stone","given":"M T","non-dropping-particle":"","parse-names":false,"suffix":""},{"dropping-particle":"","family":"Stone","given":"L S","non-dropping-particle":"","parse-names":false,"suffix":""}],"container-title":"Transactions of the Royal Society of South Africa","id":"ITEM-1","issue":"2","issued":{"date-parts":[["2020"]]},"language":"English","note":"Cited By :1\n\nExport Date: 31 March 2021\n\nCorrespondence Address: Stone, M.T.; Department of Environmental Science, Botswana; email: stonerisher@yahoo.com\n\nFunding details: United States Agency for International Development, USAID\n\nFunding text 1: In the context of Botswana, CBNRM focuses on three main pillars of development – conservation, rural development and democracy and good governance (Zuze, ). It commenced in Botswana in 1989 and was made possible through funding from the United States Agency for International Development (USAID) and the government of Botswana through the joint Natural Resources Management Project (NRMP) (Gudadhur, ).\n\nReferences: Agrawal, A., Gibson, C.C., Enchantment and disenchantment: the role of community in natural resource conservation (1999) World Development, 27 (4), pp. 629-649; \nAppadurai, A., Disjuncture and difference in the global cultural economy (1991) Global Culture: Nationalism, globalization and modernity, pp. 36-49. , Featherstone M., (ed), London: Sage,. (Ed;\nArntzen, J.W., (2003) An economic view on wildlife management areas in Botswana, , Occasional paper, 10. CBNRM/SNV Support Programme;\nArntzen, J., Molokomme, D., Terry, E., Moleele, N., Tshosa, O., Mazambani, D., (2003) Final report on community-based natural resource review in Botswana: Report No. 1, , Centre for Applied Research for the CBNRM forum, Gaborone;\nBaktygulov, S., Raeva, D., (2010) Creating Value for All: Community-based tourism, , GIM case study B058, New York: United Nations Development Programme;\nBartunek, J., Keys, C., (1982) Power Equalization in Schools Through Organizational Development, , London: Sage;\nBlackstock, K., A critical look at community-based tourism (2005) Community Development Journal, 40, pp. 39-49;\nBlaikie, P., Is small really beautiful? Community-based natural resource management in Malawi and Botswana (2006) World Development, 34, pp. 1942-1957;\nBlancas, F.J., Gonzalez, M., Lozano-Oyola, M., Perez, F., The assessment of sustainable tourism: application to Spanish coastal destinations (2010) Ecological Indicators, 10, pp. 484-492. , &amp;amp;;\nBoggs, L.P., (2000) Community power, participation, conflict and development choice: Community wildlife conservation in the Okavango region of Northern Botswana, , London: International Institute for Environment and Development;\nBramwell, B., Lane, B., Sustainable tourism: An evolving global approach? (1993) Journal of Sustainable Tourism, 1 (1), pp. 1-5;\nBramwell, B., Lane, B., Collaboration and partnerships in tourism planning (2000) Tourism Collaboration and Partnerships: Politics, practice and sustainability, pp. 1-19. , Bramwell B., Lane B., (eds), Clevedon: Channel View, &amp;amp;,. (Eds;\nBramwell, B., Lane, B., Critical research on the governance of tourism and sustainability (2011) Journal of Sustainable Tourism, 19 (4-5), pp. 411-421;\nBrecher, J., Costello, T., Smith, B., (2000) Globalization from Below: The power of solidarity, , Boston, MA: South End Press;\nBromley, D., (1992) Making the Commons Work, , San Francisco, CA: Institute for Contemporary Studies;\nBuckley, R., A framework for ecotourism (1994) Annals of Tourism Research, 2 (3), pp. 661-669;\nBuscher, B., (2013) Transforming the Frontier: Peace parks and the politics of neo-liberal conservation in southern Africa, , Durham, NC/London: Duke University Press;\nCater, E., Environmental contradictions in sustainable tourism (1995) The Geographical Journal, 161 (1), pp. 21-28;\n(2016) 2016 Review of Community-Based Natural Resource Management in Botswana, , Report prepared for Southern African Environmental Programme (SAREP), Gaborone;\nCharmaz, K., (2006) Constructing Grounded Theory, , Thousand Oaks, CA: Sage;\nChevallier, R., Harvey, R., Is community-based natural resource management in Botswana viable? (2016) Policy Insights, 31, pp. 1-12;\nChoi, H.C., Sirakaya, E., Sustainability indicators for managing community tourism (2006) Tourism Management, 27 (6), pp. 1274-1289;\nCole, S., Information and empowerment: The keys to achieving sustainable tourism (2006) Journal of Sustainable Tourism, 14 (6), pp. 629-644;\nColton, J., Harris, S., Indigenous ecotourism’s role in community development: The case of the Lennox Island first nation tourism (2007) Indigenous Peoples, Issues and Implications, pp. 220-233. , Butler R., Hinch T., (eds), Burlington,MA: Butterworth-Heinemann, &amp;amp;,. (Eds;\nCornell, J., Page, S.J., Bentley, T., Towards sustainable tourism planning in New Zealand: Monitoring local government planning under the Resource Management Act (2009) Tourism Management, 30, pp. 867-877;\nDeMotts, R., Haller, T., Hoon, P., Saum, R., Dynamics of common pool resource management in the Okavango Delta, Botswana (2009) Development Southern Africa, 26 (4), pp. 569-583;\n(2000) CBNRM progress report, , Department of Wildlife and National parks, Gaborone;\nDurkheim, E., (1964) The Division of Labor in Society, , New York: Free Press of Glencoe;\nFlora, C.B., Flora, J.L., Fey, S., (2004) Rural Communities: Legacy and change, , Boulder, CO: Westview;\nGiampiccoli, A., Mtapuri, O., Community-based tourism: An exploration of the concept (s) from a political perspective (2012) Tourism Review International, 16 (1), pp. 29-43;\nGiampiccoli, A., Community-based tourism: Origins and present trends. African Journal for Physical, Health Education (2015) Recreation and Dance, 21 (2), pp. 675-687;\nGiampiccoli, A., Mtapuri, O., Between theory and practice: a conceptualization of community based tourism and community participation (2015) Loyola Journal of Social Sciences, 29 (1);\nGiampiccoli, A., Jugmohan, S., Mtapuri, O., Community-based tourism in rich and poor countries: Towards a framework for comparison. African Journal for Physical, Health Education (2015) Recreation and Dance, 21, pp. 1200-1216;\n(2007) Community Based Natural Resources Management Policy, , Government Paper 2. Gaborone, Ministry of Environment, Wildlife and Tourism/Government Printers;\nGraci, S.R., Putting community based tourism into practice: the case of the Cree Village Ecolodge in Moose Factory (2012) Ontario. Téoros, 1, pp. 65-70. , Special Issue;\nGudadhur, T., Organizations and their approaches in community based natural resource management in Botswana, Namibia, Zambia, and Zimbabwe (2000) SNV/IUCN CBNRM Support Programme, , Gaborone;\nHall, M., A typology of governance and its implications for tourism policy analysis (2011) Journal of Sustainable Tourism, 19 (4-5), pp. 437-457;\nJacsó, P., Google Scholar: the pros and the cons (2005) Online Information Review, 29 (2), pp. 208-214;\nKgathi, D.L., Mmopelwa, G., Mosepele, K., Natural resources assessment in the Okavango Delta, Botswana: Case studies of some key resources (2005) Natural Resources Forum, 29, pp. 70-81;\nKirby, S., McKenna, K., (1989) Experience, Research, Social Change: Methods from the margins, , Toronto: Garamond Press;\nKiss, A., Is community-based ecotourism a good use of biodiversity conservation funds? (2004) Trends in ecology &amp;amp; evolution, 19 (5), pp. 232-237;\nLawry, S., Tenure policy toward common property natural resources in sub-Saharan Africa (1990) Natural Resource Journal, 30, pp. 403-422;\nLee, D., Newby, H., (1983) The Problem of Sociology, , New York: Routledge;\nLeepile, L., Arntzen, J., CBNRM Status Assessment (2016) Natural Resources at the Centre of Rural Livelihoods–Looking beyond 50 Years of Botswana’s Independence, , Dikobe L., (ed), Proceedings of the 7th Biennial National CBNRM Conference, Botswana CBNRM National Forum, Gaborone: &amp;amp;,. (ed;\nLenao, M., Rural tourism development and economic diversification for local communities in Botswana: the case of Lekhubu Island (2014) Nordia Geographical Publications, 43 (2), pp. 1-61;\nLenao, M., Challenges facing community-based cultural tourism development at Lekhubu Island, Botswana: a comparative analysis (2015) Current Issues in Tourism, 18 (6), pp. 579-594;\nLenao, M., Community, state and power-relations in community based tourism on Lekhubu Island, Botswana (2017) Tourism Geographies, 19 (3), pp. 483-501;\nLenao, M., Saarinen, J., Political ecology of community-based natural resources management: principles and practices of power sharing in Botswana (2016) Political Ecology and Tourism, pp. 115-130. , Nepal S., Saarinen J., (eds), London/New York: Routledge, &amp;amp;,. (Eds;\nLewicki, R., Gray, B., Elliot, M., (2003) Making Sense of Intractable Environmental Conflicts: Concepts and cases, , Washington, DC: Island Press;\nLieblich, A., Tuval-Mashiach, R., Zilber, T., (1998) Narrative Research: Reading, analysis and interpretation, , Newbury Park: Sage;\nLiu, Z., Sustainable tourism development: A critique (2003) Journal of Sustainable Tourism, 11 (6), pp. 459-475;\nMacnaghten, P., Urry, J., (1998) Contested Natures, , London: Sage;\nMbaiwa, J.E., (2002) The socio-economic and environmental impacts of tourism development in the Okavango Delta, Botswana: a baseline study, , Harry Oppenheimer Okavango Research Centre, University of Botswana, Maun;\nMbaiwa, J.E., The success and sustainability of community-based natural resource management in the Okavango Delta (2004) Botswana. South African Geographical Journal, 86 (1), pp. 44-53;\nMbaiwa, J.E., Wildlife resource utilisation at Moremi Game Reserve and Khwai community area in the Okavango Delta, Botswana (2005) Journal of Environmental Management, 77, pp. 144-156;\nMbaiwa, J.E., (2008) Tourism development, rural livelihoods, and conservation in the Okavango Delta, Botswana, , Texas A&amp;amp;M University;\nMbaiwa, J.E., Changes on traditional livelihood activities and lifestyles caused by tourism development in the Okavango Delta (2011) Botswana. Tourism Management, 32, pp. 1050-1060;\nMbaiwa, J.E., The effects of tourism development on the sustainable utilization of natural resources in the Okavango Delta (2011) Botswana. Current Issues in Tourism, 14 (3), pp. 251-273;\nMbaiwa, J., The effects of tourism development on the sustainable utilisation of natural resources in the Okavango Delta, Botswana (2013) Tourism and the Millennium Development Goals, pp. 175-198. , Routledge;\nMbaiwa, J.E., Community-based natural resource management in Botswana (2015) Institutional Arrangements for Conservation, Development and Tourism in Eastern and Southern Africa, pp. 59-80. , Dordrecht: Springer;\nMbaiwa, J.E., Ecotourism in Botswana: 30 years later (2015) Journal of Ecotourism, 14 (2-3), pp. 204-222;\nMbaiwa, J.E., Poverty or riches: who benefits from the booming tourism industry in Botswana? (2017) Journal of Contemporary African Studies, 35 (1), pp. 93-112;\nMbaiwa, J.E., Effects of the safari hunting tourism ban on rural livelihoods and wildlife conservation in Northern Botswana (2018) South African Geographical Journal, 100 (1), pp. 41-61;\nMbaiwa, J.E., Hambira, W.L., Enclaves and Shadow State tourism in the Okavango Delta, Botswana (2019) South African Geographical Journal, 102, pp. 1-21;\nMbaiwa, J.E., Stronza, A.L., The effects of tourism development on rural livelihoods in the Okavango Delta, Botswana (2010) Journal of Sustainable Tourism, 18 (5), pp. 635-656;\nMbaiwa, J.E., Tshamekang, T.E., Developing a viable community-based tourism project in Botswana: The Case of the Chobe Enclave Conservation Trust (2012) World Sustainable Development Outlook, 2012, pp. 519-553;\nMiles, M.B., Huberman, A.M., (1994) Qualitative Data Analysis: An expanded sourcebook, , 2nd edn, Thousand Oaks, CA: Sage;\nMitchell, J., Muckosy, P., (2008) A misguided quest: Community-based tourism in Latin America, , Overseas Development Institute, London:, &amp;amp;, : UK;\nMoswete, N., Thapa, B., Local communities, CBOs/trusts, and people–park relationships: A case study of the Kgalagadi Transfrontier Park, Botswana (2018) The George Wright Forum, 35 (1), pp. 96-108;\nMoswete, N., Thapa, B., Lacey, G., Village-based tourism and community participation: A case study of the Matsheng villages in southwest Botswana (2009) Sustainable Tourism in Southern Africa: Local communities and natural resources in transition, pp. 189-209. , Saarinen J., Becker F., Manwa H., Wilson D., (eds), Bristol: Channel View, &amp;amp;,. (Eds;\nMtapuri, O., Giampiccoli, A., Towards a comprehensive model of community-based tourism development (2016) South African Geographical Journal, 98 (1), pp. 154-168;\nMulale, K., Mbaiwa, J.E., The effects of CBNRM integration into local government structures and poverty alleviation in Botswana (2012) Tourism Review International, 15 (1-2), pp. 171-182;\nMtapuri, O., Giampiccoli, A., Interrogating the role of the state and nonstate actors in community-based tourism ventures: Toward a model for spreading the benefits to the wider community (2013) South African Geographical Journal, 95 (1), pp. 1-15;\nNyathi-Ramahobo, L., From a phone call to the High Court ‘Wayeyi Visibility and Kamanakao Association’s Campaign for Linguistic and Cultural Rights in Botswana (2002) Journal of Southern African Studies, 28 (4), pp. 685-709;\nNyaupane, G.P., Poudel, S., Linkages among biodiversity, livelihood, and tourism (2011) Annals of Tourism Research, 38 (4), pp. 1344-1366;\nOstrom, E., (1990) Governing the Commons: The evolution of institutions for collective action, , Cambridge: Cambridge University Press;\nPoteete, A.R., Defining political community and rights to natural resources in Botswana (2009) Development and Change, 40 (2), pp. 281-305;\nPrice, G., (2004) Google Scholar documentation and large PDF files, , http://blog.searchenginewatch.com/blog/041201-105511, web-only document), : (1 August 2019;\nPritchard, A., Morgan, N., Ateljevic, I., Hopeful tourism: a new transformative perspective (2011) Annals of Tourism Research, 38 (3), pp. 941-963;\nProsser, R., Societal change and the growth in alternative tourism (1994) Ecotourism: A Sustainable Option? Chichester, pp. 19-37. , Cater E., Lowman G., (eds), John Wiley,. (eds;\nRedford, K.H., Sanderson, S.E., Extracting humans from nature (2000) Conservation biology, 14 (5), pp. 1362-1364;\nRozemeijer, N., (2000) Community-based tourism in Botswana: The SNV Experience in three community-tourism projects, , SNV/Botswana and SNV Service and Mediation Department cooperation with SNV Information Department. Gaborone, SOCI NATU SNV, (Ed;\nRozemeijer, N., (2001) Community-based tourism in Botswana: the SNV experience in three community-tourism projects, , http://www.snvworld.org/sites/www.snvworld.org/files/publications/Botswana-tourism-commnunity_based_tourism-2001.pdf, SNV/IUCN CBNRM Support Programme, Botswana:. (accessed 3 August 2017;\nRozemeijer, N., CBNRM in Botswana (2009) Evolution and Innovation in Wildlife Conservation: Parks and game ranches to transfrontier conservation areas, pp. 243-256. , Suich H., Child B., Spenceley A., (eds), London: Earthscan,. (Eds;\nSalazar, N.B., Community-based cultural tourism: issues, threats and opportunities (2012) Journal of Sustainable Tourism, 20 (1), pp. 9-22;\nSamatar, A.I., Leadership and ethnicity in the making of African state models: Botswana versus Somalia (1997) Third World Quarterly, 18 (4), pp. 687-708;\nSaum, R., (2006) How to make a living in Ikoga, , Common pool resource use and change the Okavango Delta Botswana: a case study. MSc thesis, Department of Social Anthropology, University of Zurich, Switzerland;\nSebele, L.S., Community-based tourism ventures, benefits and challenges: Khama rhino sanctuary trust, central district, Botswana (2010) Tourism Management, 31 (1), pp. 136-146;\nStrzelecka, M., Rural Tourism and Community Empowerment: Practice of local democracy in Pomerania, , undated,Urbana-Champaign, IL: University of Illinois;\nStone, M.T., Nyaupane, G., Rethinking community in community-based natural resource management (2014) Community Development, 45 (1), pp. 17-31;\nStone, M.T., Community empowerment through community-based tourism: the case of Chobe Enclave Conservation Trust in Botswana (2015) Institutional Arrangements for Conservation, Development and Tourism in Eastern and Southern Africa: A dynamic perspective, pp. 81-100. , Van der Duim R., Lamers M., Van Wijk J., (eds), New York: Springer,. (Eds;\nStone, M.T., Community-based ecotourism: a collaborative partnerships perspective (2015) Journal of Ecotourism, 14 (2-3), pp. 166-184;\nStone, M.T., Mbaiwa, J.E., Stone, L.S., Tourism in Botswana in the last 50 years: a review (2017) Botswana Notes and Records, , http://journals.ub.bw/index.php/bnr/;\nStone, M.T., Nyaupane, G., Rethinking community in community-based natural resource management (2014) Community Development, 45 (1), pp. 17-31;\nStone, M.T., Nyaupane, G.P., Ecotourism influence on community needs and the functions of protected areas: A systems thinking approach (2017) Journal of Ecotourism, 16 (3), pp. 222-246;\nStone, M.T., Nyaupane, G.P., Protected areas, wildlife-based community tourism and community livelihoods dynamics: spiraling up and down of community capitals (2018) Journal of Sustainable Tourism, 26 (2), pp. 307-324;\nStone, M.T., Rogerson, C.M., Community-based natural resource management and tourism: Nata Bird Sanctuary, Botswana (2011) Tourism Review International, 14, pp. 36-45;\nStone, L.S., Stone, M.T., Community-based tourism enterprises: challenges and prospects for community participation; Khama Rhino Sanctuary Trust, Botswana (2011) Journal of Sustainable Tourism, 19 (1), pp. 97-114;\nStone, L.S., Stone, M.T., The challenges of community-based tourism business ventures in the Developing World: a case of Khwai Development Trust, Botswana (2013) Tourism and Developments: Issues and Challenges, , Mihalic T., Gartner W.C., (eds), New York: Nova, &amp;amp;,. (Eds;\nSwatuk, L., From project to context: Community-based natural resources management in Botswana (2005) Global Environment Politics, 5 (3), pp. 95-134;\nSwift, C., Levin, G., Empowerment: An emerging mental health technology (1987) Journal of Primary Prevention, 8, pp. 71-94;\nTaylor, M., (2001) Whose Agenda? Researching the role of CBNRM in Botswana, , Gaborone: National Museum of Botswana;\nTaylor, M., Comparative analysis of CBNRM movements in southern Africa (2002) Journal of Applied Behaviour Sciences, 18, pp. 171-183;\nThakadu, O.T., Success factors in community based natural resources management in northern Botswana: Lessons from practice (2005) Natural Resources Forum, 29 (3), pp. 199-212;\nTimothy, D., Empowerment and stakeholder participation in tourism destination communities (2007) Tourism, Power and Space, pp. 199-216. , Church A., Coles T., (eds), New York: Routledge,. (Eds;\nTosun, C., Limits to community participation in the tourism development process in developing countries (2000) Tourism Management, 21 (6), pp. 613-633;\nTosun, C., Challenges of sustainable tourism development in the developing world: the case of Turkey (2001) Tourism Management, 22, pp. 289-303;\nTosun, C., Stages in the emergence of a participatory tourism development approach in the developing world (2005) Geoforum, 36 (3), pp. 333-352;\nTropman, J., Erlich, J., Rothman, J., (2001) Tactics and Techniques of Community Intervention. Itasca, , IL: Peacock;\nTwyman, C., Rethinking community resource management: Managing resources or managing people in western Botswana? (1998) Third World Quarterly, 19 (4), pp. 745-770;\nTwyman, C., Participatory conservation? Community-based natural resource management in Botswana (2000) The Geographical Journal, 166 (4), pp. 323-335;\n(1987) Our Common Future;\nWeaver, D., Oppermann, M., (2000) Tourism Management, , Milton: Wiley;\nWenger, E., (2011) Communities of practice: A brief introduction, , https://scholarsbank.uoregon.edu/jspui/bitstream/pdf, accessed 1 April 2017;\nWerber, R., Challenging minorities, difference and tribal citizenship in Botswana (2002) Journal of Southern African Studies, 28, pp. 671-684;\n(1987) Our Common Future, , Oxford: Oxford University Press;\n(1993) Tourism: the Year 2000 and Beyond Qualitative Aspects, , Madrid: World Tourism Organization;\nZahra, A., McGehee, N.G., Volunteer tourism: A host community capital perspective (2013) Annals of Tourism Research, 42, pp. 22-45;\nZapata, M.J., Hall, C.M., Lindo, P., Vanderschaeghe, M., Can community-based tourism contribute to development and poverty alleviation? Lessons from Nicaragua (2011) Current Issues in Tourism, 14 (8), pp. 725-749;\nZuze, C., (2006) Conservation education vs community-based natural resources management, , DWNP workshop, Community Extension and Outreach Division, Gaborone","page":"181-193","publisher":"Taylor and Francis Ltd.","publisher-place":"Department of Environmental Science, University of Botswana, Gaborone, Botswana","title":"Challenges of community-based tourism in Botswana: a review of literature","type":"article-journal","volume":"75"},"uris":["http://www.mendeley.com/documents/?uuid=060b0636-bd3e-4c2b-b4f5-f648059721b8"]}],"mendeley":{"formattedCitation":"(Stone &amp; Stone, 2020)","plainTextFormattedCitation":"(Stone &amp; Stone, 2020)","previouslyFormattedCitation":"(Stone &amp; Stone,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Stone &amp; Stone,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menunjukkan bahwa konsep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di Botswan dapat dirunut pada dimulainya Pengelolaan Sumber Daya Alam Berbasis Masyarakat yang memiliki keberhasilan dan tantangan. Temuan dalam penelitian Stone ini menunjukkan bahwa pengembangan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memiliki tantangan yaitu masalah komunitas, partisipasi multi-pemangku kepentingan, keragaman dan heterogenitas, kekurangan dalam ketajaman bisnis, kurangnya rencana distribusi pendapatan dan prioritas </w:t>
      </w:r>
      <w:r w:rsidRPr="00E1223A">
        <w:rPr>
          <w:rFonts w:ascii="Book Antiqua" w:hAnsi="Book Antiqua" w:cs="Times New Roman"/>
          <w:sz w:val="24"/>
          <w:szCs w:val="24"/>
        </w:rPr>
        <w:lastRenderedPageBreak/>
        <w:t xml:space="preserve">investasi kembali dan partisipasi pasif masyarakat. Melihat tantangan-tantangan tersebut, di masa depan mungkin lebih sulit untuk mewujudkan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yang berkelanjutan.</w:t>
      </w:r>
    </w:p>
    <w:p w:rsidR="008D1213" w:rsidRPr="00E1223A" w:rsidRDefault="008D1213" w:rsidP="008D1213">
      <w:pPr>
        <w:pStyle w:val="ListParagraph"/>
        <w:spacing w:before="240"/>
        <w:ind w:left="360" w:firstLine="360"/>
        <w:jc w:val="both"/>
        <w:rPr>
          <w:rFonts w:ascii="Book Antiqua" w:hAnsi="Book Antiqua" w:cs="Times New Roman"/>
          <w:sz w:val="24"/>
          <w:szCs w:val="24"/>
        </w:rPr>
      </w:pP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CBT) cocok diterapkan dan dikembangkan di Negara-negara berkembang, karena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ini dinilai dapat digunakan sebagai upaya pengentasan kemiskin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4764/10.ASEAS-0030","ISSN":"19992521 (ISSN)","abstract":"Community-Based Tourism (CBT) sites are often seen as a tool for poverty alleviation and eradication, especially in Least Developed Countries like Cambodia. CBT as a development tool has been critically examined in recent years in a development cooperation context, but also in academic literature. Two of the major discussion points are the approaches used both to establish, and ensure the financial sustainability CBT sites. This paper seeks to contribute to these discussions by examining the viability of the classical top-down CBT model in comparison to the bottom up approach to promote sustainable tourism development in Cambodia in consideration of the Sustainable Development Goals. The often-missing financial sustainability frequently happens due to a lack of management skills and a lack of knowledge of pricing in the communities. Based on this notion, this paper also contributes to the discussion by examining the willingness to pay of different target groups (i.e., locals, expatriates, and international tourists), and presents two arguments in support of a stronger emphasis of the local and, especially, the expatriate market. Firstly, expatriates display significantly higher willingness to pay than international tourists, and, secondly, expatriate support allows CBT sites to build an understanding of potential customers' needs, thereby supporting a more organic and sustainable growth. © 2020 SEAS - Society for South-East Asian Studies.","author":[{"dropping-particle":"","family":"Müllera","given":"S","non-dropping-particle":"","parse-names":false,"suffix":""},{"dropping-particle":"","family":"Hucka","given":"L","non-dropping-particle":"","parse-names":false,"suffix":""},{"dropping-particle":"","family":"Markovab","given":"J","non-dropping-particle":"","parse-names":false,"suffix":""}],"container-title":"Austrian Journal of South-East Asian Studies","id":"ITEM-1","issue":"1","issued":{"date-parts":[["2020"]]},"language":"English","note":"Cited By :2\n\nExport Date: 31 March 2021\n\nReferences: Alam, M.S., Paramati, S.R., The impact of tourism on income inequality in developing economies: Does Kuznets curve hypothesis exist? (2016) Annals of Tourism Research, 61, pp. 111-126; \nAmendah, E., Park, J., Consumer Involvement and psychological antecedents on eco-friendly destinations: Willingness to pay more (2008) Journal of Hospitality &amp;amp; Leisure Marketing, 17 (3-4), pp. 262-283;\nAref, F., Barriers to community capacity building for tourism development in communities in Shiraz, Iran (2011) Journal of Sustainable Tourism, 19 (3), pp. 347-359;\nBeeton, S., (2006) Community development through tourism, , http://gbv.eblib.com/patron/FullRecord.aspx?p=273930, Melbourne: CSIRO Publishing. Retrieved from;\nBoukas, N., Ziakas, V., Tourism policy and residents' well-being in Cyprus: Opportunities and challenges for developing an inside-out destination management approach (2016) Journal of Destination Marketing &amp;amp; Management, 5 (1), pp. 44-54;\nBramwell, B., Participative planning and governance for sustainable tourism (2010) Tourism Recreation Research, 35 (3), pp. 239-249;\nBreidert, C., (2006) Estimation of willingness-to-pay: Theory, measurement, application. Gabler Edition Wissenschaft, , Wiesbaden: Deutscher Universitäts-Verlag;\nBruner, A., Kessy, B., Jesse, M., James, W., Jorge, M., (2015) Tourists' willingness to pay to visit tourists' willingness to pay to visit Tanzania's national parks: A contingent valuation study, , September, (No. 9);\nBrunt, P., Courtney, P., Host perceptions of sociocultural impacts (1999) Annals of Tourism Research, 26 (3), pp. 493-515;\nBuccus, I., Hemson, D., Hicks, J., Piper, L., Community development and engagement with local governance in South Africa (2008) Community Development Journal, 43 (3), pp. 297-311;\nCarlsson, F., Johansson-Stenman, O., Willingness to pay for improved air quality in Sweden (2000) Applied Economics, 32 (6), pp. 661-669;\nCarter, R.W., Thok, S., O'Rourke, V., Pearce, T., Sustainable tourism and its use as a development strategy in Cambodia: a systematic literature review (2015) Journal of Sustainable Tourism, 23 (5), pp. 797-818;\nCheung, L.T.O., Jim, C.Y., Expectations and willingness-to-pay for ecotourism services in Hong Kong's conservation areas (2014) International Journal of Sustainable Development &amp;amp; World Ecology, 21 (2), pp. 149-159;\nChoi, H.C., Murray, I., Resident attitudes toward sustainable community tourism (2010) Journal of Sustainable Tourism, 18 (4), pp. 575-594;\nColomer Matutano, J., (2012) The effects of community-based tourism on socio-cultural values: The case study of Namibia, , (Neue Ausg). Saarbrücken: AV Akademikerverlag;\nDavidson, L., Sahli, M., Foreign direct investment in tourism, poverty alleviation, and sustainable development: A review of the Gambian hotel sector (2015) Journal of Sustainable Tourism, 23 (2), pp. 167-187;\nDixey, L., The unsustainability of community tourism donor projects: Lessons from Zambia (2008) Responsible tourism: Critical issues for conservation and development, pp. 323-341. , A. Spenceley (Ed.), London: Earthscan;\nDodds, R., Ali, A., Galaski, K., Mobilizing knowledge: Determining key elements for success and pitfalls in developing community-based tourism (2018) Current Issues in Tourism, 21 (13), pp. 1547-1568;\nDolezal, C., The tourism encounter in community-based tourism in Northern Thailand: Empty meeting ground or space for change? (2015) Austrian Journal of South-East Asian Studies, 8 (2), pp. 165-186;\nDutt, C.S., Harvey, W.S., Shaw, G., The missing voices in the perceptions of tourism: The neglect of expatriates (2018) Tourism Management Perspectives, 26, pp. 193-202;\nEdwards, M., The irrelevance of development studies (1989) Third World Quarterly, 11 (1), pp. 116-135;\nGarrod, B., Local participation in the planning and management of ecotourism: A revised model approach (2003) Journal of Ecotourism, 2 (1), pp. 33-53;\nGarroud, B., Fyall, A., Managing heritage tourism (2000) Annals of Tourism Research, 27 (3), pp. 682-708;\nGeorge, B.P., Henthorne, T.L., Tourism and the general agreement on trade in services (2007) International Journal of Social Economics, 34 (3), pp. 136-146;\nGoodwin, H., Font, X., (2014) Progress in responsible tourism, , (3rd ed.). Woodeaton, Oxford: Goodfellow Publishers Limited;\nGössling, S., Market integration and ecosystem degredation: Is sustainable tourism development in rural communities a contradiction in terms? (2002) Environment, Development and Sustainability, 5 (3-4), pp. 383-400;\nHall, C.M., Scaling ecotourism: The role of scale in understanding the impacts of ecotourism (2007) Critical issues in ecotourism: Understanding a complex tourism phenomenon, pp. 243-255. , J. Higham (Ed.), Oxford: Elsevier;\nHarrison, D., Schipani, S., Lao tourism and poverty alleviation: Community-based tourism and the private sector (2007) Current Issues in Tourism, 10 (2-3), pp. 194-230;\nHatipoglu, B., Alvarez, M.D., Ertuna, B., Barriers to stakeholder involvement in the planning of sustainable tourism: The case of the Thrace region in Turkey (2016) Journal of Cleaner Production, 111, pp. 306-317;\nHowitt, R., (2002) Rethinking resource management: Justice, sustainability and indigenous peoples, , London: Routledge;\nHultman, M., Kazeminia, A., Ghasemi, V., Intention to visit and willingness to pay premium for ecotourism: The impact of attitude, materialism, and motivation (2015) Journal of Business Research, 68 (9), pp. 1854-1861;\nHummel, J., Gujadhur, T., Ritsma, N., Evolution of tourism approaches for poverty reduction impact in SNV Asia: Cases from Lao PDR, Bhutan and Vietnam (2013) Asia Pacific Journal of Tourism Research, 18 (4), pp. 369-384;\n(2019) Global sustainable development report 2019: The future is now - science for achieving sustainable development., , Washington D.C.: United Nations;\nIsakovic, A., Forseth Whitman, M., Self-initiated expatriate adjustment in the United Arab Emirates: A study of academics (2013) Journal of Global Mobility: The Home of Expatriate Management Research, 1 (2), pp. 161-186;\nJiang, M., DeLacy, T., Mkiramweni, N.P., Harrison, D., Some evidence for tourism alleviating poverty (2011) Annals of Tourism Research, 38 (3), pp. 1181-1184;\nJones, T.E., Yang, Y., Yamamoto, K., Inbound, expat, and domestic climbers: A segment-based expenditure analysis of Mount Fuji's summer season (2016) Tourism Review International, 20 (2), pp. 155-163;\nde Jong, R., Sustainable energy through SCP in Cambodia (2016) Sustainable Asia: Supporting the transition to sustainable consumption and production in Asian developing countries, pp. 183-212. , P. Schroeder, K. Anggraeni, S. Sartori, &amp;amp; U. Weber (Eds.), Singapore: World Scientific;\nKalish, S., Nelson, P., A comparison of ranking, rating and reservation price measurement in conjoint analysis (1991) Marketing Letters, 2 (4), pp. 327-335;\nKayat, K., Ramli, R., Mat-Kasim, M., Abdul-Razak, R., Community-based rural tourism as a sustainable development alternative: An analysis with special reference to the community-based rural home stay programmes in Malaysia (2014) Theory and practice in hospitality and tourism research, , S. M. Radzi, M. F. S. Bakhtiar, Z. Mohi, M. S. M. Zahari, N. Sumarjan, C. T. Chik, &amp;amp; F. Izwan Anuar (Eds.), Hoboken: Taylor and Francis;\nKazeminia, A., Hultman, M., Mostaghel, R., Why pay more for sustainable services? The case of ecotourism (2016) Journal of Business Research, 69 (11), pp. 4992-4997;\nKhan, A., Bibi, S., Lorenzo, A., Lyu, J., Babar, Z.U., Tourism and development in developing economies: A policy implication perspective (2020) Sustainability, 12 (4), p. 1618;\nKiss, A., Is community-based ecotourism a good use of biodiversity conservation funds? (2004) Trends in Ecology &amp;amp; Evolution, 19 (5), pp. 232-237;\nKubickova, M., Campbell, J.M., The role of government in agro-tourism development: A top-down bottom-up approach (2020) Current Issues in Tourism, 23 (5), pp. 587-604;\nKunjuraman, V., Hussin, R., Challenges of community-based homestay programme in Sabah, Malaysia: Hopeful or hopeless? (2017) Tourism Management Perspectives, 21, pp. 1-9;\nKyle, G., Graefe, A., Manning, R., Testing the dimensionality of place attachment in recreational settings (2005) Environment and Behavior, 37 (2), pp. 153-177;\nLapeyre, R., Community-based tourism as a sustainable solution to maximise impacts locally? The Tsiseb Conservancy case, Namibia (2010) Development Southern Africa, 27 (5), pp. 757-772;\nLauring, J., Selmer, J., Jacobsen, J.K.S., Business or pleasure? Blurring relocation categories and motivation patterns among expatriates (2014) Scandinavian Journal of Hospitality and Tourism, 14 (2), pp. 170-186;\nLee, C.K., Lee, J.H., Kim, T.K., Mjelde, J.W., Preferences and willingness to pay for bird-watching tour and interpretive services using a choice experiment (2010) Journal of Sustainable Tourism, 18 (5), pp. 695-708;\nLonn, P., Mizoue, N., Ota, T., Kajisa, T., Yoshida, S., Evaluating the contribution of community-based ecotourism (CBET) to household income and livelihood changes: A case study of the Chambok CBET program in Cambodia (2018) Ecological Economics, 151, pp. 62-69;\nManyara, G., Jones, E., Community-based tourism enterprises development in Kenya: An exploration of their potential as avenues of poverty reduction (2007) Journal of Sustainable Tourism, 15 (6), pp. 628-644;\nMbaiwa, J.E., The socio-economic benefits and challenges of a community-based safari hunting tourism in the Okavango Delta, Botswana (2004) Journal of Tourism Studies, 15 (2), pp. 37-50;\nMeleddu, M., Pulina, M., Evaluation of individuals' intention to pay a premium price for ecotourism: An exploratory study (2016) Journal of Behavioral and Experimental Economics, 65, pp. 67-78;\nMichael, I., Armstrong, A., Badran, B., King, B., Dubai outbound tourism: An exploratory study of Emiratis and expatriates (2011) Journal of Vacation Marketing, 17 (1), pp. 83-91;\nMorey, E.R., Buchanan, T., Waldman, D.M., Estimating the benefits and costs to mountain bikers of changes in trail characteristics, access fees, and site closures: Choice experiments and benefits transfer (2002) Journal of Environmental Management, 64 (4), pp. 411-422;\nMorrison, A.M., (2013) Marketing and managing tourism destinations;\nMueller, S., Markova, J., Ponnapureddy, S., Community-based Ecotourism Development and Destination Governance in Cambodia: A Comparative Analysis (2020) Tourism and development in Southeast Asia, , C. Dolezal, A. Trupp, &amp;amp; H. T. Bui (Eds.), Routledge;\nMuhanna, E., Tourism development strategies and poverty elimination (2007) Problems and Perspectives in Management, 5 (1), pp. 37-49;\nMvula, C.D., Fair trade in tourism to protected areas: A micro case study of wildlife tourism to South Luangwa National Park, Zambia (2001) International Journal of Tourism Research, 3 (5), pp. 393-405;\nO'Reilly, D.J.W., Heritage and development: Lessons from Cambodia (2014) Public Archaeology, 13 (1-3), pp. 200-212. , https://doi.org/10.1179/1465518714Z.00000000071;\nPawson, S., D'Arcy, P., Richardson, S., The value of community-based tourism in Banteay Chhmar, Cambodia (2017) Tourism Geographies, 19 (3), pp. 378-397;\nReimer, J.K., Walter, P., How do you know it when you see it? Community-based ecotourism in the Cardamom Mountains of southwestern Cambodia (2013) Tourism Management, 34, pp. 122-132;\nReynisdottir, M., Song, H., Agrusa, J., Willingness to pay entrance fees to natural attractions: An Icelandic case study (2008) Tourism Management, 29 (6), pp. 1076-1083;\nRogerson, C.M., Tourism routes as vehicles for local economic development in South Africa: The example of the Magaliesberg Meander (2007) Urban Forum, 18 (2), pp. 49-68;\nRuiz-Ballesteros, E., Social-ecological resilience and community-based tourism (2011) Tourism Management, 32 (3), pp. 655-666;\nScheyvens, R., Momsen, J.H., Tourism and poverty reduction: Issues for small island states (2008) Tourism Geographies, 10 (1), pp. 22-41;\nSpenceley, A., (2010) Responsible tourism: Critical issues for conservation and development, , London: Earthscan;\nStoeckl, N., Enhancing the economic benefits of tourism at the local level (2008) Building community capacity for tourism development, pp. 16-28. , G. Moscardo (Ed.), Wallingford, UK, Cambridge, Mass: CABI;\nAsia, S., (2015) Sustainable tourism in Asia, , https://www.switch-asia.eu/fileadmin/user_upload/Publications/2015/FINAL_Sustainable_Tourism_ED.pdf, Retrieved from;\nTheerapappisit, P., The bottom-up approach of community-based ethnic tourism: A case study in Chiang Rai (2012) World heritage listing and implications for tourism - the case of Hue, Vietnam, , M. Kasimoglu (Ed.), INTECH Open Access Publisher;\nGlobal indicator framework for the Sustainable Development Goals and targets of the 2030 Agenda for sustainable development (2017), https://unstats.un.org/sdgs/indicators/Global%20Indicator%20Framework%20after%202020%20review_Eng.pdf, Retrieved from; Valek, N.S., The role of expats, local residents and tourists in defining a destination: A branding case study for Abu Dhabi tourism (2017) International Journal of Sustainable Society, 9 (1), p. 76;\nVen, S., Residents' participation, perceived impacts, and support for community-based ecotourism in Cambodia: A latent profile analysis (2016) Asia Pacific Journal of Tourism Research, 21 (8), pp. 836-861;\nVielhaber, C., Husa, K., Jöstl, J., Veress, K., Wieser, B., Paradise found? Lifeworld experiences of farang retirement migrants in Hua Hin and Cha-am (2014) Southeast Asian mobility transitions. Recent trends in tourism and migration, pp. 168-195. , K. Husa, A. Trupp, &amp;amp; H. Wohlschlägl (Eds.), Vienna: Institut für Geographie und Regionalforschung;\nWalter, P.G., Reimer, J.K., The &amp;quot;ecotourism curriculum&amp;quot; and visitor learning in community-based ecotourism: Case studies from Thailand and Cambodia (2012) Asia Pacific Journal of Tourism Research, 17 (5), pp. 551-561;\n(2017) UNWTO Annual Report 2016, , https://www.e-unwto.org/doi/pdf/10.18111/9789284418725, Retreived from;\nCambodia 2020 Annual research: Key highlights (2020), https://wttc.org/en-gb/Research/Economic-Impact/moduleId/704/itemId/83/controller/DownloadRequest/action/QuickDownload, Retrieved from; Yanes, A., Zielinski, S., Diaz Cano, M., Kim, S.-I., Community-based tourism in developing countries: A framework for policy evaluation (2019) Sustainability, 11 (9), p. 2506;\nZapata, M.J., Hall, C.M., Lindo, P., Vanderschaeghe, M., Can community-based tourism contribute to development and poverty alleviation? Lessons from Nicaragua (2011) Current Issues in Tourism, 14 (8), pp. 725-749","page":"81-101","publisher":"SEAS - Society for South-East Asian Studies","publisher-place":"Institute of Tourism, Lucerne University of Applied Sciences and Arts, Switzerland","title":"Sustainable community-based tourism in cambodia and tourists' willingness to pay","type":"article-journal","volume":"13"},"uris":["http://www.mendeley.com/documents/?uuid=c34686ac-a6b9-4b24-8771-4672100dac0b"]}],"mendeley":{"formattedCitation":"(Müllera et al., 2020)","plainTextFormattedCitation":"(Müllera et al., 2020)","previouslyFormattedCitation":"(Müllera et al.,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Müllera et al.,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merupakan salah satu model pengembangan pariwisata yang berpotensi meningkatkan pertumbuhan sosial ekonomi masyarakat, keterampilan bahasa, serta warisan budaya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4764/10.ASEAS-0029","ISSN":"19992521 (ISSN)","abstract":"Language and tourism are essentially interconnected by the cross-border movement of tourists and the resulting encounters of people who often speak different languages. These relationships, however, have not been explored very much in the context of community-based tourism (CBT), a kind of tourism that has the potential to enhance communities' socioeconomic growth, language skills, and cultural heritage. This study explores local communities' perceived English language needs and challenges for tourism purposes in Thailand's second-tier provinces of Chiang Rai and Buriram. Informed by fieldwork observations, semi-structured, and focus-group interviews, the findings reveal four key issues: i) the limitations of host-guest interaction and communication, ii) dependency on tour guides, iii) communities' current communicative English needs, and iv) language users' sociocultural and linguistic identities. In the cross-cultural tourism encounter, English was needed by the communities despite its limited use by CBT leaders and members. Cultural identities of the communities and individual speakers were constructed by tour guides whose interpretations of cultural meanings could have been lost in translation. Despite the hegemonic lingua franca status of English, multilingual competence among CBT professionals should be promoted to facilitate community communication and more independence from external translators and cultural brokers. Driven by Thailand's current economic development model, information and communication technology (ICT) could be used to help meet Sustainable Development Goals (SDGs) 4 (Quality Education) and 8 (Decent Work and Economic Growth) by promoting lifelong learning opportunities and socioeconomic development for remote tourism destinations. © 2020 SEAS - Society for South-East Asian Studies.","author":[{"dropping-particle":"","family":"Nomnian","given":"S","non-dropping-particle":"","parse-names":false,"suffix":""},{"dropping-particle":"","family":"Trupp","given":"A","non-dropping-particle":"","parse-names":false,"suffix":""},{"dropping-particle":"","family":"Niyomthong","given":"W","non-dropping-particle":"","parse-names":false,"suffix":""},{"dropping-particle":"","family":"Tangcharoensathaporn","given":"P","non-dropping-particle":"","parse-names":false,"suffix":""},{"dropping-particle":"","family":"Charoenkongka","given":"A","non-dropping-particle":"","parse-names":false,"suffix":""}],"container-title":"Austrian Journal of South-East Asian Studies","id":"ITEM-1","issue":"1","issued":{"date-parts":[["2020"]]},"language":"English","note":"Cited By :3\n\nExport Date: 31 March 2021\n\nFunding text 1: This project was partially supported by AirAsia (Thailand) and Globish Academia (Thailand). Researchers would like to thank community leaders and villagers of Baan Pha-Mee and Baan Kok Muang for their participation during the data collection of this research project.\n\nReferences: Adipat, B., Phongwitthayanukit, N., Siributr, B., Phetnil, W., Sudkangwan, P., (2019) Village Broadband Internet Project (Net Pracharat) of Thailand, , Bangkok: Asia-Pacific Telecommunity; \nAlarcón, D.M., Cole, S., No sustainability for tourism without gender equality (2019) Journal of Sustainable Tourism, 27 (7), pp. 903-919;\nAlting von Geusau, L., Akha internal history: Marginalisation and the ethnic alliance system (2000) Civility and savagery. Social identity in Tai States, pp. 122-158. , A. Turton (Ed.), Richmond: Curzon;\n(2016) ASEAN Community based tourism standard, , Jakarta: ASEAN Secretariat;\n(2008) The ASEAN Charter., , https://asean.org/wp-content/uploads/images/archive/publications/ASEAN-Charter.pdf, Jakarta: ASEAN Secretariat. Retrieved from;\nAslam, M., Cooper, M.J.M., Othman, N., Lew, A.A., (2016) Sustainable tourism in the Global South: Communities, environments and management, , Newcastle Upon Tyne: Cambridge Scholars Publishing;\nBoonratana, R., Community-based tourism in Thailand: The need and justification for an operational definition (2010) Kasetsart Journal (Social Science), 31 (2), pp. 280-289;\nBoonyasaranai, P., Akha people, language and Thai-based orthography: Ban Mae-sa-laep, Mae-fa-luang district, Chiang Rai province (2017) Journal of Language and Linguistics, 36 (1), pp. 37-61;\nBoonyasaranai, P., The development and use of common Akha orthography (2010) Unpublished Ph.D. Dissertation, , Mahidol University, Nakhon Pathom, Thailand;\nBourdieu, P., The forms of capital (1986) Handbook of theory and research for the sociology of education, pp. 241-258. , J. G. Richardson (Ed.), New York: Greenwood Press;\nBourdieu, P., (1991) Language and symbolic power., , Cambridge: Polity Press;\nBuadaeng, K., Boonyasaranai, P., Religious conversion and ethnic identity: The Karen and the Akha in Northern Thailand (2008) Living in a globalized world. Ethnic minorities in the Greater Mekong Subregion, pp. 89-114. , D. McCaskill, P. Leepreecha, &amp;amp; H. Shaoying (Eds.), Chiang Mai: Mekong Press;\nCharoensit, J., Emphandhu, D., Analyzing the research gap on community-based tourism in Thailand (2018) Damrong Journal of the Faculty of Archeology Silpakorn University, 17 (1), pp. 175-203;\nCitrinot, L., Thai AirAsia promotes increasingly community tourism (2017), http://asean.travel/2017/08/21/thai-airasia-promotes-increasingly-community-Tourism, ASEAN Travel Retrieved from; Cohen, E., (2001) Thai tourism: Hill tribes, islands and open-ended prostitution, , Bangkok: White Lotus;\nCohen, E., Cooper, R.L., Language and tourism (1986) Annals of Tourism Research, 13 (4), pp. 533-563;\nDangi, T.B., Jamal, T., An integrated approach to &amp;quot;sustainable community-based tourism&amp;quot; (2016) Sustainability, 8 (475), pp. 1-32;\nDodds, R., Ali, A., Galaski, K., Mobilising knowledge: Determining key elements for success and pitfalls in developing community-based tourism (2018) Current Issues in Tourism, 21 (13), pp. 1547-1568;\nDolezal, C., The tourism encounter in community-based tourism in Northern Thailand: Empty meeting ground or space for change? (2015) Austrian Journal of South-East Asian Studies, 8 (2), pp. 165-186;\nDolezal, C., Community-based tourism in Thailand: (Dis-)illusions of authenticity and the necessity for dynamic concepts of culture and power (2011) Austrian Journal of South-East Asian Studies, 4 (1), pp. 129-138;\nDolezal, C., Trupp, A., Bui, H.T., Tourism and development in Southeast Asia: Concluding remarks and future outlook (2020) Tourism and development in Southeast Asia, pp. 214-218. , C. Dolezal, A. Trupp, &amp;amp; H. T. Bui (Eds.), London: Routledge;\nEghdami, M., Moinzaheh, A., Barati, H., Investigating English for specific purposes tourism management textbooks: Evidence from Iranian ESP needs analysis (2018) Journal of Environmental Management and Tourism, 9 (2), pp. 248-254;\nEnfield, N.J., How to define 'Lao', 'Thai', and 'Isan' language? A view from linguistic science (2002) Tai culture, 7 (1), pp. 62-67;\nEnnis, M.J., Petrie, G.M., (2020) Teaching English for tourism: Bridging research and praxis, , Oxon: Routledge;\nGao, S., The biggest English corner in China: How the town of Yangshuo has become famous for educational tourism and English-language learning (2012) English Today, 28 (3), pp. 34-39;\nGiampiccoli, A., Saayman, M., Community-based tourism: From a local to a global push (2016) Acta Commercii, 16 (1), pp. 1-10;\nGillogly, K., Developing the hill tribes of Northern Thailand (2004) Civilizing the margins: Southeast Asian government policies for the development of minorities, pp. 116-149. , C. R. Duncan (Ed.), Ithaca, New York: Cornell University Press;\nHall, C.M., Constructing sustainable tourism development: The 2030 Agenda and the managerial ecology of sustainable tourism (2019) Journal of Sustainable Tourism, 27 (7), pp. 1044-1060;\nHall-Lew, L.A., Lew, L.A., Speaking heritage: Language, identity, and tourism (2014) The Wiley Blackwell companion to tourism, pp. 336-348. , A. A. Lew, C. M. Hall, &amp;amp; A. M. Williams (Eds.), New Jersey: Wiley-Blackwell;\nHan, H., Eom, T., Al-Ansi, A., Ryu, H.B., Kim, W., Community-based tourism as a sustainable direction in destination development: An empirical examination of visitor behaviors (2019) Sustainability, 11 (2864), pp. 1-14;\nHayes, D., Language learning, teaching and educational reform in Thailand: An English teacher's perspectives (2010) Asia Pacific Journal of Education, 30 (3), pp. 305-319;\nHoffman, P.R., Tourism and language in Mexico's Los Cabos (1992) Journal of Cultural Geography, 12 (2), pp. 77-92;\nInkaew, M., An exploration of English as a lingua franca communication: A case study of how English is used as a lingua franca among non-native speakers for mutual understanding in an international golf tournament operation in Thailand (2018) rEFLections, 25 (2), pp. 42-58;\nInpeng, S., Nomnian, S., The use of Facebook in a TEFL program based on the TPACK framework (2020) LEARN Journal: Language Education and Acquisition Research Network Journal, 13 (2);\nInphoo, P., Nomnian, S., Dramatizing a northeastern Thai folklore to lessen high school students' communication anxiety (2019) PASAA, 57 (1), pp. 33-66;\nJhaiyanuntana, A., Nomnian, S., Intercultural communication challenges and strategies for the Thai undergraduate hotel interns (2020) PASAA, 59 (1), pp. 204-235;\nJones, C., Pimdee, P., Innovative ideas: Thailand 4.0 and the fourth industrial revolution (2017) Asian International Journal of Social Sciences, 17 (1), pp. 4-35;\nKaur, A., Young, D., Kirkpatrick, R., English education policy in Thailand: Why the poor results? (2016) English language education policy in Asia, pp. 345-361. , R. Kirkpatrick (Ed.), Switzerland: Springer International;\nKhan, M.N., Hassan, F., Assessment of tourism resource potential at Buriram Province, Thailand (2016) Asian Social Science, 12 (10), pp. 27-34;\nKontogeorgopoulos, N., Churyen, A., Duangsaeng, V., Success factors in community-based tourism in Thailand: The role of luck, external support, and local leadership (2014) Tourism Planning &amp;amp; Development, 11 (1), pp. 106-124;\nLeepreecha, P., Becoming indigenous peoples in Thailand (2019) Journal of Southeast Asian Studies, 50 (1), pp. 32-50;\nLeruksa, C., Chaigasem, T., Suephakdee, D., An innovation model for international sport events city of Buriram Province, Thailand (2019) Veridian E-Journal (Humanities, Social Sciences and Arts), 12 (2), pp. 672-686;\nLusby, C., Eow, K., Tourism development in a new democracy: Residents' perceptions of community-based tourism in Mawlamyine, Myanmar (2015) Journal of Tourism and Recreation, 2 (1), pp. 23-40;\nMajidi, A., English as a global language: Threat or opportunity for minority languages? (2013) Mediterranean Journal of Social Sciences, 4 (11), pp. 33-38;\nMcCaskill, D., Leepreecha, P., Shaoying, H., Globalization, nationalism, regionalism, and ethnic minorities in the Greater Mekong Subregion: A comparative analysis (2008) Living in a globalized world. Ethnic minorities in the Greater Mekong Subregion, pp. 1-57. , D. McCaskill, P. Leepreecha, &amp;amp; H. Shaoying (Eds.), Chiang Mai: Mekong Press;\nMietzner, A., Storch, A., (2019) Language and tourism in postcolonial settings, , Bristol: Channel View Publications;\nMoolsin, W., Sripirom, K., The ritual Baisrisukwan at Ban Kokmuang Prakhon Chai district, Buriram province: The reproduction of cultural capital for tourism (2019) Walailak Abode of Culture Journal, 19 (1), pp. 61-78;\nNitikasetsoontorn, S., The success factors of community-based tourism in Thailand (2015) NIDA Development Journal, 55 (2), pp. 24-58;\nNomnian, S., (2018) Synergizing transcultural learning of global Englishes: Voices of Chinese exchange students in a Thai University, , Bangkok: ELT Education;\nNomnian, S., Thai doctoral students' layers of identity options through social acculturation in Australia (2018) Austrian Journal of South-East Asian Studies, 11 (1), pp. 99-116;\nNomnian, S., Thai entrepreneurs' needs of English language for raft service business (2014) Silpakorn University Journal of Social Sciences, Humanities, and Arts, 14 (3), pp. 101-128;\nNomnian, S., Thai entrepreneurs' needs for English language learning materials for the raft service business in Kanchanaburi province (2014) Humanities Journal, 21 (2), pp. 243-275;\nNomnian, S., Review of English language basic education core curriculum: Pedagogical implications for Thai primary level teachers of English (2013) Kasetsart Journal (Social Sciences), 34, pp. 583-589;\nNomnian, S., Arphattananon, T., A qualitative study on factors influencing achievement of English language teaching and learning in Thai government secondary schools (2018) Asian EFL Journal, 20 (6), pp. 207-233;\nNomnian, S., Arphattananon, T., School administrators' competencies for effective English language teaching and learning in Thai government primary schools (2018) IAFOR Journal of Education, 6 (2), pp. 51-69;\nNomnian, S., Thawornpat, M., Family engagement on the promotion of Thai learners' English language learning in public secondary schools in Bangkok (2015) LEARN Journal, 8 (2), pp. 43-58;\nPhillipson, R., (2013) Linguistic imperialism continued, , London: Routledge;\nPhumpho, R., Nomnian, S., Challenges of Thai business people using English in ASEAN (2019) Kasetsart Journal of Social Sciences, 40 (4), pp. 743-750;\nPrachanant, N., Needs analysis on English language use in tourism industry (2012) Procedia-Social and Behavioral Sciences, 66, pp. 117-125;\nPremsrirat, S., Hirsh, D., (2018) Language revitalization: Insights from Thailand, , Switzerland: Peter Lang;\nPudwong, H., Monpanthong, P., Creating added value for Hmong ethnic identity in the context of creative tourism activities: A case study of Hmong Kiew Kan Village, Rim Khong Subdistrict, Chiang Khong District, Chiang Rai Province (2019) Journal of Human Sciences, 20 (2), pp. 40-68;\nRattanasaengsawang, P., The study of economic, social and cultural adaptation as a way of life of Hmong ethnic along North South Economic Corridor in Chiang Khong District, Chiang Rai Province, Thailand (2018) Journal of Perspectives on Development Policy in the Greater Mekong Region, 6 (1), pp. 42-63;\nRigg, J., (2019) More than rural: Textures of Thailand's agrarian transformation, , Honolulu: University of Hawaii Press;\nRobinson, R.N., Martins, A., Solnet, D., Baum, T., Sustaining precarity: Critically examining tourism and employment (2019) Journal of Sustainable Tourism, 27 (7), pp. 1008-1025;\nBerger, R., (2017) Insights on digitalization of Thailand industry. Digital roadmap for aging society, agriculture, and tourism, , Bangkok: Roland Berger;\nRuiz-Ballesteros, E., Keys for approaching community-based tourism (2017) Gazeta de Antropología, 33 (1), pp. 1-10;\nSakata, H., Prideaux, B., An alternative approach to community-based ecotourism: A bottom-up locally initiated non-monetised project in Papua New Guinea (2013) Journal of Sustainable Tourism, 21 (6), pp. 880-899;\nSarot, T., Kraisame, S., Urban multilingualism: A case study of the relationship between linguistic landscape and business in North Nana (2018) Journal of Language and Culture, 38 (1), pp. 24-40;\nSatarat, N., Sustainable management of community-based tourism in Thailand (2010) Unpublished PhD Thesis, , National Institute of Development and Administration, Bangkok, Thailand;\nScheyvens, R., Hughes, E., Can tourism help to &amp;quot;end poverty in all its forms everywhere&amp;quot;? The challenge of tourism addressing SDG1 (2019) Journal of Sustainable Tourism, 27 (7), pp. 1061-1079;\nSiakwah, P., Musavengane, R., Leonard, L., Tourism governance and attainment of the Sustainable Development Goals in Africa (2019) Tourism Planning &amp;amp; Development, 7, pp. 1-29;\nSmith, N., Suthitakon, N., Gulthawatvichai, T., Karnjanakit, S., The circumstances pertaining to the behaviors, demands and gratification in tourist engagement in coffee tourism (2019) PSAKU International Journal of Interdisciplinary Research, 8 (1), pp. 221-233;\nStainton, H., The commodification of English language teaching in tourism: A sustainable solution? (2018) Tourism Management Perspectives, 25, pp. 123-130;\nStrevens, P., ESP after twenty years: A re-appraisal (1988) ESP: State of the art, pp. 1-13. , M. Tickoo (Ed.), Singapore: SEAMEO Regional Language Centre;\nSuebwongsuwan, W., Nomnian, S., Thai undergraduate interns' awareness and attitudes towards English as a lingua franca (2020) Indonesian Journal of Applied Linguistics, 9 (3), pp. 704-714;\nSujachaya, S., Sitisarn, C., Significance and role of the chicken in the Akha worldview (2005) MANUSYA: Journal of Humanities, 9, pp. 64-79;\n(2020) TAT Intelligence Center, , https://intelligencecenter.tat.or.th/articles/1431, Tourism Authority of Thailand. Retrieved from;\n(2018) TAT launches Go Local project to spread benefits of tourism across local communities nationwide, , https://www.tatnews.org/2018/01/tat-launches-go-local-project-spread-benefits-tourism-across-local-communities-nationwide/, Tourism Authority of Thailand. Retrieved from;\nTheerapappisit, P., The bottom-up approach of community-based ethnic tourism: A case study in Chiang Rai (2012) Strategies for tourism industry: Micro and macro perspectives, pp. 267-294. , M. Kasimoglu (Ed.), Croatia: InTech;\nThongtong, T., A linguistic landscape study of signage on Nimmanhemin road, A Lanna Chiang Mai chill-out street (2016) MANUSYA: Journal of Humanities, 22, pp. 72-87;\nThurlow, C., Jaworski, A., (2010) Tourism discourse: Language and global mobility, , New York: Palgrave Macmillan;\nTooker, D.E., Modular modern: Shifting forms of collective identity among the Akha of Northern Thailand (2004) Anthropological Quarterly, 77 (2), pp. 243-288;\nToyota, M., Urban migration and cross-border networks: A deconstruction of Akha identity in Chiang Mai (1998) Southeast Asian Studies, 35 (4), pp. 197-223;\nToyota, M., (1993) Tourism, continuity and change within an Akha Community: Image and reality, , Unpublished master's thesis. University of Hull, Hull;\nTrupp, A., (2017) Migration, micro-business and tourism in Thailand: Highlanders in the city, , London: Routledge;\nTrupp, A., The development of ethnic minority souvenir business over time and space (2015) International Journal of Asia Pacific Studies, 11 (1), pp. 145-167;\nTrupp, A., Ethnic tourism in Northern Thailand: Viewpoints of the Akha and the Karen (2014) Southeast Asian mobility transitions: Issues and trends in tourism and migration, pp. 346-376. , K. Husa, A. Trupp, &amp;amp; H. Wohlschlägl (Eds.), Vienna: Department of Geography and Regional Research, University of Vienna;\nTrupp, A., Host perspectives on ethnic minority tourism in Northern Thailand (2014) Journal of Tourism Consumption and Practice, 6 (1), pp. 52-80;\nTrupp, A., Dolezal, C., Bui, H.T., Mapping tourism, sustainability, and development in Southeast Asia (2020) Tourism and development in Southeast Asia, pp. 3-22. , C. Dolezal, A. Trupp, &amp;amp; H. T. Bui (Eds.), Abingdon: Routledge;\n(2019) Sustainable Development Goals, , https://sustainabledevelopment.un.org/, Retrieved from;\nWalters, T., Using thematic analysis in tourism research (2016) Tourism Analysis, 21 (1), pp. 107-116;\nWinichakul, T., (1994) Siam mapped: A history of the geo-body of a nation., , Honolulu: University of Hawaii Press;\nWatjanasoontorn, I., Viriyasuebphong, P., Voraseyanont, P., Sport marketing mix impact on intention to revisit Buriram (2019) Journal of Thai Hospitality and Tourism, 14 (2), pp. 91-101;\nWijingaarden, V., Q method and ethnography in tourism research: Enhancing insights, comparability and reflexivity (2017) Current Issues in Tourism, 20 (8), pp. 869-882;\nYumatov, K.V., Kiriyanova, L.G., Yakimova, N.S., Zaitseva, N.A., Larionova, A.A., Korsunova, N.M., Problem-based learning methods for training staff for tourism and hospitality clusters (2017) Eurasian Journal of Analytical Chemistry, 12 (5), pp. 803-812;\nZahedpisheh, N., Bakar, A., Zulqarnain, B., Saffari, N., English for tourism and hospitality purposes (ETP) (2017) English Language Teaching, 10 (9), pp. 86-94","page":"57-79","publisher":"SEAS - Society for South-East Asian Studies","publisher-place":"Research Institute for Languages and Cultures of Asia, Mahidol University, Thailand","title":"Language and community-based tourism: Use, needs, dependency, and limitations","type":"article-journal","volume":"13"},"uris":["http://www.mendeley.com/documents/?uuid=14326ecc-e387-4927-845f-5f53200fd164"]}],"mendeley":{"formattedCitation":"(Nomnian et al., 2020)","plainTextFormattedCitation":"(Nomnian et al., 2020)","previouslyFormattedCitation":"(Nomnian et al.,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Nomnian et al.,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Dalam peneliti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080/14616688.2019.1600006","ISSN":"14616688 (ISSN)","abstract":"The desa wisata terpadu policy was created in 1992 by the Indonesian government. Translated as integrated touristic villages, this model promotes an archetype of sustainable development adapted according to the characteristics of the local villages. Twenty-five years after the creation of this policy, it becomes relevant to examine its capacity to do so, by meeting the expectations of sustainable tourism, understood as a motor of global development and territorial integration. Because Bali remains the most important touristic destination in Indonesia, this study focus on this special case, and more especially on three villages considered as model examples: Penglipuran, Tenganan and Jatiluwih. For each, have been studying its economic sustainability, analyzing whether tourism brings local economic development; its social sustainability, evaluating the capacity of tourism to foster cohesion among the inhabitants by maintaining the traditional local organization; and its cultural sustainability, examining the complex effects of tourism on the preservation of local heritage. The methodology is based on a multi-case study, through a qualitative approach composed of 12 interviews with actors and inhabitants among the local population involved in tourism. Our results show that the three villages are successfully meeting the expectations of sustainable tourism by favoring economic growth that enables the local population to keep their community alive through community-based management that globally respects the traditional organization. However, their sustainability remains fragile and needs to be improved through an increasingly efficient socio-economic model. It includes more flexibility to involve young qualified inhabitants, without gender prejudice, in order to avoid the ‘vicious circle’ of a lack of qualified human resources limiting their capacity for economic growth. Those results may be of interest to researchers who are involved with tourism and sustainability issues, but also to institutions and professionals working on the establishment of sustainable models of tourism in Bali or elsewhere. © 2019, © 2019 Informa UK Limited, trading as Taylor &amp; Francis Group.","author":[{"dropping-particle":"","family":"Pickel-Chevalier","given":"S","non-dropping-particle":"","parse-names":false,"suffix":""},{"dropping-particle":"","family":"Bendesa","given":"I K G","non-dropping-particle":"","parse-names":false,"suffix":""},{"dropping-particle":"","family":"Darma Putra","given":"I N","non-dropping-particle":"","parse-names":false,"suffix":""}],"container-title":"Tourism Geographies","id":"ITEM-1","issued":{"date-parts":[["2019"]]},"language":"English","note":"Cited By :3\n\nExport Date: 31 March 2021\n\nCorrespondence Address: Pickel-Chevalier, S.; ESTHUA (Department of Tourism and Hospitality), France; email: Sylvine.chevalier@univ-angers.fr\n\nReferences: Bendesa, I.K.G., Aksari, N.M.A., From agricultural to tourism hegemony: A deep socio-economic structural transformation (2017) Tourism in Bali and the Challenge of Sustainable Development, pp. 76-102. , S. Pickel-Chevalier, Cambridge, Cambridge Scholars Publishing; \nBourdieu, P., Espace social et pouvoir symbolique [Social space and symbolic power] (1987) Choses dites, , Paris: Minuit,. In;\nBuckley, R., Sustainable tourism: Research and reality (2012) Annals of Tourism Research, 39 (2), pp. 528-546;\nButler, R., Sustainable tourism: A state-of-the-art review (1999) Tourism Geographies, 1 (1), pp. 7-25;\nByczek, C., Traditional livelihoods and community-based ecotourism (2016) Recent developments in Bali tourism, pp. 214-239. , Putra I.D., Campbell S., (eds), Denpasar: Buku Arti,. (Eds;\nCater, E., Ecotourism in the third world: Problems for sustainable tourism development (1993) Tourism Management, 14 (2), pp. 85-90;\nCone, C., Crafting selves: The life of two Mayan women (1995) Annals of Tourism Research, 22 (2), pp. 314-327;\nCosta, C., Bakas, F., Breda, Z., Durão, M., Carvalho, I., Caçador, S., Gender, flexibility and the ‘ideal tourism worker’ (2017) Annals of Tourism Research, 64, pp. 64-75;\nDi Méo, G., (2016), http://journals.openedition.org/cybergeo/27761, Une géographie sociale. Entre structures et représentations [A social geography. Between structures and representations]., Cybergéo, Les 20 ans de Cybergeo,. Retrieved from; (1999) Tourism Management, 20. , Farrell, B.H. (,), Conventional or sustainable tourism? No room for choice., (2), 189–191;\nHitchcock, M., Putra, N.D., (2007) Tourism, development and terrorism in Bali, , Hampshire: Ashgate Publishing;\nHobsbawm, E., Ranger, T., (2012) The invention of tradition, , Cambridge: Cambridge University Press, &amp;amp;,. (Eds;\nHunter, C., Sustainable tourism as an adaptive paradigm (1997) Annals of Tourism Research, 24 (4), pp. 850-867;\nIwahara, H., Sustainable tourism discourse and practice: A case study of village-ecotourism in southern Bali (2016) Recent developments in Bali tourism, pp. 193-213. , Putra I.D., Campbell S., (eds), Denpasar: Buku Arti,. (Eds;\nKnafou, R., Pickel-Chevalier, S., (2011), http://geoconfluences.ens-lsh.fr, Tourisme et développement durable: de la lente émergence à une mise en oeuvre problématique [Tourism and sustainable development: from slow emergence to problematic implantation]., Géoconfluences, (1–13). Retrieved from; Knafou, R., Stock, M., Tourisme (2003) Dictionnaire de la Géographie et de l’espace des sociétés [Dictionary of Geography and Spaces Societies, pp. 931-934. , Levy J., Lussault M., (eds), Paris: Belin, &amp;amp;,. (Eds.),];\nLazzarotti, O., Patrimoine [Heritage] (2003) Dictionnaire de la Géographie et de l’espace des sociétés, pp. 692-693. , Levy J., Lussault M., (eds), Paris: Belin,. (Eds;\nLe Moigne, J.L., (1995) Les épistémologies constructivistes [Constructivism epistemologies, , Paris: Presses Universitaires de France;\nLiu, Z., Sustainable tourism development: A critique (2003) Journal of Sustainable Tourism, 11 (6), pp. 459-475;\nLong, V.H., Kindon, S.L., Gender and tourism development in Balinese villages (1997) Gender, work and tourism, , Sinclair M.T., (ed), London: Routledge, &amp;amp;,. (Ed;\nLussault, M., Culture (2003) Dictionnaire de la Géographie et de l’espace des sociétés, pp. 216-217. , Levy J., Lussault M., (eds), Paris: Belin,. (Eds;\nMoore, S., Wen, J.J., Tourism employment in China: A look at gender equity, equality, and responsibility (2008) Journal of Human Resources in Hospitality and Tourism, 8 (1), pp. 32-42;\nMorin, E., (1986) La Méthode, Tome 3, La Connaissance de la connaissance [The Method. Tome 3. The knowledge of the knowledge, , Paris: Le Seuil;\nMowforth, M., Munt, I., (2016) Tourism and sustainability: New tourism in the third world, , 4th ed, London: Routledge, &amp;amp;,., 1st 1998;\nPicard, M., (1992) Bali. Tourisme Culturel et Culture Touristique [Bali. Cultural Tourism and Touristic Culture, , Paris: L’Harmattan;\nPicard, M., (2010), http://www.espacestemps.net/articles/identite-balinaise-epreuve-tourisme/, L’identité balinaise à l’épreuve du tourisme [The Balinese Identity front of tourism]., EspacesTemps.net, Travaux,. Retrieved from; Picard, M., (2017) Kebalian. La construction dialogique de l’identité balinaise [Kebalian. The dialogical construction of the Balinese identity, , Paris: Cahiers d’Archipel;\nPicard, M., Vickers, A., Being Balinese in the face of tourism (2017) Tourism in Bali and the challenge of sustainable development, pp. 14-39. , Pickel-Chevalier S., (ed), Cambridge: Cambridge Scholars Publishing, &amp;amp;,. (Ed;\nPickel-Chevalier, S., (2014) L’Occident face à la nature [The Western civilization in front of nature, , Paris: Cavalier Bleu;\nPickel-Chevalier, S., Can tourism enhance «nature» in Bali? Moving toward a new paradigm, through interculturation process (2017) Tourism in Bali and the challenge of sustainable development, pp. 132-160. , Pickel-Chevalier S., (ed), Cambridge: Cambridge Scholar Publishing,. (Ed;\nPickel-Chevalier, S., Budarma, K., (2016) Mondes du Tourisme, La troisième révolution touristique, , http://tourisme.revues.org/1187.10.4000/tourisme.1187, Towards sustainable tourism Bali.,. Retrieved from;\nRichards, G., Tourism and the world of culture and heritage (2000) Tourism Recreation Research, 25 (1), pp. 9-17;\nRichards, G., Munsters, W., (2010) Cultural tourism research methods, , Oxfordshire: Cabi;\nScheibling, J., (2015), Quest-ce que la géographie ?, Paris: Hachette supérieur; Sinclair, M.T., (1997) Gender, work and tourism, , London: Routledge;\nSwain, M., Gender in tourism (1995) Annals of Tourism Research, 22 (2), pp. 247-267;\nTajeddini, K., Ratten, V., Denisa, M., Female tourism entrepreneurs in Bali, Indonesia (2017) Journal of Hospitality and Tourism Management, 31, pp. 52-58;\nVickers, A., (2012) Bali: A paradise created, , 2nd ed., Singapore: Tuttle Publishing;\nYamashita, S., (2003) Bali and beyond: Explorations in the anthropology of tourism, , New York: Berghahn;\nYamashita, S., The Balinese subak as world cultural heritage (2016) Recent developments in Bali tourism, pp. 116-144. , Putra I.D., Campbell S., (eds), Denpasar: Buku Arti,. (Eds;\nYin, R.K., (2018) Case study research and applications, , 6th ed., Los Angeles: Sage","publisher":"Routledge","publisher-place":"ESTHUA (Department of Tourism and Hospitality), University of Angers, Laboratory ESO CNRS UMR 6590, Angers, France","title":"The integrated touristic villages: an Indonesian model of sustainable tourism?","type":"article-journal"},"uris":["http://www.mendeley.com/documents/?uuid=fbf126de-5614-472a-8f78-2f60b397a108"]}],"mendeley":{"formattedCitation":"(Pickel-Chevalier et al., 2019)","plainTextFormattedCitation":"(Pickel-Chevalier et al., 2019)","previouslyFormattedCitation":"(Pickel-Chevalier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Pickel-Chevalier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menunjukkan bahwa ketiga desa yang ada di Bali berhasil memenuhi ekspetasi pariwisata berkelanjutan dengan mendukung pertumbuhan ekonomi yang memungkinkan masyarakat lokal untuk menjaga komunitas masyarakat tetap hidup melalui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yang menghormati organisasi tradsional secara global. CBT ini merupakan bentuk baru dari pariwisata berkelanjutan yang memiliki berbagai keuntungan finansial maupun non finansial bagi masyarakat lokal serta memaksimal pembangunan keberlanjutan di tingkat lokal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3390/su11102864","ISSN":"20711050 (ISSN)","abstract":"Community-based tourism is an emerging form of sustainable tourism. Community-based tourism often brings various financial/non-financial benefits to local communities and maximizes sustainability at the local level. The present study was designed to uncover the role of community-based tourism performance in elucidating travelers' post-purchase decision-making process for sustainable destination products by considering themoderating effect of sense of belonging. Aquantitative approach was adopted for the achievement of the research objective. Afield survey conducted at community-based tourism destinations was utilized for data collection. The acceptable level of the measurement quality was demonstrated. The results of the structural equation modeling provided empirical evidence that community-based tourism performance significantly affects the formation of travelers' post-purchase intentions. In addition, the adequacy of the higher-order structure of community-based tourism performance was identified. The community-based tourism performance and intention relationship was alsomoderated by sense of belonging. With a lack of empirical research about community-based tourism, the findings of this research significantly add to the existing body of knowledge in sustainable tourism. © 2019 by the authors.","author":[{"dropping-particle":"","family":"Han","given":"H","non-dropping-particle":"","parse-names":false,"suffix":""},{"dropping-particle":"","family":"Eom","given":"T","non-dropping-particle":"","parse-names":false,"suffix":""},{"dropping-particle":"","family":"Al-Ansi","given":"A","non-dropping-particle":"","parse-names":false,"suffix":""},{"dropping-particle":"","family":"Ryu","given":"H B","non-dropping-particle":"","parse-names":false,"suffix":""},{"dropping-particle":"","family":"Kim","given":"W","non-dropping-particle":"","parse-names":false,"suffix":""}],"container-title":"Sustainability (Switzerland)","id":"ITEM-1","issue":"10","issued":{"date-parts":[["2019"]]},"language":"English","note":"Cited By :10\n\nExport Date: 31 March 2021\n\nCorrespondence Address: Kim, W.; Department of Tourism Management, 1 Bumin-dong (2 Ga), South Korea; email: warooo@dau.ac.kr\n\nFunding details: Dong-A University, DAU\n\nFunding text 1: Funding: This work was supported by the Dong-A University research fund.\n\nReferences: Hwang, J., Choi, J., An investigation of passengers' psychological benefits from green brands in an environmentally friendly airline context: The moderating role of gender (2018) Sustainability, 10, p. 80; \nKiatkawsin, K., Han, H., Young travelers' intention to behavior pro-environmentally: Merging the value-belief-norm theory and the expectancy theory (2017) Tour.Manag, 59, pp. 76-88;\nNilnoppakun, A., Ampavat, K., Is Pai a sustainable tourism destination? Procedia Econ (2016) Financ, 39, pp. 262-269;\nMelissen, F., Cavagnaro, E., Damen, M., Düweke, A., Is the hotel industry prepared to face the challenge of sustainable development? J (2015) Vac. Mark, 22, pp. 227-238;\nMeng, B., Han, H., Effect of environmental perceptions on bicycle travelers' decision-making process: Developing an extended model of goal-directed behavior (2016) Asia Pac. J. Tour. Res, 21, pp. 1184-1197;\nBoley, B.B., McGehee, N.G., Hammett, A.L.T., Importance-performance analysis (IPA) of sustainable tourism initiatives: The resident perspective (2017) Tour. Manag, 58, pp. 66-77;\nDodds, R., Ali, A., Galaski, K., Mobilizing knowledge: Determining key elements for success and pitfalls in developing community-based tourism (2018) Curr. Iss. Tour, 21, pp. 1547-1568;\nLemelin, R.H., Koster, R., Youroukos, N., Tangible and intangible indicators of successful aboriginal tourism initiatives: A case study of two successful aboriginal tourism lodges in Northern Canada (2015) Tour. Manag, 47, pp. 318-328;\nLee, T.H., Jan, F.H., Tseng, C.H., Lin, Y.F., Segmentation by recreation experience in island-based tourism: A case study of Taiwan's Liuqiu island (2018) J. Sustain. Tour, 26, pp. 362-378;\nTolkach, D., King, B., Strengthening community-based tourism in a new resource-based island nation: Why and how? Tour (2015) Manag, 48, pp. 386-398;\nTyrväinen, L., Uusitalo, M., Silvennoinen, H., Hasu, E., Towards sustainable growth in nature-based tourism destinations: Clients' views of land use options in Finnish Lapland (2014) Landsc. Urb. Plan, 122, pp. 1-15;\nSakata, H., Prideaux, B., An alternative approach to community-based ecotourism: A bottom-up locally initiated non-monetised project in Papua New Guinea (2013) J. Sustain. Tour, 21, pp. 880-899;\nChua, B., Lee, S., Han, H., Consequences of cruise line involvement: A comparison of first-time and repeat passengers (2017) Int. J. Contemp. Hosp. Manag, 29, pp. 1658-1683;\nHan, H., Hyun, S., Role of motivations for luxury cruise traveling, satisfaction, and involvement in building traveler loyalty (2018) Int. J. Hosp. Manag, 70, pp. 75-84;\nLee, T.H., Jan, F.-H., Can community-based tourism contribute to sustainable development? Evidence from residents' perceptions of the sustainability (2019) Tour. Manag, 70, pp. 368-380;\nLee, T.H., Jan, F.H., Yang, C.C., Conceptualizing and measuring environmentally responsible behaviors from the perspective of community-based tourists (2013) Tour. Manag, 36, pp. 454-468;\nMayaka, M., Croy, W.G., Cox, J.W., A dimensional approach to community-based tourism: Recognising and differentiating formand context (2019) Ann. Tour. Res, 74, pp. 177-190;\nJones, S., Community-based ecotourism: The significance of social capital (2005) Ann. Tour. Res, 32, pp. 303-324;\nMottiar, Z., Boluk, K., Kline, C., The roles of social entrepreneurs in rural destination development (2018) Ann. Tour. Res, 68, pp. 77-88;\nMtapuri, O., Giampiccoli, A., Interrogating the role of the state and nonstate actors in community-based tourism ventures: Toward a model for spreading the benefits to the wider community (2013) S. Afr. Geogr. J, 95, pp. 1-15;\nSimpson, M.C., Community benefit tourism initiatives: A conceptual oxymoron? Tour (2008) Manag, 29, pp. 1-18;\nWearing, S.L., Wearing, M., McDonald, M., Understanding local power and interactional processes in sustainable tourism: Exploring village-tour operator relations on the kokoda track, Papua New Guinea (2010) J. Sustain. Tour, 18, pp. 61-76;\nHan, H., Al-Ansi, A., Olya, H.G.T., Kim, W., Exploring halal-friendly destination attributes in South Korea: Perceptions and behaviors of Muslim travelers toward a non-Muslim destination (2019) Tour. Manag, 71, pp. 151-164;\nBitner, M.J., Boons, B.H., Tetreault, M.S., The service encounter: Diagnosing favorable and unfavorable incidents (1990) J. Mark, 54, pp. 71-84;\nOliver, R.L., (2010) Satisfaction: A Behavioral Perspective on the Consumer, , 2nd ed.;McGraw-Hill: NewYork,NY,USA;\nChang, E., Burns, L.D., Francis, S.K., Gender differences in the dimensional structure of apparel shopping satisfaction among Korean consumers: The role of hedonic shopping value (2004) Cloth. Text. Res. J, 22, pp. 185-199;\nAjzen, I., The theory of planned behavior (1991) Organ. Behav. Hum. Dec, 50, pp. 179-211;\nPerugini, M., Bagozzi, R.P., The role of desires and anticipated emotions in goal-directed behaviors: Broadening and deepening the theory of planned behavior (2001) Brit. J. Sol. Psychol, 40, pp. 79-98;\nChoo, H., Ahn, K., Petrick, J.F., An integrated model of festival revisit intentions: Theory of planned behavior and festival quality/satisfaction (2016) Int. J. Contemp. Hosp. Manag, 28, pp. 818-838;\nPretty, G.H., Chipuer, H.M., Bramston, P., Sense of place amongst adolescents and adults in two rural Australian towns: The discriminating features of place attachment, sense of community and place dependence in relation to place identity (2003) J. Environ. Psychol, 23, pp. 273-287;\nTsai, C.T., Memorable tourist experiences and place attachment when consuming local food (2016) Int. J. Tour. Res, 18, pp. 536-548;\nGiuliani, M.V., Theory of attachment and place attachment (2003) Psychological Theories of Environmental Issues, pp. 137-170. , Bonnes, M., Lee, T., Bonaiuto, M., Eds.; Ashgate: Aldershot, UK;\nLee, C.C., Predicting tourist attachment to destinations (2001) Ann. Tour. Res, 28, pp. 229-232;\nScannell, L., Gifford, R., Defining place attachment: A tripartite organizing framework (2010) J. Environ. Psychol, 30, pp. 1-10;\nScannell, L., Gifford, R., The relations between natural and civic place attachment and pro-environmental behavior (2010) J. Environ. Psychol, 30, pp. 289-297;\nHung, K.-P., Peng, N., Chen, A., Incorporating on-site activity involvement and sense of belonging into the Mehrabian-Russell model-The experiential value of cultural tourism (2019) Tour. Manag. Perspect, 30, pp. 43-52;\nHyun, S.S., Han, H., Luxury cruise travelers: Other customer perceptions (2015) J. Travel. Res, 54, pp. 107-121;\nTsai, S.-P., Love and satisfaction driver persistent stickiness: Investigating international tourist hotel brands (2014) Int. J. Tour. Res, 16, pp. 565-577;\nByun, J., Jang, S., &amp;quot;To compare or not to compare?&amp;quot;: Comparative appeals in destination advertising of ski resorts (2018) J. Destin. Mark. Manag, 10, pp. 143-151;\nCheng, T.M.C., Wu, H., Huang, L.M., The influence of place attachment on the relationship between destination attractiveness and environmentally responsible behavior for island tourism in Penghu, Taiwan (2013) J. Sustain. Tour, 21, pp. 1166-1187;\nHwang, J., Lee, J., Relationships among Senior Tourists' Perceptions of Tour Guides' Professional Competencies, Rapport, Satisfaction with the Guide Service, Tour Satisfaction, and Word of Mouth (2018) J. Travel. Res;\nMoon, H., Han, H., Destination attributes influencing Chinese travelers' perceptions of experience quality and intentions for island tourism: A case of Jeju Island (2018) Tour. Manag. Perspect, 28, pp. 71-82;\nSmaldone, D., Harris, C., Sanyal, N., The role of time in developing place meanings (2008) J. Leis. Res, 40, pp. 479-504;\nHair, J.F., Black, W.C., Babin, B.J., Anderson, R.E., (2010) Multivariate Data Analysis, 7th ed, pp. 600-638. , Prentice-Hall: Upper Saddle River, NJ, USA;\nÁlvarez-García, J., Durán-Sánchez, A., del Río-Rama, M., Scientific coverage in community-based tourism: Sustainable tourism and strategy for social development (2018) Sustainability, 10, p. 1158;\nHoursWorked (Indicator), , https://www.oecd-ilibrary.org/employment/hours-worked/indicator/english_47be1c78-en, (accessed on 15 May 2019);\nSuicide Rates (Indicator), , https://www.oecd-ilibrary.org/social-issues-migration-health/suicide-rates/indicator/english_a82f3459-en, (accessed on 15May 2019);\nAl-Ansi, A., Olya, H.G., Han, H., Effect of general risk on trust, satisfaction, and recommendation intention for halal food (2018) Int. J. Hosp. Manag;\nZhang, Y., Wang, L., Influence of sustainable development by tourists' place emotion: Analysis of the multiply mediating effect of attitude (2019) Sustainability, 11, p. 1384","publisher":"MDPI AG","publisher-place":"College of Hospitality and Tourism Management, Sejong University, 98 Gunja-Dong, Gwanjin-Gu, Seoul, 143-747, South Korea","title":"Community-based tourism as a sustainable direction in destination development: An empirical examination of visitor behaviors","type":"article-journal","volume":"11"},"uris":["http://www.mendeley.com/documents/?uuid=588c649f-92ff-44cd-8d91-d4816f151e27"]}],"mendeley":{"formattedCitation":"(Han et al., 2019)","plainTextFormattedCitation":"(Han et al., 2019)","previouslyFormattedCitation":"(Han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Han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CBT merupakan salah satu pendekatan pariwisata yang dianggap dapat mencapai kemajuan </w:t>
      </w:r>
      <w:r w:rsidRPr="00E1223A">
        <w:rPr>
          <w:rFonts w:ascii="Book Antiqua" w:hAnsi="Book Antiqua" w:cs="Times New Roman"/>
          <w:i/>
          <w:sz w:val="24"/>
          <w:szCs w:val="24"/>
        </w:rPr>
        <w:t xml:space="preserve">Sustainable </w:t>
      </w:r>
      <w:r w:rsidRPr="00E1223A">
        <w:rPr>
          <w:rFonts w:ascii="Book Antiqua" w:hAnsi="Book Antiqua" w:cs="Times New Roman"/>
          <w:i/>
          <w:sz w:val="24"/>
          <w:szCs w:val="24"/>
        </w:rPr>
        <w:lastRenderedPageBreak/>
        <w:t xml:space="preserve">Development Goals </w:t>
      </w:r>
      <w:r w:rsidRPr="00E1223A">
        <w:rPr>
          <w:rFonts w:ascii="Book Antiqua" w:hAnsi="Book Antiqua" w:cs="Times New Roman"/>
          <w:sz w:val="24"/>
          <w:szCs w:val="24"/>
        </w:rPr>
        <w:t xml:space="preserve">pertama yaitu tanpa kemiskinan dan </w:t>
      </w:r>
      <w:r w:rsidRPr="00E1223A">
        <w:rPr>
          <w:rFonts w:ascii="Book Antiqua" w:hAnsi="Book Antiqua" w:cs="Times New Roman"/>
          <w:i/>
          <w:sz w:val="24"/>
          <w:szCs w:val="24"/>
        </w:rPr>
        <w:t xml:space="preserve">Sustainable Development Goals </w:t>
      </w:r>
      <w:r w:rsidRPr="00E1223A">
        <w:rPr>
          <w:rFonts w:ascii="Book Antiqua" w:hAnsi="Book Antiqua" w:cs="Times New Roman"/>
          <w:sz w:val="24"/>
          <w:szCs w:val="24"/>
        </w:rPr>
        <w:t xml:space="preserve">ke sebelas yaitu kota dan komunikasi berkelanjut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016/j.tmp.2020.100784","ISSN":"22119736 (ISSN)","abstract":"Community-based tourism is an approach to tourism presumed to achieve progress on SDG1 No Poverty and SDG11 Sustainable Cities and Communities. In rural communities, homestays are a critical CBT component given tourists need lodging and the capacity to involve many village families. As a result, h h homestays appear to make a positive contribution to lifting whole families out of poverty while retaining decision-making within the community. However, it is not clear what the true capacity is of homestays' to advance these SDGs when examining them from a holistic sustainable livelihood perspective. This research adopts the Sustainable Livelihood Framework to critically examine both livelihood benefits and costs of operating a homestay. Taking a case-study approach, semi-structured interviews, observation notes and secondary sources were combined to study homestay operators in a CBT destination in Laos. Findings highlight that operating homestays offers significant capacity to advance SDG1 and 11, however, extensive costs requiring collective planning and management were also uncovered. © 2020 Elsevier Ltd","author":[{"dropping-particle":"","family":"Pasanchay","given":"K","non-dropping-particle":"","parse-names":false,"suffix":""},{"dropping-particle":"","family":"Schott","given":"C","non-dropping-particle":"","parse-names":false,"suffix":""}],"container-title":"Tourism Management Perspectives","id":"ITEM-1","issued":{"date-parts":[["2021"]]},"language":"English","note":"Export Date: 31 March 2021\n\nCorrespondence Address: Schott, C.; Victoria University of WellingtonNew Zealand; email: christian.schott@vuw.ac.nz\n\nReferences: Acharya, B.P., Halpenny, E.A., Homestays as an alternative tourism product for sustainable community development: A case study of women-managed tourism product in rural Nepal (2013) Tourism Planning &amp;amp; Development, 10 (4), pp. 367-387; \nAnand, A., Chandan, P., Singh, R.B., Homestays at Korzok: Supplementing rural livelihoods and supporting green tourism in the Indian Himalayas (2012) Mountain Research and Development, 32 (2), pp. 126-136;\nAshley, C., The impacts of tourism on rural livelihoods: Namibia's experience (2000), Overseas Development Institute London; Ball, J., As if indigenous knowledge and communities mattered: Transformative education in first nations communities in Canada (2004) American Indian Quarterly, 28 (3-4), pp. 454-479;\nBDICT, Tourist statistic report Bolikhamxay Province (2019), (Bolikhamxay Department of Information Culture and Tourism); Benur, A.M., Bramwell, B., Tourism product development and product diversification in destinations (2015) Tourism Management, 50, pp. 213-224;\nBhalla, P., Coghlan, A., Bhattacharya, P., Homestays’ contribution to community-based ecotourism in the Himalayan region of India (2016) Tourism Recreation Research, 41 (2), pp. 213-228;\nBoluk, K.A., Cavaliere, C.T., Higgins-Desbiolles, F., A critical framework for interrogating the United Nations sustainable development goals 2030 agenda in tourism (2019) Journal of Sustainable Tourism, 27 (7), pp. 847-864;\nBourdieu, P., The forms of cultural capital (1986) Handbook of theory and research for sociology of education, pp. 241-258. , J.G. Richardson Greenwood Press New York;\nCaton, K., Schott, C., Daniele, R., Tourism's imperative for global citizenship (2014) Journal of Teaching in Travel &amp;amp; Tourism, 14 (2), pp. 123-128;\nChambers, R., Conway, G., Sustainable rural livelihoods: Practical concepts for the 21st century (1992), Institute of Development Studies (UK) London; Cole, S., Implementing and evaluating a code of conduct for visitors (2007) Tourism Management, 28 (2), pp. 443-451;\nCooperrider, D., Srivastva, S., Appreciative inquiry in organizational life (1987) Research in organizational change and development, Volume, 1, pp. 129-169. , R. Woodman W. Pasmore;\nCsapo, J., The role and importance of cultural tourism in modern tourism industry (2012) Kasimoglu, M, pp. 201-232. , H. Aydin Strategies for Tourism Industry – Micro and Macro Perspectives InTech Open Access Publisher;\nDangi, T.B., Jamal, T., An integrated approach to sustainable community-based tourism (2016) Sustainability, 8 (5), p. 475;\nDaskon, C., McGregor, A., Cultural capital and sustainable livelihoods in Sri Lanka's rural villages: Towards culturally aware development (2012) Journal of Development Studies, 48 (4), pp. 549-563;\nDfID, Sustainable livelihoods guidance sheets (1999), DFID London; Douangsavanh, L., Polthanee, A., Katawatin, R., Food security of shifting cultivation systems: Case studies from Luang Prabang and Oudomxay provinces, Lao PDR (2006) Journal of Mountain Science, 3 (1), pp. 48-57;\nDuffy, R., A trip too far: Ecotourism, politics and exploitation (2002), Earthscan London; Duflo, E., Women empowerment and economic development (2012) Journal of Economic Literature, 50 (4), pp. 1051-1079;\nEdgell, D.L., Managing sustainable tourism: A legacy for the future (2019), Routledge London; Ellis, F., Rural livelihood diversity in developing countries: Evidence and policy implications (1999), p. 40. , Overseas Development Institute. Natural Resource Perspectives London; Ellis, F., Rural livelihoods and diversity in developing countries (2000), Oxford University Press Oxford; Goh, H.C., Nature and community-based tourism (CBT) for poverty alleviation: A case study of lower Kinabatangan, East Malaysia (2015) Geografia-Malaysian Journal of Society, 11 (3), pp. 42-52;\nGolafshani, N., Understanding reliability and validity in qualitative research (2003) The Qualitative Report, 8 (4), pp. 597-606;\nGoodwin, H., Santilli, R., Community-based tourism: A success (2009) ICRT Occasional paper, 11 (1), p. 37;\nHall, C.M., Mitchell, I., Keelan, N., The implications of Maori perspectives for the management and promotion of heritage tourism in New Zealand (1993) GeoJournal, 29 (3), pp. 315-322;\nInternational Council for Science (ICSU), A Guide to SDG Interactions: from Science to Implementation (2017) Griggs, M. Nilsson, A. Stevance, D. McCollum (eds), , International Council for Science Paris;\nIsaac, R.K., Alternative tourism: New forms of tourism in Bethlehem for the Palestinian tourism industry (2010) Current Issues in Tourism, 13 (1), pp. 21-36;\nJugmohan, S., Spencer, J., Steyn, J., Local natural and cultural heritage assets and community-based tourism: Challenges and opportunities (2016) African Journal for Physical Activity and Health Sciences, 22 (2), pp. 306-317;\nKayat, K., The nature of cultural contribution of a community-based homestay programme (2010) Tourismos: An International Multidisciplinary Journal of Tourism, 5 (2), pp. 145-159;\nKontogeorgopoulos, N., Churyen, A., Duangsaeng, V., Homestay tourism and the commercialization of the rural home in Thailand (2015) Asia Pacific Journal of Tourism Research, 20 (1), pp. 29-50;\nKrystal, M., Cultural revitalization and tourism at the Morería Nima'K'iche (2000) Ethnology, 39 (2), pp. 149-161;\nKunjuraman, V., Hussin, R., Challenges of community-based homestay programme in Sabah, Malaysia: Hopeful or hopeless? (2017) Tourism Management Perspectives, 2 (1), pp. 1-9;\nLama, M., Community homestay programmes as a form of sustainable tourism development in Nepal (2013), Thesis submitted to Centria University of Applied Sciences; Lapeyre, R., Community-based tourism as a sustainable solution to maximise impacts locally? The Tsiseb conservancy case, Namibia (2010) Development Southern Africa, 27 (5), pp. 757-772;\nLee, M.-H., Tourism and sustainable livelihoods: The case of Taiwan (2008) Third World Quarterly, 29 (5), pp. 961-978;\nLeh, F.C., Hamzah, M.R., Homestay tourism and pro-poor tourism strategy in Banghuris Selangor, Malaysia (2012) Elixir International Journal, 45, pp. 7602-7610;\nLenao, M., Challenges facing community-based cultural tourism development at Lekhubu Island, Botswana: A comparative analysis (2015) Current Issues in Tourism, 18 (6), pp. 579-594;\nLópez-Guzmán, T., Borges, O., Castillo-Canalejo, A.M., Community-based tourism in Cape Verde-a case study (2011) Tourism Hospitality Management, 17 (1), pp. 35-44;\nLynch, P., The commercial home enterprise and host: A United Kingdom perspective (2005) International Journal of Hospitality Management, 24 (4), pp. 533-553;\nLynch, P.A., Host attitudes towards guests in the homestay sector (1999) Tourism and Hospitality Research, 1 (2), pp. 119-144;\nManyara, G., Jones, E., Community-based tourism enterprises development in Kenya: An exploration of their potential as avenues of poverty reduction (2007) Journal of Sustainable Tourism, 15 (6), pp. 628-644;\nMbaiwa, J.E., Changes on traditional livelihood activities and lifestyles caused by tourism development in the Okavango Delta, Botswana (2011) Tourism Management, 32 (5), pp. 1050-1060;\nMinistry of Information Culture and Tourism, Lao PDR Destination Management Plan (2016), http://www.tiigp-laos.org/downloads/other/Lao%20PDR%20National%20Destination%20Management%20Plan%202016-2018.pdf, Retrieved 2 March 2019 from; Ministry of Information Culture and Tourism, Statistical report on tourism in Laos (2019), http://www.tourismlaos.org/files/files/Statistical%20Report%20on%20Tourism%20in%20Laos/2019%20Statistical%20Report%20on%20tourism%20in%20Laos.pdf, Retrieved from; Müller, S., Huck, L., Markova, J., Sustainable community-based tourism in Cambodia and tourists’ willingness to pay (2020) Austrian Journal of South-East Asian Studies, 13 (1), pp. 81-101;\nMunanura, I.E., Backman, K.F., Hallo, J.C., Powell, R.B., Perceptions of tourism revenue sharing impacts on volcanoes National Park, Rwanda: A sustainable livelihoods framework (2016) Journal of Sustainable Tourism, 24 (12), pp. 1709-1726;\nMurray, W.C., Elliot, S., Simmonds, K., Madeley, D., Taller, M., Human resource challenges in Canada's hospitality and tourism industry: Finding innovative solutions (2017) Worldwide Hospitality and Tourism Themes, 9 (4), pp. 391-401;\nNewsome, D., Moore, S.A., Dowling, R.K., Natural area tourism: Ecology (2012), Channel View Publications Impacts and Management; Okazaki, E., A community-based tourism model: Its conception and use (2008) Journal of Sustainable Tourism, 16 (5), pp. 511-529;\nPatton, M.Q., Enhancing the quality and credibility of qualitative analysis (1999) Health Sciences Research, 34, pp. 1189-1208;\nPawson, S., D'Arcy, P., Richardson, S., The value of community-based tourism in Banteay Chhmar, Cambodia (2017) Tourism Geographies, 19 (3), pp. 378-397;\nPeaty, D., Community-based tourism in the Indian Himalaya: Homestays and lodges (2009) Journal of Ritsumeikan Social Sciences Humanities, 2, pp. 25-44;\nPhan, T.T.L., Schott, C., Visitor responses to environmental interpretation in protected areas in Vietnam: A motivation-based segmentation analysis (2019) Tourism Recreation Research, 44 (4), pp. 492-506;\nPhommavong, S., Sörensson, E., Ethnic tourism in Lao PDR: Gendered divisions of labour in community-based tourism for poverty reduction (2014) Current Issues in Tourism, 17 (4), pp. 350-362;\nRazzaq, A.R.A., Hadi, M.Y., Mustafa, M.Z., Hamzah, A., Khalifah, Z., Mohamad, N.H., Local community participation in homestay program development in Malaysia (2011) Journal of Modern Accounting Auditing, 7 (12), p. 1418;\nRegmi, K.D., Walter, P., Conceptualising host learning in community-based ecotourism homestays (2016) Journal of Ecotourism, 15 (1), pp. 51-63;\nReimer, J.K., Walter, P., How do you know it when you see it? Community-based ecotourism in the Cardamom Mountains of southwestern Cambodia (2013) Tourism Management, 34, pp. 122-132;\nSaarinen, J., Tourism and the sustainable development goals: Research on sustainable tourism geographies (2020) Tourism and the sustainable development goals: Research on sustainable tourism geographies, , J. Saarinen Routledge New York;\nSaarinen, J., Rogerson, C.M., Tourism and the millennium development goals: Perspectives beyond 2015 (2014) Tourism Geographies, 16 (1), pp. 23-30;\nSalazar, N.B., Community-based cultural tourism: Issues, threats and opportunities (2012) Journal of Sustainable Tourism, 20 (1), pp. 9-22;\nScheyvens, R., Laeis, G.J.T.G., Linkages between tourist resorts, local food production and the sustainable development goals (2019) Tourism Geographies, pp. 1-23;\nSchott, C., Nhem, S., Paths to the market: Analysing tourism distribution channels for community-based tourism (2018) Tourism Recreation Research, 43 (3), pp. 356-371;\nScoones, I., Sustainable rural livelihoods: A framework for analysis (1998) IDS working paper 72, , IDS Brighton;\nSen, V., Walter, P., (2020), pp. 1-14. , Community-based ecotourism and the transformative learning of homestay hosts in Cambodia. Tourism Recreation Research; Shukor, M.S., Salleh, N.H.M., Othman, R., Idris, S.H.M., Perception of homestay operators towards homestay development in Malaysia (2014) Jurnal Pengurusan, 42;\nSirivongs, K., Tsuchiya, T., Relationship between local residents' perceptions, attitudes and participation towards national protected areas: A case study of Phou Khao Khouay National Protected Area, central Lao PDR (2012) Forest Policy Economics, 21, pp. 92-100;\nStronza, A., Hosts and hosts: The anthropology of community-based ecotourism in the Peruvian Amazon (2005) National Association for Practice of Anthropology Bulletin, 23, pp. 170-190;\nSu, M.M., Wall, G., Jin, M., Island livelihoods: Tourism and fishing at long islands, Shandong Province, China (2016) Ocean Coastal Management, 122, pp. 20-29;\nSu, M.M., Wall, G., Wang, Y., Jin, M., Livelihood sustainability in a rural tourism destination-Hetu town, Anhui Province, China (2019) Tourism Management, 71, pp. 272-281;\nSu, M.M., Wall, G., Xu, K., Tourism-induced livelihood changes at mount Sanqingshan world heritage site, China (2016) Environmental Management, 57 (5), pp. 1024-1040;\nSu, M.M., Wall, G., Xu, K., Heritage tourism and livelihood sustainability of a resettled rural community: Mount Sanqingshan world heritage site, China (2016) Journal of Sustainable Tourism, 24 (5), pp. 735-757;\nTao, T.C., Wall, G., Tourism as a sustainable livelihood strategy (2009) Tourism Management, 30 (1), pp. 90-98;\nTosun, C., Limits to community participation in the tourism development process in developing countries (2000) Tourism Management, 21 (6), pp. 613-633;\nTran, L., Walter, P., Ecotourism, gender and development in northern Vietnam (2014) Annals of Tourism Research, 44, pp. 116-130;\nTucker, H., Boonabaana, B., A critical analysis of tourism, gender and poverty reduction (2012) Journal of Sustainable Tourism, 20 (3), pp. 437-455;\n(2020), https://sdgs.un.org/, United Nations. Sustainable Development Goals. Retrieved from; Vongkhamheng, C., Phou Khao Khouay National Protected Area: A field survey of green Peafowl (report). (7) (2015), https://ageconsearch.umn.edu/record/244015?ln=en, Retrieved 2 March 2019 from; Weng, S., Peng, H., Tourism development, rights consciousness and the empowerment of Chinese historical village communities (2014) Tourism Geographies, 16 (5), pp. 772-784;\nYahaya, I., Homestay programme in Malaysia: Development and prospect (2004) ASEAN Journal on Hospitality and Tourism, 3 (1), pp. 65-75;\nYin, R.K., Discovering the future of the case study. Method in evaluation research (1994) Evaluation Practice, 15 (3), pp. 283-290;\nYin, R.K., Case study research and applications: Design and methods (2017), Sage Publications; Zapata, M.J., Hall, C.M., Lindo, P., Vanderschaeghe, M., Can community-based tourism contribute to development and poverty alleviation? Lessons from Nicaragua (2011) Current Issues in Tourism, 14 (8), pp. 725-749","publisher":"Elsevier B.V.","publisher-place":"National University of Laos, Laos","title":"Community-based tourism homestays' capacity to advance the Sustainable Development Goals: A holistic sustainable livelihood perspective","type":"article-journal","volume":"37"},"uris":["http://www.mendeley.com/documents/?uuid=d4dd5fed-28f3-4751-941c-3c7faa3ac1cd"]}],"mendeley":{"formattedCitation":"(Pasanchay &amp; Schott, 2021)","plainTextFormattedCitation":"(Pasanchay &amp; Schott, 2021)","previouslyFormattedCitation":"(Pasanchay &amp; Schott, 2021)"},"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Pasanchay &amp; Schott, 2021)</w:t>
      </w:r>
      <w:r w:rsidRPr="00E1223A">
        <w:rPr>
          <w:rFonts w:ascii="Book Antiqua" w:hAnsi="Book Antiqua" w:cs="Times New Roman"/>
          <w:sz w:val="24"/>
          <w:szCs w:val="24"/>
        </w:rPr>
        <w:fldChar w:fldCharType="end"/>
      </w:r>
      <w:r w:rsidRPr="00E1223A">
        <w:rPr>
          <w:rFonts w:ascii="Book Antiqua" w:hAnsi="Book Antiqua" w:cs="Times New Roman"/>
          <w:sz w:val="24"/>
          <w:szCs w:val="24"/>
        </w:rPr>
        <w:t>.</w:t>
      </w:r>
      <w:r w:rsidRPr="00E1223A">
        <w:rPr>
          <w:rFonts w:ascii="Book Antiqua" w:hAnsi="Book Antiqua" w:cs="Times New Roman"/>
          <w:sz w:val="24"/>
          <w:szCs w:val="24"/>
        </w:rPr>
        <w:tab/>
      </w:r>
    </w:p>
    <w:p w:rsidR="008D1213" w:rsidRPr="00E1223A" w:rsidRDefault="008D1213" w:rsidP="008D1213">
      <w:pPr>
        <w:pStyle w:val="ListParagraph"/>
        <w:spacing w:before="240"/>
        <w:ind w:left="360" w:firstLine="360"/>
        <w:jc w:val="both"/>
        <w:rPr>
          <w:rFonts w:ascii="Book Antiqua" w:hAnsi="Book Antiqua" w:cs="Times New Roman"/>
          <w:sz w:val="24"/>
          <w:szCs w:val="24"/>
        </w:rPr>
      </w:pPr>
    </w:p>
    <w:p w:rsidR="008D1213" w:rsidRPr="00E1223A" w:rsidRDefault="008D1213" w:rsidP="008D1213">
      <w:pPr>
        <w:pStyle w:val="ListParagraph"/>
        <w:numPr>
          <w:ilvl w:val="0"/>
          <w:numId w:val="2"/>
        </w:numPr>
        <w:spacing w:before="240" w:after="0"/>
        <w:jc w:val="both"/>
        <w:rPr>
          <w:rFonts w:ascii="Book Antiqua" w:hAnsi="Book Antiqua" w:cs="Times New Roman"/>
          <w:b/>
          <w:sz w:val="24"/>
          <w:szCs w:val="24"/>
        </w:rPr>
      </w:pPr>
      <w:r w:rsidRPr="00E1223A">
        <w:rPr>
          <w:rFonts w:ascii="Book Antiqua" w:hAnsi="Book Antiqua" w:cs="Times New Roman"/>
          <w:b/>
          <w:sz w:val="24"/>
          <w:szCs w:val="24"/>
        </w:rPr>
        <w:t>Metode Kajian</w:t>
      </w:r>
    </w:p>
    <w:p w:rsidR="008D1213" w:rsidRDefault="008D1213" w:rsidP="008D1213">
      <w:pPr>
        <w:pStyle w:val="ListParagraph"/>
        <w:ind w:left="360" w:firstLine="360"/>
        <w:jc w:val="both"/>
        <w:rPr>
          <w:rFonts w:ascii="Book Antiqua" w:hAnsi="Book Antiqua" w:cs="Times New Roman"/>
          <w:sz w:val="24"/>
          <w:szCs w:val="24"/>
        </w:rPr>
      </w:pPr>
      <w:r w:rsidRPr="00E1223A">
        <w:rPr>
          <w:rFonts w:ascii="Book Antiqua" w:hAnsi="Book Antiqua" w:cs="Times New Roman"/>
          <w:sz w:val="24"/>
          <w:szCs w:val="24"/>
        </w:rPr>
        <w:t xml:space="preserve">Penelitian ini bertujuan untuk mengkaji berbagai artikel ilmiah yang membahas terkait pembangunan berkelanjutan dan </w:t>
      </w:r>
      <w:r w:rsidRPr="00E1223A">
        <w:rPr>
          <w:rFonts w:ascii="Book Antiqua" w:hAnsi="Book Antiqua" w:cs="Times New Roman"/>
          <w:i/>
          <w:sz w:val="24"/>
          <w:szCs w:val="24"/>
        </w:rPr>
        <w:t>community based tourism</w:t>
      </w:r>
      <w:r w:rsidRPr="00E1223A">
        <w:rPr>
          <w:rFonts w:ascii="Book Antiqua" w:hAnsi="Book Antiqua" w:cs="Times New Roman"/>
          <w:sz w:val="24"/>
          <w:szCs w:val="24"/>
        </w:rPr>
        <w:t xml:space="preserve"> yang telah dipublikasikan di jurnal internasional berputasi. Selain itu, artikel review dalam kajian ini diarahkan pada konseptualisasi kajian hubungan antara pembangunan berkelanjutan dengan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yang akan dijelaskan mnelalui pertanyaan-pertanyaan berikut, yaitu: (1) Bagaimana hubungan dan klasterisasi tema dalam kajian hubungan antara pembangunan berkelanjutan dengan </w:t>
      </w:r>
      <w:r w:rsidRPr="00E1223A">
        <w:rPr>
          <w:rFonts w:ascii="Book Antiqua" w:hAnsi="Book Antiqua" w:cs="Times New Roman"/>
          <w:i/>
          <w:sz w:val="24"/>
          <w:szCs w:val="24"/>
        </w:rPr>
        <w:t>community based tourism</w:t>
      </w:r>
      <w:r w:rsidRPr="00E1223A">
        <w:rPr>
          <w:rFonts w:ascii="Book Antiqua" w:hAnsi="Book Antiqua" w:cs="Times New Roman"/>
          <w:sz w:val="24"/>
          <w:szCs w:val="24"/>
        </w:rPr>
        <w:t xml:space="preserve">? (2) Apa saja tema dominan dalam kajian hubungan antara pembangunan berkelanjutan dengan </w:t>
      </w:r>
      <w:r w:rsidRPr="00E1223A">
        <w:rPr>
          <w:rFonts w:ascii="Book Antiqua" w:hAnsi="Book Antiqua" w:cs="Times New Roman"/>
          <w:i/>
          <w:sz w:val="24"/>
          <w:szCs w:val="24"/>
        </w:rPr>
        <w:t>community based tourism</w:t>
      </w:r>
      <w:r w:rsidRPr="00E1223A">
        <w:rPr>
          <w:rFonts w:ascii="Book Antiqua" w:hAnsi="Book Antiqua" w:cs="Times New Roman"/>
          <w:sz w:val="24"/>
          <w:szCs w:val="24"/>
        </w:rPr>
        <w:t xml:space="preserve">? (3) Apa saja topik yang berkaitan dengan kajian hubungan anatara pembangunan berkelanjutan dengan </w:t>
      </w:r>
      <w:r w:rsidRPr="00E1223A">
        <w:rPr>
          <w:rFonts w:ascii="Book Antiqua" w:hAnsi="Book Antiqua" w:cs="Times New Roman"/>
          <w:i/>
          <w:sz w:val="24"/>
          <w:szCs w:val="24"/>
        </w:rPr>
        <w:t>community based tourism</w:t>
      </w:r>
      <w:r w:rsidRPr="00E1223A">
        <w:rPr>
          <w:rFonts w:ascii="Book Antiqua" w:hAnsi="Book Antiqua" w:cs="Times New Roman"/>
          <w:sz w:val="24"/>
          <w:szCs w:val="24"/>
        </w:rPr>
        <w:t xml:space="preserve">? (4) Jenis pemetaan apa yang digunakan dalam studi hubungan antara pembangunan berkelanjutan dengan </w:t>
      </w:r>
      <w:r w:rsidRPr="00E1223A">
        <w:rPr>
          <w:rFonts w:ascii="Book Antiqua" w:hAnsi="Book Antiqua" w:cs="Times New Roman"/>
          <w:i/>
          <w:sz w:val="24"/>
          <w:szCs w:val="24"/>
        </w:rPr>
        <w:t>community based tourism</w:t>
      </w:r>
      <w:r w:rsidRPr="00E1223A">
        <w:rPr>
          <w:rFonts w:ascii="Book Antiqua" w:hAnsi="Book Antiqua" w:cs="Times New Roman"/>
          <w:sz w:val="24"/>
          <w:szCs w:val="24"/>
        </w:rPr>
        <w:t xml:space="preserve">? (5) Konsep apa yang digunakan dalam kajian hubungan antara pembangunan berkelanjutan dengan </w:t>
      </w:r>
      <w:r w:rsidRPr="00E1223A">
        <w:rPr>
          <w:rFonts w:ascii="Book Antiqua" w:hAnsi="Book Antiqua" w:cs="Times New Roman"/>
          <w:i/>
          <w:sz w:val="24"/>
          <w:szCs w:val="24"/>
        </w:rPr>
        <w:t>community based tourism</w:t>
      </w:r>
      <w:r w:rsidRPr="00E1223A">
        <w:rPr>
          <w:rFonts w:ascii="Book Antiqua" w:hAnsi="Book Antiqua" w:cs="Times New Roman"/>
          <w:sz w:val="24"/>
          <w:szCs w:val="24"/>
        </w:rPr>
        <w:t xml:space="preserve">?. Dari beberapa pertanyaan-pertanyaan tersebut akan dijelaskan </w:t>
      </w:r>
      <w:r w:rsidRPr="00E1223A">
        <w:rPr>
          <w:rFonts w:ascii="Book Antiqua" w:hAnsi="Book Antiqua" w:cs="Times New Roman"/>
          <w:sz w:val="24"/>
          <w:szCs w:val="24"/>
        </w:rPr>
        <w:lastRenderedPageBreak/>
        <w:t>berdasarkan dengan topik kajian, kerangka kerja, dan beberapa temuan penelitian terdahulu yang telah terindesk dalam database Scopus. Artikel yang akan di review dalam penelitian ini akan melalui beberapa tahapan yaitu (1) pencarian artikel; dan (2) pemetaan topik.</w:t>
      </w:r>
    </w:p>
    <w:p w:rsidR="008D1213" w:rsidRPr="00E1223A" w:rsidRDefault="008D1213" w:rsidP="008D1213">
      <w:pPr>
        <w:pStyle w:val="ListParagraph"/>
        <w:ind w:left="360" w:firstLine="360"/>
        <w:jc w:val="both"/>
        <w:rPr>
          <w:rFonts w:ascii="Book Antiqua" w:hAnsi="Book Antiqua" w:cs="Times New Roman"/>
          <w:sz w:val="24"/>
          <w:szCs w:val="24"/>
        </w:rPr>
      </w:pPr>
      <w:r>
        <w:rPr>
          <w:rFonts w:ascii="Book Antiqua" w:hAnsi="Book Antiqua" w:cs="Times New Roman"/>
          <w:noProof/>
          <w:sz w:val="24"/>
          <w:szCs w:val="24"/>
          <w:lang w:eastAsia="en-US"/>
        </w:rPr>
        <w:drawing>
          <wp:inline distT="0" distB="0" distL="0" distR="0">
            <wp:extent cx="2876550" cy="3600000"/>
            <wp:effectExtent l="0" t="0" r="1905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8D1213" w:rsidRPr="00E1223A" w:rsidRDefault="008D1213" w:rsidP="008D1213">
      <w:pPr>
        <w:pStyle w:val="ListParagraph"/>
        <w:ind w:left="360" w:firstLine="360"/>
        <w:jc w:val="both"/>
        <w:rPr>
          <w:rFonts w:ascii="Book Antiqua" w:hAnsi="Book Antiqua" w:cs="Times New Roman"/>
          <w:sz w:val="24"/>
          <w:szCs w:val="24"/>
        </w:rPr>
      </w:pPr>
    </w:p>
    <w:p w:rsidR="008D1213" w:rsidRPr="004405DF" w:rsidRDefault="008D1213" w:rsidP="008D1213">
      <w:pPr>
        <w:pStyle w:val="ListParagraph"/>
        <w:ind w:left="360" w:firstLine="66"/>
        <w:jc w:val="both"/>
        <w:rPr>
          <w:rFonts w:ascii="Book Antiqua" w:hAnsi="Book Antiqua" w:cs="Times New Roman"/>
          <w:b/>
        </w:rPr>
      </w:pPr>
      <w:r w:rsidRPr="004405DF">
        <w:rPr>
          <w:rFonts w:ascii="Book Antiqua" w:hAnsi="Book Antiqua" w:cs="Times New Roman"/>
          <w:b/>
        </w:rPr>
        <w:t>Bagan 1: Proses Review Artikel</w:t>
      </w:r>
    </w:p>
    <w:p w:rsidR="008D1213" w:rsidRPr="00E1223A" w:rsidRDefault="008D1213" w:rsidP="008D1213">
      <w:pPr>
        <w:pStyle w:val="ListParagraph"/>
        <w:spacing w:before="240"/>
        <w:ind w:left="360" w:firstLine="66"/>
        <w:jc w:val="both"/>
        <w:rPr>
          <w:rFonts w:ascii="Book Antiqua" w:hAnsi="Book Antiqua" w:cs="Times New Roman"/>
          <w:sz w:val="24"/>
          <w:szCs w:val="24"/>
        </w:rPr>
      </w:pPr>
    </w:p>
    <w:p w:rsidR="008D1213" w:rsidRPr="00E1223A" w:rsidRDefault="008D1213" w:rsidP="008D1213">
      <w:pPr>
        <w:pStyle w:val="ListParagraph"/>
        <w:spacing w:before="240"/>
        <w:ind w:left="426" w:firstLine="360"/>
        <w:jc w:val="both"/>
        <w:rPr>
          <w:rFonts w:ascii="Book Antiqua" w:hAnsi="Book Antiqua" w:cs="Times New Roman"/>
          <w:sz w:val="24"/>
          <w:szCs w:val="24"/>
        </w:rPr>
      </w:pPr>
      <w:r w:rsidRPr="00E1223A">
        <w:rPr>
          <w:rFonts w:ascii="Book Antiqua" w:hAnsi="Book Antiqua" w:cs="Times New Roman"/>
          <w:sz w:val="24"/>
          <w:szCs w:val="24"/>
        </w:rPr>
        <w:t xml:space="preserve">Artikel ini dicari melalui beberapa tahap. Tahap pertama identifikasi artikel, artikel tersebut diambil dari publikasi berbagai penerbit dengan menggunakan database SCOPUS. Langkah selanjutnya, peneliti memasukkan kata kunci </w:t>
      </w:r>
      <w:r w:rsidRPr="00E1223A">
        <w:rPr>
          <w:rFonts w:ascii="Book Antiqua" w:hAnsi="Book Antiqua" w:cs="Times New Roman"/>
          <w:i/>
          <w:sz w:val="24"/>
          <w:szCs w:val="24"/>
        </w:rPr>
        <w:t>“Sustainable Development and Community Based Tourism”</w:t>
      </w:r>
      <w:r w:rsidRPr="00E1223A">
        <w:rPr>
          <w:rFonts w:ascii="Book Antiqua" w:hAnsi="Book Antiqua" w:cs="Times New Roman"/>
          <w:sz w:val="24"/>
          <w:szCs w:val="24"/>
        </w:rPr>
        <w:t xml:space="preserve"> dan diberikan pembatasan tahun terbit hanya hanya untuk dua tahun terakhir atau sama dengan mulai tahun 2019 hingga tahun 2021. </w:t>
      </w:r>
      <w:r w:rsidRPr="00E1223A">
        <w:rPr>
          <w:rFonts w:ascii="Book Antiqua" w:hAnsi="Book Antiqua" w:cs="Times New Roman"/>
          <w:sz w:val="24"/>
          <w:szCs w:val="24"/>
        </w:rPr>
        <w:lastRenderedPageBreak/>
        <w:t xml:space="preserve">Pencarian tersebut menghasilkan tampilan sebanyak 266 artikel yang relevan dengan topik penelitian ini. Angka tersebut didapat dari jumlah file berbentuk (.ris) yang di export ke dalam </w:t>
      </w:r>
      <w:r w:rsidRPr="00E1223A">
        <w:rPr>
          <w:rFonts w:ascii="Book Antiqua" w:hAnsi="Book Antiqua" w:cs="Times New Roman"/>
          <w:i/>
          <w:sz w:val="24"/>
          <w:szCs w:val="24"/>
        </w:rPr>
        <w:t xml:space="preserve">software </w:t>
      </w:r>
      <w:r w:rsidRPr="00E1223A">
        <w:rPr>
          <w:rFonts w:ascii="Book Antiqua" w:hAnsi="Book Antiqua" w:cs="Times New Roman"/>
          <w:sz w:val="24"/>
          <w:szCs w:val="24"/>
        </w:rPr>
        <w:t>mendeley.</w:t>
      </w:r>
    </w:p>
    <w:p w:rsidR="008D1213" w:rsidRPr="00E1223A" w:rsidRDefault="008D1213" w:rsidP="008D1213">
      <w:pPr>
        <w:pStyle w:val="ListParagraph"/>
        <w:spacing w:before="240"/>
        <w:ind w:left="426" w:firstLine="360"/>
        <w:jc w:val="both"/>
        <w:rPr>
          <w:rFonts w:ascii="Book Antiqua" w:hAnsi="Book Antiqua" w:cs="Times New Roman"/>
          <w:sz w:val="24"/>
          <w:szCs w:val="24"/>
        </w:rPr>
      </w:pPr>
    </w:p>
    <w:p w:rsidR="008D1213" w:rsidRPr="00E1223A" w:rsidRDefault="008D1213" w:rsidP="008D1213">
      <w:pPr>
        <w:pStyle w:val="ListParagraph"/>
        <w:numPr>
          <w:ilvl w:val="0"/>
          <w:numId w:val="2"/>
        </w:numPr>
        <w:spacing w:before="240"/>
        <w:jc w:val="both"/>
        <w:rPr>
          <w:rFonts w:ascii="Book Antiqua" w:hAnsi="Book Antiqua" w:cs="Times New Roman"/>
          <w:b/>
          <w:sz w:val="24"/>
          <w:szCs w:val="24"/>
        </w:rPr>
      </w:pPr>
      <w:r w:rsidRPr="00E1223A">
        <w:rPr>
          <w:rFonts w:ascii="Book Antiqua" w:hAnsi="Book Antiqua" w:cs="Times New Roman"/>
          <w:b/>
          <w:sz w:val="24"/>
          <w:szCs w:val="24"/>
        </w:rPr>
        <w:t>Hasil Review dan Pembahasan</w:t>
      </w:r>
    </w:p>
    <w:p w:rsidR="008D1213" w:rsidRPr="00E1223A" w:rsidRDefault="008D1213" w:rsidP="008D1213">
      <w:pPr>
        <w:pStyle w:val="ListParagraph"/>
        <w:spacing w:before="240"/>
        <w:ind w:left="360" w:firstLine="360"/>
        <w:jc w:val="both"/>
        <w:rPr>
          <w:rFonts w:ascii="Book Antiqua" w:hAnsi="Book Antiqua" w:cs="Times New Roman"/>
          <w:sz w:val="24"/>
          <w:szCs w:val="24"/>
        </w:rPr>
      </w:pPr>
      <w:r w:rsidRPr="00E1223A">
        <w:rPr>
          <w:rFonts w:ascii="Book Antiqua" w:hAnsi="Book Antiqua" w:cs="Times New Roman"/>
          <w:sz w:val="24"/>
          <w:szCs w:val="24"/>
        </w:rPr>
        <w:t xml:space="preserve">Pada bagian ini, dilakukan analisis bibliometrik dengan membuat visualisasi </w:t>
      </w:r>
      <w:r w:rsidRPr="00E1223A">
        <w:rPr>
          <w:rFonts w:ascii="Book Antiqua" w:hAnsi="Book Antiqua" w:cs="Times New Roman"/>
          <w:i/>
          <w:sz w:val="24"/>
          <w:szCs w:val="24"/>
        </w:rPr>
        <w:t xml:space="preserve">network, </w:t>
      </w:r>
      <w:r w:rsidRPr="00E1223A">
        <w:rPr>
          <w:rFonts w:ascii="Book Antiqua" w:hAnsi="Book Antiqua" w:cs="Times New Roman"/>
          <w:sz w:val="24"/>
          <w:szCs w:val="24"/>
        </w:rPr>
        <w:t>dan</w:t>
      </w:r>
      <w:r w:rsidRPr="00E1223A">
        <w:rPr>
          <w:rFonts w:ascii="Book Antiqua" w:hAnsi="Book Antiqua" w:cs="Times New Roman"/>
          <w:i/>
          <w:sz w:val="24"/>
          <w:szCs w:val="24"/>
        </w:rPr>
        <w:t xml:space="preserve"> density </w:t>
      </w:r>
      <w:r w:rsidRPr="00E1223A">
        <w:rPr>
          <w:rFonts w:ascii="Book Antiqua" w:hAnsi="Book Antiqua" w:cs="Times New Roman"/>
          <w:sz w:val="24"/>
          <w:szCs w:val="24"/>
        </w:rPr>
        <w:t xml:space="preserve">menggunakan VOSviewer untuk mengetahui jaringan bibliometrik yang ada diantara artikel-artikel dari metadata yang telah diunduh. Jaringan bibliometrik ini terdiri dari </w:t>
      </w:r>
      <w:r w:rsidRPr="00E1223A">
        <w:rPr>
          <w:rFonts w:ascii="Book Antiqua" w:hAnsi="Book Antiqua" w:cs="Times New Roman"/>
          <w:i/>
          <w:sz w:val="24"/>
          <w:szCs w:val="24"/>
        </w:rPr>
        <w:t xml:space="preserve">node dan edge. Node </w:t>
      </w:r>
      <w:r w:rsidRPr="00E1223A">
        <w:rPr>
          <w:rFonts w:ascii="Book Antiqua" w:hAnsi="Book Antiqua" w:cs="Times New Roman"/>
          <w:sz w:val="24"/>
          <w:szCs w:val="24"/>
        </w:rPr>
        <w:t xml:space="preserve">dipresentasikan dengan lingkaran yang isinya berupa publikasi; jurnal; peneliti; dan kata kunci. Sedangkan </w:t>
      </w:r>
      <w:r w:rsidRPr="00E1223A">
        <w:rPr>
          <w:rFonts w:ascii="Book Antiqua" w:hAnsi="Book Antiqua" w:cs="Times New Roman"/>
          <w:i/>
          <w:sz w:val="24"/>
          <w:szCs w:val="24"/>
        </w:rPr>
        <w:t xml:space="preserve">edge </w:t>
      </w:r>
      <w:r w:rsidRPr="00E1223A">
        <w:rPr>
          <w:rFonts w:ascii="Book Antiqua" w:hAnsi="Book Antiqua" w:cs="Times New Roman"/>
          <w:sz w:val="24"/>
          <w:szCs w:val="24"/>
        </w:rPr>
        <w:t xml:space="preserve">mengindikasikan hubungan antara pasangan </w:t>
      </w:r>
      <w:r w:rsidRPr="00E1223A">
        <w:rPr>
          <w:rFonts w:ascii="Book Antiqua" w:hAnsi="Book Antiqua" w:cs="Times New Roman"/>
          <w:i/>
          <w:sz w:val="24"/>
          <w:szCs w:val="24"/>
        </w:rPr>
        <w:t>node.</w:t>
      </w:r>
      <w:r w:rsidRPr="00E1223A">
        <w:rPr>
          <w:rFonts w:ascii="Book Antiqua" w:hAnsi="Book Antiqua" w:cs="Times New Roman"/>
          <w:sz w:val="24"/>
          <w:szCs w:val="24"/>
        </w:rPr>
        <w:t xml:space="preserve"> Namun</w:t>
      </w:r>
      <w:r w:rsidRPr="00E1223A">
        <w:rPr>
          <w:rFonts w:ascii="Book Antiqua" w:hAnsi="Book Antiqua" w:cs="Times New Roman"/>
          <w:i/>
          <w:sz w:val="24"/>
          <w:szCs w:val="24"/>
        </w:rPr>
        <w:t xml:space="preserve"> Edge </w:t>
      </w:r>
      <w:r w:rsidRPr="00E1223A">
        <w:rPr>
          <w:rFonts w:ascii="Book Antiqua" w:hAnsi="Book Antiqua" w:cs="Times New Roman"/>
          <w:sz w:val="24"/>
          <w:szCs w:val="24"/>
        </w:rPr>
        <w:t xml:space="preserve">ini tidak hanya mengindikasikan adanya hubungan antara dua </w:t>
      </w:r>
      <w:r w:rsidRPr="00E1223A">
        <w:rPr>
          <w:rFonts w:ascii="Book Antiqua" w:hAnsi="Book Antiqua" w:cs="Times New Roman"/>
          <w:i/>
          <w:sz w:val="24"/>
          <w:szCs w:val="24"/>
        </w:rPr>
        <w:t xml:space="preserve">node, </w:t>
      </w:r>
      <w:r w:rsidRPr="00E1223A">
        <w:rPr>
          <w:rFonts w:ascii="Book Antiqua" w:hAnsi="Book Antiqua" w:cs="Times New Roman"/>
          <w:sz w:val="24"/>
          <w:szCs w:val="24"/>
        </w:rPr>
        <w:t xml:space="preserve">tetapi juga mengindikasikan kekuatan hubungan tersebut yang direpresentasikan dengan jarak, semakin dekat jarak antara </w:t>
      </w:r>
      <w:r w:rsidRPr="00E1223A">
        <w:rPr>
          <w:rFonts w:ascii="Book Antiqua" w:hAnsi="Book Antiqua" w:cs="Times New Roman"/>
          <w:i/>
          <w:sz w:val="24"/>
          <w:szCs w:val="24"/>
        </w:rPr>
        <w:t xml:space="preserve">node </w:t>
      </w:r>
      <w:r w:rsidRPr="00E1223A">
        <w:rPr>
          <w:rFonts w:ascii="Book Antiqua" w:hAnsi="Book Antiqua" w:cs="Times New Roman"/>
          <w:sz w:val="24"/>
          <w:szCs w:val="24"/>
        </w:rPr>
        <w:t xml:space="preserve">satu dengan </w:t>
      </w:r>
      <w:r w:rsidRPr="00E1223A">
        <w:rPr>
          <w:rFonts w:ascii="Book Antiqua" w:hAnsi="Book Antiqua" w:cs="Times New Roman"/>
          <w:i/>
          <w:sz w:val="24"/>
          <w:szCs w:val="24"/>
        </w:rPr>
        <w:t xml:space="preserve">node </w:t>
      </w:r>
      <w:r w:rsidRPr="00E1223A">
        <w:rPr>
          <w:rFonts w:ascii="Book Antiqua" w:hAnsi="Book Antiqua" w:cs="Times New Roman"/>
          <w:sz w:val="24"/>
          <w:szCs w:val="24"/>
        </w:rPr>
        <w:t xml:space="preserve">yang lain maka semakin tinggi hubungan diantara </w:t>
      </w:r>
      <w:r w:rsidRPr="00E1223A">
        <w:rPr>
          <w:rFonts w:ascii="Book Antiqua" w:hAnsi="Book Antiqua" w:cs="Times New Roman"/>
          <w:i/>
          <w:sz w:val="24"/>
          <w:szCs w:val="24"/>
        </w:rPr>
        <w:t xml:space="preserve">node </w:t>
      </w:r>
      <w:r w:rsidRPr="00E1223A">
        <w:rPr>
          <w:rFonts w:ascii="Book Antiqua" w:hAnsi="Book Antiqua" w:cs="Times New Roman"/>
          <w:sz w:val="24"/>
          <w:szCs w:val="24"/>
        </w:rPr>
        <w:t>tersebut.</w:t>
      </w:r>
    </w:p>
    <w:p w:rsidR="008D1213" w:rsidRPr="00E1223A" w:rsidRDefault="008D1213" w:rsidP="008D1213">
      <w:pPr>
        <w:pStyle w:val="ListParagraph"/>
        <w:numPr>
          <w:ilvl w:val="1"/>
          <w:numId w:val="2"/>
        </w:numPr>
        <w:spacing w:before="240"/>
        <w:jc w:val="both"/>
        <w:rPr>
          <w:rFonts w:ascii="Book Antiqua" w:hAnsi="Book Antiqua" w:cs="Times New Roman"/>
          <w:i/>
          <w:sz w:val="24"/>
          <w:szCs w:val="24"/>
        </w:rPr>
      </w:pPr>
      <w:r w:rsidRPr="00E1223A">
        <w:rPr>
          <w:rFonts w:ascii="Book Antiqua" w:hAnsi="Book Antiqua" w:cs="Times New Roman"/>
          <w:sz w:val="24"/>
          <w:szCs w:val="24"/>
        </w:rPr>
        <w:t xml:space="preserve">Keterkaitan dan Pengelompokkan Tema dalam Hubungan Antara Pembangunan Berkelanjutan dengan </w:t>
      </w:r>
      <w:r w:rsidRPr="00E1223A">
        <w:rPr>
          <w:rFonts w:ascii="Book Antiqua" w:hAnsi="Book Antiqua" w:cs="Times New Roman"/>
          <w:i/>
          <w:sz w:val="24"/>
          <w:szCs w:val="24"/>
        </w:rPr>
        <w:t>Community Based Tourism</w:t>
      </w:r>
    </w:p>
    <w:p w:rsidR="008D1213" w:rsidRPr="00E1223A" w:rsidRDefault="008D1213" w:rsidP="008D1213">
      <w:pPr>
        <w:pStyle w:val="ListParagraph"/>
        <w:spacing w:before="240"/>
        <w:ind w:firstLine="720"/>
        <w:jc w:val="both"/>
        <w:rPr>
          <w:rFonts w:ascii="Book Antiqua" w:hAnsi="Book Antiqua" w:cs="Times New Roman"/>
          <w:sz w:val="24"/>
          <w:szCs w:val="24"/>
        </w:rPr>
      </w:pPr>
      <w:r w:rsidRPr="00E1223A">
        <w:rPr>
          <w:rFonts w:ascii="Book Antiqua" w:hAnsi="Book Antiqua" w:cs="Times New Roman"/>
          <w:sz w:val="24"/>
          <w:szCs w:val="24"/>
        </w:rPr>
        <w:t xml:space="preserve">Berikut ini hasil visualisasi </w:t>
      </w:r>
      <w:r w:rsidRPr="00E1223A">
        <w:rPr>
          <w:rFonts w:ascii="Book Antiqua" w:hAnsi="Book Antiqua" w:cs="Times New Roman"/>
          <w:i/>
          <w:sz w:val="24"/>
          <w:szCs w:val="24"/>
        </w:rPr>
        <w:t xml:space="preserve">network </w:t>
      </w:r>
      <w:r w:rsidRPr="00E1223A">
        <w:rPr>
          <w:rFonts w:ascii="Book Antiqua" w:hAnsi="Book Antiqua" w:cs="Times New Roman"/>
          <w:sz w:val="24"/>
          <w:szCs w:val="24"/>
        </w:rPr>
        <w:t xml:space="preserve">berdasarkan keterkaitan dan pengelompokkan kata kunci. </w:t>
      </w:r>
    </w:p>
    <w:p w:rsidR="008D1213" w:rsidRPr="00E1223A" w:rsidRDefault="008D1213" w:rsidP="008D1213">
      <w:pPr>
        <w:pStyle w:val="ListParagraph"/>
        <w:spacing w:before="240"/>
        <w:jc w:val="both"/>
        <w:rPr>
          <w:rFonts w:ascii="Book Antiqua" w:hAnsi="Book Antiqua" w:cs="Times New Roman"/>
          <w:sz w:val="24"/>
          <w:szCs w:val="24"/>
        </w:rPr>
      </w:pPr>
      <w:r w:rsidRPr="00E1223A">
        <w:rPr>
          <w:rFonts w:ascii="Book Antiqua" w:hAnsi="Book Antiqua" w:cs="Times New Roman"/>
          <w:noProof/>
          <w:sz w:val="24"/>
          <w:szCs w:val="24"/>
          <w:lang w:eastAsia="en-US"/>
        </w:rPr>
        <w:lastRenderedPageBreak/>
        <w:drawing>
          <wp:inline distT="0" distB="0" distL="0" distR="0" wp14:anchorId="6F967B4A" wp14:editId="7B04B8BF">
            <wp:extent cx="3407078" cy="21600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VOS 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07078" cy="2160000"/>
                    </a:xfrm>
                    <a:prstGeom prst="rect">
                      <a:avLst/>
                    </a:prstGeom>
                  </pic:spPr>
                </pic:pic>
              </a:graphicData>
            </a:graphic>
          </wp:inline>
        </w:drawing>
      </w:r>
    </w:p>
    <w:p w:rsidR="008D1213" w:rsidRPr="004405DF" w:rsidRDefault="008D1213" w:rsidP="008D1213">
      <w:pPr>
        <w:pStyle w:val="ListParagraph"/>
        <w:spacing w:before="240"/>
        <w:jc w:val="center"/>
        <w:rPr>
          <w:rFonts w:ascii="Book Antiqua" w:hAnsi="Book Antiqua" w:cs="Times New Roman"/>
          <w:b/>
        </w:rPr>
      </w:pPr>
      <w:r w:rsidRPr="004405DF">
        <w:rPr>
          <w:rFonts w:ascii="Book Antiqua" w:hAnsi="Book Antiqua" w:cs="Times New Roman"/>
          <w:b/>
        </w:rPr>
        <w:t xml:space="preserve">Gambar 1. Visualisasi </w:t>
      </w:r>
      <w:r w:rsidRPr="004405DF">
        <w:rPr>
          <w:rFonts w:ascii="Book Antiqua" w:hAnsi="Book Antiqua" w:cs="Times New Roman"/>
          <w:b/>
          <w:i/>
        </w:rPr>
        <w:t xml:space="preserve">Network </w:t>
      </w:r>
      <w:r w:rsidRPr="004405DF">
        <w:rPr>
          <w:rFonts w:ascii="Book Antiqua" w:hAnsi="Book Antiqua" w:cs="Times New Roman"/>
          <w:b/>
        </w:rPr>
        <w:t>Pemetaan dan Pengklasteran dari 168 artikel yang telah terindentifikasi</w:t>
      </w:r>
    </w:p>
    <w:p w:rsidR="008D1213" w:rsidRPr="00E1223A" w:rsidRDefault="008D1213" w:rsidP="008D1213">
      <w:pPr>
        <w:pStyle w:val="ListParagraph"/>
        <w:spacing w:before="240"/>
        <w:jc w:val="both"/>
        <w:rPr>
          <w:rFonts w:ascii="Book Antiqua" w:hAnsi="Book Antiqua" w:cs="Times New Roman"/>
          <w:sz w:val="24"/>
          <w:szCs w:val="24"/>
        </w:rPr>
      </w:pPr>
    </w:p>
    <w:p w:rsidR="008D1213" w:rsidRPr="00E1223A" w:rsidRDefault="008D1213" w:rsidP="008D1213">
      <w:pPr>
        <w:pStyle w:val="ListParagraph"/>
        <w:spacing w:before="240"/>
        <w:ind w:firstLine="720"/>
        <w:jc w:val="both"/>
        <w:rPr>
          <w:rFonts w:ascii="Book Antiqua" w:hAnsi="Book Antiqua" w:cs="Times New Roman"/>
          <w:sz w:val="24"/>
          <w:szCs w:val="24"/>
        </w:rPr>
      </w:pPr>
      <w:r w:rsidRPr="00E1223A">
        <w:rPr>
          <w:rFonts w:ascii="Book Antiqua" w:hAnsi="Book Antiqua" w:cs="Times New Roman"/>
          <w:sz w:val="24"/>
          <w:szCs w:val="24"/>
        </w:rPr>
        <w:t xml:space="preserve">Pada visualisasi </w:t>
      </w:r>
      <w:r w:rsidRPr="00E1223A">
        <w:rPr>
          <w:rFonts w:ascii="Book Antiqua" w:hAnsi="Book Antiqua" w:cs="Times New Roman"/>
          <w:i/>
          <w:sz w:val="24"/>
          <w:szCs w:val="24"/>
        </w:rPr>
        <w:t xml:space="preserve">network </w:t>
      </w:r>
      <w:r w:rsidRPr="00E1223A">
        <w:rPr>
          <w:rFonts w:ascii="Book Antiqua" w:hAnsi="Book Antiqua" w:cs="Times New Roman"/>
          <w:sz w:val="24"/>
          <w:szCs w:val="24"/>
        </w:rPr>
        <w:t>yang ditampilkan pada gambar 1, setiap lingkaran mewakili sebuah kata kunci yang diambil dari judul dan abstrak artikel. Ukuran besar kecil sebuah lingkaran mengindikasikan jumlah publikasi yang memiliki relasi dengan kata kunci tersebut, baik di dalam jurnal maupun pada abstrak jurnal, semakin besar ukuran lingkaran maka semakin besar pula jumlah artikel yang memiliki relevansi dengan kata kunci tersebut.</w:t>
      </w:r>
    </w:p>
    <w:p w:rsidR="008D1213" w:rsidRPr="00E1223A" w:rsidRDefault="008D1213" w:rsidP="008D1213">
      <w:pPr>
        <w:pStyle w:val="ListParagraph"/>
        <w:spacing w:before="240"/>
        <w:ind w:firstLine="720"/>
        <w:jc w:val="both"/>
        <w:rPr>
          <w:rFonts w:ascii="Book Antiqua" w:hAnsi="Book Antiqua" w:cs="Times New Roman"/>
          <w:sz w:val="24"/>
          <w:szCs w:val="24"/>
        </w:rPr>
      </w:pPr>
      <w:r w:rsidRPr="00E1223A">
        <w:rPr>
          <w:rFonts w:ascii="Book Antiqua" w:hAnsi="Book Antiqua" w:cs="Times New Roman"/>
          <w:sz w:val="24"/>
          <w:szCs w:val="24"/>
        </w:rPr>
        <w:t xml:space="preserve">Dari hasil analisis ditemukan bahwa terdapat 168 artikel dari 266 artikel yang teridentifikasi yang dikelompokkan menjadi 4 cluster. Masing-masing cluster memiliki warna yang berbeda-beda yang digunakan untuk melihat daftar konsep yang menonjol atau dominan dari setiap cluster. Tujuannya adalah untuk mengidentifikasi sebanyak mungkin tema yang sering dibahas </w:t>
      </w:r>
      <w:r w:rsidRPr="00E1223A">
        <w:rPr>
          <w:rFonts w:ascii="Book Antiqua" w:hAnsi="Book Antiqua" w:cs="Times New Roman"/>
          <w:sz w:val="24"/>
          <w:szCs w:val="24"/>
        </w:rPr>
        <w:lastRenderedPageBreak/>
        <w:t>dalam penelitian sebelumnya dan memungkinkan untuk digunakan di penelitian masa depan. Berdasarkan gambar 1 dapat dilihat bahwa cluster 1 berwarna merah yang berada di sebelah kanan, mencakup kata kunci rural tourism; tourism potential; rural area; rural development; tourism destination; cultural heritage; resident; insight; local government; economic activity; local stakeholder; community involvement; agriculture. Cluster 2 berwarna hijau yang berada di sebelah kiri, mencakup kata kunci sustainable development; sdgs; ecosystem; ecotourism; environmental impact; biodiversity; economic benefit. Cluster 3 berwarna biru yang berada di tengah atas, mencakup kata kunci sustainable community; member; tourism inisiative; community participation; cbt; natural resource. Cluster terakhir yaitu cluster 4 berwarna kuning yang berada di tengah bawah, mecakup kata kunci community empowerment; partnership; local resident; positive impact; sustainable development tourism. Kata kunci yang ada di dalam masing-masing cluster secara rinci dapat dilihat pada tabel 1.</w:t>
      </w:r>
    </w:p>
    <w:p w:rsidR="008D1213" w:rsidRPr="00E1223A" w:rsidRDefault="008D1213" w:rsidP="008D1213">
      <w:pPr>
        <w:spacing w:after="0"/>
        <w:ind w:firstLine="720"/>
        <w:jc w:val="center"/>
        <w:rPr>
          <w:rFonts w:ascii="Book Antiqua" w:hAnsi="Book Antiqua" w:cs="Times New Roman"/>
          <w:sz w:val="24"/>
          <w:szCs w:val="24"/>
        </w:rPr>
      </w:pPr>
      <w:r w:rsidRPr="004405DF">
        <w:rPr>
          <w:rFonts w:ascii="Book Antiqua" w:hAnsi="Book Antiqua" w:cs="Times New Roman"/>
          <w:b/>
        </w:rPr>
        <w:t>Tabel 1. Pengelompokkan Tema dalam Hubungan Antara Pembangunan</w:t>
      </w:r>
      <w:r w:rsidRPr="00E1223A">
        <w:rPr>
          <w:rFonts w:ascii="Book Antiqua" w:hAnsi="Book Antiqua" w:cs="Times New Roman"/>
          <w:sz w:val="24"/>
          <w:szCs w:val="24"/>
        </w:rPr>
        <w:t xml:space="preserve"> </w:t>
      </w:r>
      <w:r w:rsidRPr="004405DF">
        <w:rPr>
          <w:rFonts w:ascii="Book Antiqua" w:hAnsi="Book Antiqua" w:cs="Times New Roman"/>
          <w:b/>
        </w:rPr>
        <w:t xml:space="preserve">Berkelanjutan dengan </w:t>
      </w:r>
      <w:r w:rsidRPr="004405DF">
        <w:rPr>
          <w:rFonts w:ascii="Book Antiqua" w:hAnsi="Book Antiqua" w:cs="Times New Roman"/>
          <w:b/>
          <w:i/>
        </w:rPr>
        <w:t>Community Based Touris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9"/>
        <w:gridCol w:w="2990"/>
        <w:gridCol w:w="747"/>
      </w:tblGrid>
      <w:tr w:rsidR="008D1213" w:rsidRPr="004405DF" w:rsidTr="00BF3E9D">
        <w:trPr>
          <w:trHeight w:val="266"/>
          <w:jc w:val="center"/>
        </w:trPr>
        <w:tc>
          <w:tcPr>
            <w:tcW w:w="1188" w:type="dxa"/>
            <w:tcBorders>
              <w:top w:val="single" w:sz="4" w:space="0" w:color="auto"/>
              <w:bottom w:val="single" w:sz="4" w:space="0" w:color="auto"/>
            </w:tcBorders>
          </w:tcPr>
          <w:p w:rsidR="008D1213" w:rsidRPr="004405DF" w:rsidRDefault="008D1213" w:rsidP="00BF3E9D">
            <w:pPr>
              <w:spacing w:line="276" w:lineRule="auto"/>
              <w:rPr>
                <w:rFonts w:ascii="Book Antiqua" w:hAnsi="Book Antiqua" w:cs="Times New Roman"/>
                <w:b/>
              </w:rPr>
            </w:pPr>
            <w:r w:rsidRPr="004405DF">
              <w:rPr>
                <w:rFonts w:ascii="Book Antiqua" w:hAnsi="Book Antiqua" w:cs="Times New Roman"/>
                <w:b/>
              </w:rPr>
              <w:lastRenderedPageBreak/>
              <w:t>Cluster</w:t>
            </w:r>
          </w:p>
        </w:tc>
        <w:tc>
          <w:tcPr>
            <w:tcW w:w="6948" w:type="dxa"/>
            <w:tcBorders>
              <w:top w:val="single" w:sz="4" w:space="0" w:color="auto"/>
              <w:bottom w:val="single" w:sz="4" w:space="0" w:color="auto"/>
            </w:tcBorders>
          </w:tcPr>
          <w:p w:rsidR="008D1213" w:rsidRPr="004405DF" w:rsidRDefault="008D1213" w:rsidP="00BF3E9D">
            <w:pPr>
              <w:spacing w:line="276" w:lineRule="auto"/>
              <w:rPr>
                <w:rFonts w:ascii="Book Antiqua" w:hAnsi="Book Antiqua" w:cs="Times New Roman"/>
                <w:b/>
              </w:rPr>
            </w:pPr>
            <w:r w:rsidRPr="004405DF">
              <w:rPr>
                <w:rFonts w:ascii="Book Antiqua" w:hAnsi="Book Antiqua" w:cs="Times New Roman"/>
                <w:b/>
              </w:rPr>
              <w:t>Nama Konsep</w:t>
            </w:r>
          </w:p>
        </w:tc>
        <w:tc>
          <w:tcPr>
            <w:tcW w:w="763" w:type="dxa"/>
            <w:tcBorders>
              <w:top w:val="single" w:sz="4" w:space="0" w:color="auto"/>
              <w:bottom w:val="single" w:sz="4" w:space="0" w:color="auto"/>
            </w:tcBorders>
          </w:tcPr>
          <w:p w:rsidR="008D1213" w:rsidRPr="004405DF" w:rsidRDefault="008D1213" w:rsidP="00BF3E9D">
            <w:pPr>
              <w:spacing w:line="276" w:lineRule="auto"/>
              <w:jc w:val="center"/>
              <w:rPr>
                <w:rFonts w:ascii="Book Antiqua" w:hAnsi="Book Antiqua" w:cs="Times New Roman"/>
                <w:b/>
              </w:rPr>
            </w:pPr>
            <w:r w:rsidRPr="004405DF">
              <w:rPr>
                <w:rFonts w:ascii="Book Antiqua" w:hAnsi="Book Antiqua" w:cs="Times New Roman"/>
                <w:b/>
              </w:rPr>
              <w:t>Total</w:t>
            </w:r>
          </w:p>
        </w:tc>
      </w:tr>
      <w:tr w:rsidR="008D1213" w:rsidRPr="004405DF" w:rsidTr="00BF3E9D">
        <w:trPr>
          <w:trHeight w:val="1077"/>
          <w:jc w:val="center"/>
        </w:trPr>
        <w:tc>
          <w:tcPr>
            <w:tcW w:w="1188" w:type="dxa"/>
            <w:tcBorders>
              <w:top w:val="single" w:sz="4" w:space="0" w:color="auto"/>
              <w:bottom w:val="single" w:sz="4" w:space="0" w:color="auto"/>
            </w:tcBorders>
          </w:tcPr>
          <w:p w:rsidR="008D1213" w:rsidRPr="004405DF" w:rsidRDefault="008D1213" w:rsidP="00BF3E9D">
            <w:pPr>
              <w:spacing w:line="276" w:lineRule="auto"/>
              <w:rPr>
                <w:rFonts w:ascii="Book Antiqua" w:hAnsi="Book Antiqua" w:cs="Times New Roman"/>
              </w:rPr>
            </w:pPr>
            <w:r w:rsidRPr="004405DF">
              <w:rPr>
                <w:rFonts w:ascii="Book Antiqua" w:hAnsi="Book Antiqua" w:cs="Times New Roman"/>
              </w:rPr>
              <w:t>Cluster 1</w:t>
            </w:r>
          </w:p>
        </w:tc>
        <w:tc>
          <w:tcPr>
            <w:tcW w:w="6948" w:type="dxa"/>
            <w:tcBorders>
              <w:top w:val="single" w:sz="4" w:space="0" w:color="auto"/>
              <w:bottom w:val="single" w:sz="4" w:space="0" w:color="auto"/>
            </w:tcBorders>
          </w:tcPr>
          <w:p w:rsidR="008D1213" w:rsidRPr="004405DF" w:rsidRDefault="008D1213" w:rsidP="00BF3E9D">
            <w:pPr>
              <w:spacing w:line="276" w:lineRule="auto"/>
              <w:rPr>
                <w:rFonts w:ascii="Book Antiqua" w:hAnsi="Book Antiqua" w:cs="Times New Roman"/>
              </w:rPr>
            </w:pPr>
            <w:r w:rsidRPr="004405DF">
              <w:rPr>
                <w:rFonts w:ascii="Book Antiqua" w:hAnsi="Book Antiqua" w:cs="Times New Roman"/>
              </w:rPr>
              <w:t>Agriculture, community involvement, cultural heritage, economic activity, insight, local government, local stakeholder, participant, resident, rural area, rural community, rural development, rural tourism, tourism destination, tourism potential, tourist potential</w:t>
            </w:r>
          </w:p>
        </w:tc>
        <w:tc>
          <w:tcPr>
            <w:tcW w:w="763" w:type="dxa"/>
            <w:tcBorders>
              <w:top w:val="single" w:sz="4" w:space="0" w:color="auto"/>
              <w:bottom w:val="single" w:sz="4" w:space="0" w:color="auto"/>
            </w:tcBorders>
          </w:tcPr>
          <w:p w:rsidR="008D1213" w:rsidRPr="004405DF" w:rsidRDefault="008D1213" w:rsidP="00BF3E9D">
            <w:pPr>
              <w:spacing w:line="276" w:lineRule="auto"/>
              <w:jc w:val="center"/>
              <w:rPr>
                <w:rFonts w:ascii="Book Antiqua" w:hAnsi="Book Antiqua" w:cs="Times New Roman"/>
              </w:rPr>
            </w:pPr>
            <w:r w:rsidRPr="004405DF">
              <w:rPr>
                <w:rFonts w:ascii="Book Antiqua" w:hAnsi="Book Antiqua" w:cs="Times New Roman"/>
              </w:rPr>
              <w:t>16</w:t>
            </w:r>
          </w:p>
        </w:tc>
      </w:tr>
      <w:tr w:rsidR="008D1213" w:rsidRPr="004405DF" w:rsidTr="00BF3E9D">
        <w:trPr>
          <w:trHeight w:val="811"/>
          <w:jc w:val="center"/>
        </w:trPr>
        <w:tc>
          <w:tcPr>
            <w:tcW w:w="1188" w:type="dxa"/>
            <w:tcBorders>
              <w:top w:val="single" w:sz="4" w:space="0" w:color="auto"/>
              <w:bottom w:val="single" w:sz="4" w:space="0" w:color="auto"/>
            </w:tcBorders>
          </w:tcPr>
          <w:p w:rsidR="008D1213" w:rsidRPr="004405DF" w:rsidRDefault="008D1213" w:rsidP="00BF3E9D">
            <w:pPr>
              <w:spacing w:line="276" w:lineRule="auto"/>
              <w:rPr>
                <w:rFonts w:ascii="Book Antiqua" w:hAnsi="Book Antiqua" w:cs="Times New Roman"/>
              </w:rPr>
            </w:pPr>
            <w:r w:rsidRPr="004405DF">
              <w:rPr>
                <w:rFonts w:ascii="Book Antiqua" w:hAnsi="Book Antiqua" w:cs="Times New Roman"/>
              </w:rPr>
              <w:t>Cluster 2</w:t>
            </w:r>
          </w:p>
        </w:tc>
        <w:tc>
          <w:tcPr>
            <w:tcW w:w="6948" w:type="dxa"/>
            <w:tcBorders>
              <w:top w:val="single" w:sz="4" w:space="0" w:color="auto"/>
              <w:bottom w:val="single" w:sz="4" w:space="0" w:color="auto"/>
            </w:tcBorders>
          </w:tcPr>
          <w:p w:rsidR="008D1213" w:rsidRPr="004405DF" w:rsidRDefault="008D1213" w:rsidP="00BF3E9D">
            <w:pPr>
              <w:spacing w:line="276" w:lineRule="auto"/>
              <w:rPr>
                <w:rFonts w:ascii="Book Antiqua" w:hAnsi="Book Antiqua" w:cs="Times New Roman"/>
              </w:rPr>
            </w:pPr>
            <w:r w:rsidRPr="004405DF">
              <w:rPr>
                <w:rFonts w:ascii="Book Antiqua" w:hAnsi="Book Antiqua" w:cs="Times New Roman"/>
              </w:rPr>
              <w:t>Biodiversity, economic benefit, ecosystem, ecotourism, environmental impact, local person, sdgs, sustainable development, sustainable management, tourism sector</w:t>
            </w:r>
          </w:p>
        </w:tc>
        <w:tc>
          <w:tcPr>
            <w:tcW w:w="763" w:type="dxa"/>
            <w:tcBorders>
              <w:top w:val="single" w:sz="4" w:space="0" w:color="auto"/>
              <w:bottom w:val="single" w:sz="4" w:space="0" w:color="auto"/>
            </w:tcBorders>
          </w:tcPr>
          <w:p w:rsidR="008D1213" w:rsidRPr="004405DF" w:rsidRDefault="008D1213" w:rsidP="00BF3E9D">
            <w:pPr>
              <w:spacing w:line="276" w:lineRule="auto"/>
              <w:jc w:val="center"/>
              <w:rPr>
                <w:rFonts w:ascii="Book Antiqua" w:hAnsi="Book Antiqua" w:cs="Times New Roman"/>
              </w:rPr>
            </w:pPr>
            <w:r w:rsidRPr="004405DF">
              <w:rPr>
                <w:rFonts w:ascii="Book Antiqua" w:hAnsi="Book Antiqua" w:cs="Times New Roman"/>
              </w:rPr>
              <w:t>10</w:t>
            </w:r>
          </w:p>
        </w:tc>
      </w:tr>
      <w:tr w:rsidR="008D1213" w:rsidRPr="004405DF" w:rsidTr="00BF3E9D">
        <w:trPr>
          <w:trHeight w:val="811"/>
          <w:jc w:val="center"/>
        </w:trPr>
        <w:tc>
          <w:tcPr>
            <w:tcW w:w="1188" w:type="dxa"/>
            <w:tcBorders>
              <w:top w:val="single" w:sz="4" w:space="0" w:color="auto"/>
              <w:bottom w:val="single" w:sz="4" w:space="0" w:color="auto"/>
            </w:tcBorders>
          </w:tcPr>
          <w:p w:rsidR="008D1213" w:rsidRPr="004405DF" w:rsidRDefault="008D1213" w:rsidP="00BF3E9D">
            <w:pPr>
              <w:spacing w:line="276" w:lineRule="auto"/>
              <w:rPr>
                <w:rFonts w:ascii="Book Antiqua" w:hAnsi="Book Antiqua" w:cs="Times New Roman"/>
              </w:rPr>
            </w:pPr>
            <w:r w:rsidRPr="004405DF">
              <w:rPr>
                <w:rFonts w:ascii="Book Antiqua" w:hAnsi="Book Antiqua" w:cs="Times New Roman"/>
              </w:rPr>
              <w:t>Cluster 3</w:t>
            </w:r>
          </w:p>
        </w:tc>
        <w:tc>
          <w:tcPr>
            <w:tcW w:w="6948" w:type="dxa"/>
            <w:tcBorders>
              <w:top w:val="single" w:sz="4" w:space="0" w:color="auto"/>
              <w:bottom w:val="single" w:sz="4" w:space="0" w:color="auto"/>
            </w:tcBorders>
          </w:tcPr>
          <w:p w:rsidR="008D1213" w:rsidRPr="004405DF" w:rsidRDefault="008D1213" w:rsidP="00BF3E9D">
            <w:pPr>
              <w:spacing w:line="276" w:lineRule="auto"/>
              <w:rPr>
                <w:rFonts w:ascii="Book Antiqua" w:hAnsi="Book Antiqua" w:cs="Times New Roman"/>
              </w:rPr>
            </w:pPr>
            <w:r w:rsidRPr="004405DF">
              <w:rPr>
                <w:rFonts w:ascii="Book Antiqua" w:hAnsi="Book Antiqua" w:cs="Times New Roman"/>
              </w:rPr>
              <w:t>CBT, community development, community member, community participation, member, natural resource, participation, sustainable community, sustainable livelihood, tourism initiative</w:t>
            </w:r>
          </w:p>
        </w:tc>
        <w:tc>
          <w:tcPr>
            <w:tcW w:w="763" w:type="dxa"/>
            <w:tcBorders>
              <w:top w:val="single" w:sz="4" w:space="0" w:color="auto"/>
              <w:bottom w:val="single" w:sz="4" w:space="0" w:color="auto"/>
            </w:tcBorders>
          </w:tcPr>
          <w:p w:rsidR="008D1213" w:rsidRPr="004405DF" w:rsidRDefault="008D1213" w:rsidP="00BF3E9D">
            <w:pPr>
              <w:spacing w:line="276" w:lineRule="auto"/>
              <w:jc w:val="center"/>
              <w:rPr>
                <w:rFonts w:ascii="Book Antiqua" w:hAnsi="Book Antiqua" w:cs="Times New Roman"/>
              </w:rPr>
            </w:pPr>
            <w:r w:rsidRPr="004405DF">
              <w:rPr>
                <w:rFonts w:ascii="Book Antiqua" w:hAnsi="Book Antiqua" w:cs="Times New Roman"/>
              </w:rPr>
              <w:t>10</w:t>
            </w:r>
          </w:p>
        </w:tc>
      </w:tr>
      <w:tr w:rsidR="008D1213" w:rsidRPr="004405DF" w:rsidTr="00BF3E9D">
        <w:trPr>
          <w:trHeight w:val="546"/>
          <w:jc w:val="center"/>
        </w:trPr>
        <w:tc>
          <w:tcPr>
            <w:tcW w:w="1188" w:type="dxa"/>
            <w:tcBorders>
              <w:top w:val="single" w:sz="4" w:space="0" w:color="auto"/>
              <w:bottom w:val="single" w:sz="4" w:space="0" w:color="auto"/>
            </w:tcBorders>
          </w:tcPr>
          <w:p w:rsidR="008D1213" w:rsidRPr="004405DF" w:rsidRDefault="008D1213" w:rsidP="00BF3E9D">
            <w:pPr>
              <w:spacing w:line="276" w:lineRule="auto"/>
              <w:rPr>
                <w:rFonts w:ascii="Book Antiqua" w:hAnsi="Book Antiqua" w:cs="Times New Roman"/>
              </w:rPr>
            </w:pPr>
            <w:r w:rsidRPr="004405DF">
              <w:rPr>
                <w:rFonts w:ascii="Book Antiqua" w:hAnsi="Book Antiqua" w:cs="Times New Roman"/>
              </w:rPr>
              <w:t>Cluster 4</w:t>
            </w:r>
          </w:p>
        </w:tc>
        <w:tc>
          <w:tcPr>
            <w:tcW w:w="6948" w:type="dxa"/>
            <w:tcBorders>
              <w:top w:val="single" w:sz="4" w:space="0" w:color="auto"/>
              <w:bottom w:val="single" w:sz="4" w:space="0" w:color="auto"/>
            </w:tcBorders>
          </w:tcPr>
          <w:p w:rsidR="008D1213" w:rsidRPr="004405DF" w:rsidRDefault="008D1213" w:rsidP="00BF3E9D">
            <w:pPr>
              <w:spacing w:line="276" w:lineRule="auto"/>
              <w:rPr>
                <w:rFonts w:ascii="Book Antiqua" w:hAnsi="Book Antiqua" w:cs="Times New Roman"/>
              </w:rPr>
            </w:pPr>
            <w:r w:rsidRPr="004405DF">
              <w:rPr>
                <w:rFonts w:ascii="Book Antiqua" w:hAnsi="Book Antiqua" w:cs="Times New Roman"/>
              </w:rPr>
              <w:t>Community empowerment, empowerment, local resident, partnership, positive impact, relationship, sustainable tourism development</w:t>
            </w:r>
          </w:p>
        </w:tc>
        <w:tc>
          <w:tcPr>
            <w:tcW w:w="763" w:type="dxa"/>
            <w:tcBorders>
              <w:top w:val="single" w:sz="4" w:space="0" w:color="auto"/>
              <w:bottom w:val="single" w:sz="4" w:space="0" w:color="auto"/>
            </w:tcBorders>
          </w:tcPr>
          <w:p w:rsidR="008D1213" w:rsidRPr="004405DF" w:rsidRDefault="008D1213" w:rsidP="00BF3E9D">
            <w:pPr>
              <w:spacing w:line="276" w:lineRule="auto"/>
              <w:jc w:val="center"/>
              <w:rPr>
                <w:rFonts w:ascii="Book Antiqua" w:hAnsi="Book Antiqua" w:cs="Times New Roman"/>
              </w:rPr>
            </w:pPr>
            <w:r w:rsidRPr="004405DF">
              <w:rPr>
                <w:rFonts w:ascii="Book Antiqua" w:hAnsi="Book Antiqua" w:cs="Times New Roman"/>
              </w:rPr>
              <w:t>7</w:t>
            </w:r>
          </w:p>
        </w:tc>
      </w:tr>
    </w:tbl>
    <w:p w:rsidR="008D1213" w:rsidRPr="00E1223A" w:rsidRDefault="008D1213" w:rsidP="008D1213">
      <w:pPr>
        <w:spacing w:after="0"/>
        <w:ind w:left="720" w:firstLine="720"/>
        <w:jc w:val="both"/>
        <w:rPr>
          <w:rFonts w:ascii="Book Antiqua" w:hAnsi="Book Antiqua" w:cs="Times New Roman"/>
          <w:sz w:val="24"/>
          <w:szCs w:val="24"/>
        </w:rPr>
      </w:pPr>
    </w:p>
    <w:p w:rsidR="008D1213" w:rsidRPr="00E1223A" w:rsidRDefault="008D1213" w:rsidP="008D1213">
      <w:pPr>
        <w:spacing w:after="0"/>
        <w:ind w:left="720" w:firstLine="720"/>
        <w:jc w:val="both"/>
        <w:rPr>
          <w:rFonts w:ascii="Book Antiqua" w:hAnsi="Book Antiqua" w:cs="Times New Roman"/>
          <w:i/>
          <w:sz w:val="24"/>
          <w:szCs w:val="24"/>
        </w:rPr>
      </w:pPr>
      <w:r w:rsidRPr="00E1223A">
        <w:rPr>
          <w:rFonts w:ascii="Book Antiqua" w:hAnsi="Book Antiqua" w:cs="Times New Roman"/>
          <w:sz w:val="24"/>
          <w:szCs w:val="24"/>
        </w:rPr>
        <w:t xml:space="preserve">Pada cluster 1 berkaitan dengan strategi dan aspek-aspek yang dibutuhkan dalam pembangunan berkelanjutan melalui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maka artikel yang relevan yaitu seperti artikel yang ditulis oleh </w:t>
      </w:r>
      <w:r w:rsidRPr="00E1223A">
        <w:rPr>
          <w:rFonts w:ascii="Book Antiqua" w:hAnsi="Book Antiqua" w:cs="Times New Roman"/>
          <w:sz w:val="24"/>
          <w:szCs w:val="24"/>
        </w:rPr>
        <w:lastRenderedPageBreak/>
        <w:fldChar w:fldCharType="begin" w:fldLock="1"/>
      </w:r>
      <w:r w:rsidRPr="00E1223A">
        <w:rPr>
          <w:rFonts w:ascii="Book Antiqua" w:hAnsi="Book Antiqua" w:cs="Times New Roman"/>
          <w:sz w:val="24"/>
          <w:szCs w:val="24"/>
        </w:rPr>
        <w:instrText>ADDIN CSL_CITATION {"citationItems":[{"id":"ITEM-1","itemData":{"DOI":"10.30892/gtg.29202-477","ISSN":"20650817 (ISSN)","abstract":"The concept of community-based tourism village development becomes important in the sustainable tourism development strategy part. The study aims to formulate a community-based tourism village development strategy with a case in the Borobudur tourism village area. The research uses strengths, weaknesses, opportunities, and threats (SWOT) approaches. The identification of factors was obtained from field observations, interviews, and focus group discussions with key elements of the community and stakeholders. The results showed that the strength and opportunities factors had an importance score and the percentage of agreement was higher than the weakness and threat factors. Community-based tourism village development strategies can be carried out with more emphasis on strategies that rely on strengths and opportunities, through S-O and W-O strategies, relative to weaknesses and threats, through S-T and W-T strategies. However, the implementation of the four strategies is still being carried out because they will complement each other in order to achieve the goal of the development of a tourism strategic area through community-based tourism villages. © 2020 Editura Universitatii din Oradea. All rights reserved.","author":[{"dropping-particle":"","family":"Arintoko","given":"A","non-dropping-particle":"","parse-names":false,"suffix":""},{"dropping-particle":"","family":"Ahmad","given":"A A","non-dropping-particle":"","parse-names":false,"suffix":""},{"dropping-particle":"","family":"Gunawan","given":"D S","non-dropping-particle":"","parse-names":false,"suffix":""},{"dropping-particle":"","family":"Supadi","given":"S","non-dropping-particle":"","parse-names":false,"suffix":""}],"container-title":"Geojournal of Tourism and Geosites","id":"ITEM-1","issue":"2","issued":{"date-parts":[["2020"]]},"language":"English","note":"Cited By :5\n\nExport Date: 31 March 2021\n\nCorrespondence Address: Arintoko, A.; Universitas Jenderal Soedirman, Jl. H.R. Bunyamin 708, Indonesia; email: arintokoz@yahoo.co.id\n\nFunding details: Kementerian Riset Teknologi Dan Pendidikan Tinggi Republik Indonesia\n\nFunding text 1: Three strategies focusing on weaknesses-opportunities, strengths-threats, and weaknesses-threats complement the strategy that focuses on strengths and opportunities in achieving the objectives of all aspects of the development of tourist villages in the Borobudur region. Therefore, with these four strategies, the development of tourist villages will be able to optimize the potential of existing villages with supporting resources, strong institutions, accompanied by strengthening partnerships and networks in the management of tourism businesses and their marketing and promotion for the sustainability of tourism villages in the future. Acknowledgements Acknowledgments to General Directorate of Strengthening Research and Development, Ministry of Research, Technology and Higher Education, who have provided opportunities and financial assistance to carry out research with the National Strategic Research Scheme in 2019.\n\nReferences: Ahyan, Ç.K., Taşlı, T.C., Özkök, F., Tatli, H., Land use suitability analysis of rural tourism activities: Yenice, Turkey (2020) Tourism Management, 76 (2020), p. 103949. , https://doi.org/10.1016/j.tourman.2019.07.003; \nAvila, M., Gasperini, L., The MDGs and sustainable rural development in sub-Saharan Africa: Challenges and implications for education for rural people (2005) Ministerial Seminar on Education for Rural People in Africa: Policy Lessons, Options and Priorities, , Paper of 7-9 September 2005, Addis Ababa, Ethiopia;\nArcher, B., Cooper, C., Ruhanen, L., Global tourism (2005) The Pesitive and Negative Impacts of Tourism, Third Edition, pp. 79-102. , William F. Theobald Editor, London: Butterworth-Heinemann, 2005;\nBull, J.W., Jobstvogt, N., Böhnke-Henrichs, A., Mascarenhas, A., Sitas, N., Baulcomb, C., Lambini, C.K., Koss, R., Strengths, weaknesses, opportunities and threats: A SWOT analysis of the ecosystem services framework (2016) Ecosystem Services, 17, pp. 99-111;\nCreswell, J.W., (2009) Qualitative, Quantitative, and Mixed Methods Approaches, , Third Edition. Thousand Oaks California: @SAGE Publications;\nChoi, H.S.C., Sirakaya, E., Measuring residents' attitude toward sustainable tourism: Development of sustainable tourism attitude scale (2005) Journal of Travel Research, 43 (4), pp. 380-394;\nEverett, S., Aitchison, C., The role of food tourism in sustaining regional identity: A case study of Cornwall, south west England (2008) Journal of Sustainable Tourism, 16 (2), pp. 150-167;\nGao, G.Y., Peng, D.H., Consolidating SWOT analysis with nonhomogeneous uncertain preference information (2011) Knowledge-Based Systems, 24 (6), pp. 796-808;\nGunn, C.A., (1988) Tourism Planning. 2d Ed, , New York: Taylor and Francis;\nHermawan, B., Salim, U., Rohman, F., Rahayu, M., Borobudur temple as Buddhist pilgrimage destination in Indonesia: An analysis of factors that affect visit intention (2016) Journal of International Buddhist Studies, 7 (2), pp. 98-110;\nHiwasaki, L., Community-based tourism: A pathway to sustainability for Japan's protected areas (2006) Society &amp;amp; Natural Resources, 19 (8), pp. 675-692;\nHouben, G., Lenie, K., Vanhoof, K., A knowledge-based SWOT-analysis system as an instrument for strategic planning in small and medium sized enterprises (1999) Decision Support Systems, 26 (2), pp. 125-135;\nJunaidi, J., Suci, A., Nanda, S.T., Kadaryanto, B., Halal-friendly tourism business process: Tourism operators in Indonesia (2019) GeoJournal of Toursm and Geosites, 27 (4), pp. 1148-11157. , https://doi.org/10.30892/gtg.27403-422;\nKazimoto, P., The effect of village development strategies on community socio-economic development in Tanzania, Arumeru district (2013) International Journal of Research in Social Sciences, 2 (3), pp. 33-39;\nKausar, D.R., Sustainability in the management of world cultural heritage (2012) Vision for Global Tourism Industry-Creating and Sustaining Competitive Strategies, pp. 431-440. , Chapter April 2012;\nKodir, A., Tanjung, A., Sumarmi, A.R., Simanjuntak, T.B., Tourism governance in Komodo National Park, Indonesia: Blessing or curse? (2019) GeoJournal of Toursm and Geosites, 27 (4), pp. 1401-1417. , https://doi.org/10.30892/gtg.27424-443;\nKomppula, R., The role of individual entrepreneurs in the development of competitiveness for a rural tourism destination-a case study (2014) Tourism Management, 40, pp. 361-371;\nKrugman, P.R., On the relationship between trade theory and location theory (1993) Review of International Economics, 1, pp. 110-122;\nMuganda, M., Sahli, M., Smith, K.A., Tourism's contribution to poverty alleviation: A community perspective from Tanzania (2010) Development Southern Africa, 27 (5), pp. 629-646;\nMukwada, G., Sekhele, N., The potential of community-based geotourism in rural development in South Africa: The case of Witsie Cave project (2017) Journal of Asian and African Studies, 52 (4), pp. 471-483. , https://doi.org/10.1177/0021909615595991;\nOkech, R., Haghiri, M., George, B.P., Rural tourism as a sustainable development aalternative: An analysis with special reference to Landa, Kenya (2012) Culture, Special Issue, 6 (3), pp. 36-54;\nOsman, I., Ahmad, Z.A., Ahmad, N.H., Khin, S., Abu Bakar, S., Husin, A., Tanwir, N.D., Participation of women entrepreneurs in ecotourism industry: A proposed model (2008) RARC 22 International Conference 2008. Knowledge Infrastructure Management from Tourism Penang Malaysia 3-4 November 2008, (2), pp. 212-223. , RIKKYO Amusement Research Centre. Tourism Project Series;\nPetrović, M.D., Lukić, D., Radovanović, M., Vujko, A., Gajić, T., Vuković, D., Urban geosites” as potential geotourism destinations-Evidence from Belgrade (2017) Open Geosci, 9 (1), pp. 442-456;\nSasana, H., Atmanti, H.D., Muid, D., The strategy development of the region in support Borobudur tourism cluster competitiveness regions in Indonesia (2017) Journal of Environtmental Management and Tourism, 8 (24), pp. 1517-1528;\nSevkli, M., Oztekin, A., Uysal, O., Torlak, G., Turkyilmaz, A., Delen, D., Development of A Fuzzy ANP based SWOT Analysis for the Airlane Industry in Turkey (2012) Expert Systems with Applications, 39 (1), pp. 14-24;\nSimson, M.C., Community benefit tourism initiatives-a conceptual oxymoron? (2008) Tourism Management, 29 (1), pp. 1-18;\nSuansri, P., (2003) Community Based Tourism Handbook, , Thailand: REST Project;\nTelbisz, T., Gruber, P., Mari, L., Kőszegi, M., Bottlik, Z., Standovár, T., Geological heritage, geotourism and local development in Aggtelek National Park (NE Hungary) (2020) Geoheritage, 15, p. 2. , https://doi.org/10.1007/s12371-020-00438-7;\nWilson, S., Fesenmaier, D.R., Fesenmaier, J., van Es, J.C., Factors for success in rural tourism development (2001) Journal of Tourism Research, 40 (2), pp. 132-138;\nXu, H., Jiang, F., Wall, G., Wang, Y., The evolving path of community participation in toursm in China (2019) Journal of Sustainable Tourism, 27 (8), pp. 1239-1258. , https://doi.org/10.1080/09669582.2019.1612904;\nYanes, A., Zielinski, S., Cano, M.D., Kim, S., Community-based tourism in developing countries: A framework for policy evaluation (2019) Sustainability, 11 (2506), pp. 1-23;\n(2005) Making Tourism More Sustainable: A Guide for Policy Makers, , UNWTO-United Nations World Tourism Organization UNWTO: Madrid, Spain;\nhttps://magelangkab.bps.go.id/publication/2019/08/16/1a198c1edcadcfa0f6768b82/kabupaten-magelangdalam-angka-2019.html, accessed 25.10.2019UR - https://www.scopus.com/inward/record.uri?eid=2-s2.0-85084558792&amp;amp;doi=10.30892%2fgtg.29202-477&amp;amp;partnerID=40&amp;amp;md5=e82d6c313f4450eb10bb5b8535e82a8a","page":"398-413","publisher":"Editura Universitatii din Oradea","publisher-place":"Universitas Jenderal Soedirman, Faculty of Economics and Business, Department of Economics and Development Studies, Jl. H.R. Bunyamin 708, Grendeng, Purwokerto, Indonesia","title":"Community-based tourism village development strategies: A case of Borobudur tourism village area, Indonesia","type":"article-journal","volume":"29"},"uris":["http://www.mendeley.com/documents/?uuid=70b6d4d7-6b4b-4bab-88c0-be4fe30e867f"]}],"mendeley":{"formattedCitation":"(Arintoko et al., 2020)","plainTextFormattedCitation":"(Arintoko et al., 2020)","previouslyFormattedCitation":"(Arintoko et al.,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Arintoko et al.,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yang berjudul “</w:t>
      </w:r>
      <w:r w:rsidRPr="00E1223A">
        <w:rPr>
          <w:rFonts w:ascii="Book Antiqua" w:hAnsi="Book Antiqua" w:cs="Times New Roman"/>
          <w:i/>
          <w:sz w:val="24"/>
          <w:szCs w:val="24"/>
        </w:rPr>
        <w:t xml:space="preserve">Community-based tourism village development strategies: A case of Borobudur tourism village area, Indonesia” </w:t>
      </w:r>
      <w:r w:rsidRPr="00E1223A">
        <w:rPr>
          <w:rFonts w:ascii="Book Antiqua" w:hAnsi="Book Antiqua" w:cs="Times New Roman"/>
          <w:sz w:val="24"/>
          <w:szCs w:val="24"/>
        </w:rPr>
        <w:t xml:space="preserve">yang dimana dalam artikel ini dijelaskan bahwa konsep pembangunan desa berbasis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menjadi penting dalam bagian strategi pembangunan pariwisata berkelanjutan. Hasil peneliti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30892/gtg.29202-477","ISSN":"20650817 (ISSN)","abstract":"The concept of community-based tourism village development becomes important in the sustainable tourism development strategy part. The study aims to formulate a community-based tourism village development strategy with a case in the Borobudur tourism village area. The research uses strengths, weaknesses, opportunities, and threats (SWOT) approaches. The identification of factors was obtained from field observations, interviews, and focus group discussions with key elements of the community and stakeholders. The results showed that the strength and opportunities factors had an importance score and the percentage of agreement was higher than the weakness and threat factors. Community-based tourism village development strategies can be carried out with more emphasis on strategies that rely on strengths and opportunities, through S-O and W-O strategies, relative to weaknesses and threats, through S-T and W-T strategies. However, the implementation of the four strategies is still being carried out because they will complement each other in order to achieve the goal of the development of a tourism strategic area through community-based tourism villages. © 2020 Editura Universitatii din Oradea. All rights reserved.","author":[{"dropping-particle":"","family":"Arintoko","given":"A","non-dropping-particle":"","parse-names":false,"suffix":""},{"dropping-particle":"","family":"Ahmad","given":"A A","non-dropping-particle":"","parse-names":false,"suffix":""},{"dropping-particle":"","family":"Gunawan","given":"D S","non-dropping-particle":"","parse-names":false,"suffix":""},{"dropping-particle":"","family":"Supadi","given":"S","non-dropping-particle":"","parse-names":false,"suffix":""}],"container-title":"Geojournal of Tourism and Geosites","id":"ITEM-1","issue":"2","issued":{"date-parts":[["2020"]]},"language":"English","note":"Cited By :5\n\nExport Date: 31 March 2021\n\nCorrespondence Address: Arintoko, A.; Universitas Jenderal Soedirman, Jl. H.R. Bunyamin 708, Indonesia; email: arintokoz@yahoo.co.id\n\nFunding details: Kementerian Riset Teknologi Dan Pendidikan Tinggi Republik Indonesia\n\nFunding text 1: Three strategies focusing on weaknesses-opportunities, strengths-threats, and weaknesses-threats complement the strategy that focuses on strengths and opportunities in achieving the objectives of all aspects of the development of tourist villages in the Borobudur region. Therefore, with these four strategies, the development of tourist villages will be able to optimize the potential of existing villages with supporting resources, strong institutions, accompanied by strengthening partnerships and networks in the management of tourism businesses and their marketing and promotion for the sustainability of tourism villages in the future. Acknowledgements Acknowledgments to General Directorate of Strengthening Research and Development, Ministry of Research, Technology and Higher Education, who have provided opportunities and financial assistance to carry out research with the National Strategic Research Scheme in 2019.\n\nReferences: Ahyan, Ç.K., Taşlı, T.C., Özkök, F., Tatli, H., Land use suitability analysis of rural tourism activities: Yenice, Turkey (2020) Tourism Management, 76 (2020), p. 103949. , https://doi.org/10.1016/j.tourman.2019.07.003; \nAvila, M., Gasperini, L., The MDGs and sustainable rural development in sub-Saharan Africa: Challenges and implications for education for rural people (2005) Ministerial Seminar on Education for Rural People in Africa: Policy Lessons, Options and Priorities, , Paper of 7-9 September 2005, Addis Ababa, Ethiopia;\nArcher, B., Cooper, C., Ruhanen, L., Global tourism (2005) The Pesitive and Negative Impacts of Tourism, Third Edition, pp. 79-102. , William F. Theobald Editor, London: Butterworth-Heinemann, 2005;\nBull, J.W., Jobstvogt, N., Böhnke-Henrichs, A., Mascarenhas, A., Sitas, N., Baulcomb, C., Lambini, C.K., Koss, R., Strengths, weaknesses, opportunities and threats: A SWOT analysis of the ecosystem services framework (2016) Ecosystem Services, 17, pp. 99-111;\nCreswell, J.W., (2009) Qualitative, Quantitative, and Mixed Methods Approaches, , Third Edition. Thousand Oaks California: @SAGE Publications;\nChoi, H.S.C., Sirakaya, E., Measuring residents' attitude toward sustainable tourism: Development of sustainable tourism attitude scale (2005) Journal of Travel Research, 43 (4), pp. 380-394;\nEverett, S., Aitchison, C., The role of food tourism in sustaining regional identity: A case study of Cornwall, south west England (2008) Journal of Sustainable Tourism, 16 (2), pp. 150-167;\nGao, G.Y., Peng, D.H., Consolidating SWOT analysis with nonhomogeneous uncertain preference information (2011) Knowledge-Based Systems, 24 (6), pp. 796-808;\nGunn, C.A., (1988) Tourism Planning. 2d Ed, , New York: Taylor and Francis;\nHermawan, B., Salim, U., Rohman, F., Rahayu, M., Borobudur temple as Buddhist pilgrimage destination in Indonesia: An analysis of factors that affect visit intention (2016) Journal of International Buddhist Studies, 7 (2), pp. 98-110;\nHiwasaki, L., Community-based tourism: A pathway to sustainability for Japan's protected areas (2006) Society &amp;amp; Natural Resources, 19 (8), pp. 675-692;\nHouben, G., Lenie, K., Vanhoof, K., A knowledge-based SWOT-analysis system as an instrument for strategic planning in small and medium sized enterprises (1999) Decision Support Systems, 26 (2), pp. 125-135;\nJunaidi, J., Suci, A., Nanda, S.T., Kadaryanto, B., Halal-friendly tourism business process: Tourism operators in Indonesia (2019) GeoJournal of Toursm and Geosites, 27 (4), pp. 1148-11157. , https://doi.org/10.30892/gtg.27403-422;\nKazimoto, P., The effect of village development strategies on community socio-economic development in Tanzania, Arumeru district (2013) International Journal of Research in Social Sciences, 2 (3), pp. 33-39;\nKausar, D.R., Sustainability in the management of world cultural heritage (2012) Vision for Global Tourism Industry-Creating and Sustaining Competitive Strategies, pp. 431-440. , Chapter April 2012;\nKodir, A., Tanjung, A., Sumarmi, A.R., Simanjuntak, T.B., Tourism governance in Komodo National Park, Indonesia: Blessing or curse? (2019) GeoJournal of Toursm and Geosites, 27 (4), pp. 1401-1417. , https://doi.org/10.30892/gtg.27424-443;\nKomppula, R., The role of individual entrepreneurs in the development of competitiveness for a rural tourism destination-a case study (2014) Tourism Management, 40, pp. 361-371;\nKrugman, P.R., On the relationship between trade theory and location theory (1993) Review of International Economics, 1, pp. 110-122;\nMuganda, M., Sahli, M., Smith, K.A., Tourism's contribution to poverty alleviation: A community perspective from Tanzania (2010) Development Southern Africa, 27 (5), pp. 629-646;\nMukwada, G., Sekhele, N., The potential of community-based geotourism in rural development in South Africa: The case of Witsie Cave project (2017) Journal of Asian and African Studies, 52 (4), pp. 471-483. , https://doi.org/10.1177/0021909615595991;\nOkech, R., Haghiri, M., George, B.P., Rural tourism as a sustainable development aalternative: An analysis with special reference to Landa, Kenya (2012) Culture, Special Issue, 6 (3), pp. 36-54;\nOsman, I., Ahmad, Z.A., Ahmad, N.H., Khin, S., Abu Bakar, S., Husin, A., Tanwir, N.D., Participation of women entrepreneurs in ecotourism industry: A proposed model (2008) RARC 22 International Conference 2008. Knowledge Infrastructure Management from Tourism Penang Malaysia 3-4 November 2008, (2), pp. 212-223. , RIKKYO Amusement Research Centre. Tourism Project Series;\nPetrović, M.D., Lukić, D., Radovanović, M., Vujko, A., Gajić, T., Vuković, D., Urban geosites” as potential geotourism destinations-Evidence from Belgrade (2017) Open Geosci, 9 (1), pp. 442-456;\nSasana, H., Atmanti, H.D., Muid, D., The strategy development of the region in support Borobudur tourism cluster competitiveness regions in Indonesia (2017) Journal of Environtmental Management and Tourism, 8 (24), pp. 1517-1528;\nSevkli, M., Oztekin, A., Uysal, O., Torlak, G., Turkyilmaz, A., Delen, D., Development of A Fuzzy ANP based SWOT Analysis for the Airlane Industry in Turkey (2012) Expert Systems with Applications, 39 (1), pp. 14-24;\nSimson, M.C., Community benefit tourism initiatives-a conceptual oxymoron? (2008) Tourism Management, 29 (1), pp. 1-18;\nSuansri, P., (2003) Community Based Tourism Handbook, , Thailand: REST Project;\nTelbisz, T., Gruber, P., Mari, L., Kőszegi, M., Bottlik, Z., Standovár, T., Geological heritage, geotourism and local development in Aggtelek National Park (NE Hungary) (2020) Geoheritage, 15, p. 2. , https://doi.org/10.1007/s12371-020-00438-7;\nWilson, S., Fesenmaier, D.R., Fesenmaier, J., van Es, J.C., Factors for success in rural tourism development (2001) Journal of Tourism Research, 40 (2), pp. 132-138;\nXu, H., Jiang, F., Wall, G., Wang, Y., The evolving path of community participation in toursm in China (2019) Journal of Sustainable Tourism, 27 (8), pp. 1239-1258. , https://doi.org/10.1080/09669582.2019.1612904;\nYanes, A., Zielinski, S., Cano, M.D., Kim, S., Community-based tourism in developing countries: A framework for policy evaluation (2019) Sustainability, 11 (2506), pp. 1-23;\n(2005) Making Tourism More Sustainable: A Guide for Policy Makers, , UNWTO-United Nations World Tourism Organization UNWTO: Madrid, Spain;\nhttps://magelangkab.bps.go.id/publication/2019/08/16/1a198c1edcadcfa0f6768b82/kabupaten-magelangdalam-angka-2019.html, accessed 25.10.2019UR - https://www.scopus.com/inward/record.uri?eid=2-s2.0-85084558792&amp;amp;doi=10.30892%2fgtg.29202-477&amp;amp;partnerID=40&amp;amp;md5=e82d6c313f4450eb10bb5b8535e82a8a","page":"398-413","publisher":"Editura Universitatii din Oradea","publisher-place":"Universitas Jenderal Soedirman, Faculty of Economics and Business, Department of Economics and Development Studies, Jl. H.R. Bunyamin 708, Grendeng, Purwokerto, Indonesia","title":"Community-based tourism village development strategies: A case of Borobudur tourism village area, Indonesia","type":"article-journal","volume":"29"},"uris":["http://www.mendeley.com/documents/?uuid=70b6d4d7-6b4b-4bab-88c0-be4fe30e867f"]}],"mendeley":{"formattedCitation":"(Arintoko et al., 2020)","plainTextFormattedCitation":"(Arintoko et al., 2020)","previouslyFormattedCitation":"(Arintoko et al.,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Arintoko et al.,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menunjukkan bahwa strategi pengembangan desa wisata berbasis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dapat dilakukan dengan lebih menekankan pada strategi yang bertumpu pada kekuatan dan peluang. Dalam penelitiannya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30892/gtg.29202-477","ISSN":"20650817 (ISSN)","abstract":"The concept of community-based tourism village development becomes important in the sustainable tourism development strategy part. The study aims to formulate a community-based tourism village development strategy with a case in the Borobudur tourism village area. The research uses strengths, weaknesses, opportunities, and threats (SWOT) approaches. The identification of factors was obtained from field observations, interviews, and focus group discussions with key elements of the community and stakeholders. The results showed that the strength and opportunities factors had an importance score and the percentage of agreement was higher than the weakness and threat factors. Community-based tourism village development strategies can be carried out with more emphasis on strategies that rely on strengths and opportunities, through S-O and W-O strategies, relative to weaknesses and threats, through S-T and W-T strategies. However, the implementation of the four strategies is still being carried out because they will complement each other in order to achieve the goal of the development of a tourism strategic area through community-based tourism villages. © 2020 Editura Universitatii din Oradea. All rights reserved.","author":[{"dropping-particle":"","family":"Arintoko","given":"A","non-dropping-particle":"","parse-names":false,"suffix":""},{"dropping-particle":"","family":"Ahmad","given":"A A","non-dropping-particle":"","parse-names":false,"suffix":""},{"dropping-particle":"","family":"Gunawan","given":"D S","non-dropping-particle":"","parse-names":false,"suffix":""},{"dropping-particle":"","family":"Supadi","given":"S","non-dropping-particle":"","parse-names":false,"suffix":""}],"container-title":"Geojournal of Tourism and Geosites","id":"ITEM-1","issue":"2","issued":{"date-parts":[["2020"]]},"language":"English","note":"Cited By :5\n\nExport Date: 31 March 2021\n\nCorrespondence Address: Arintoko, A.; Universitas Jenderal Soedirman, Jl. H.R. Bunyamin 708, Indonesia; email: arintokoz@yahoo.co.id\n\nFunding details: Kementerian Riset Teknologi Dan Pendidikan Tinggi Republik Indonesia\n\nFunding text 1: Three strategies focusing on weaknesses-opportunities, strengths-threats, and weaknesses-threats complement the strategy that focuses on strengths and opportunities in achieving the objectives of all aspects of the development of tourist villages in the Borobudur region. Therefore, with these four strategies, the development of tourist villages will be able to optimize the potential of existing villages with supporting resources, strong institutions, accompanied by strengthening partnerships and networks in the management of tourism businesses and their marketing and promotion for the sustainability of tourism villages in the future. Acknowledgements Acknowledgments to General Directorate of Strengthening Research and Development, Ministry of Research, Technology and Higher Education, who have provided opportunities and financial assistance to carry out research with the National Strategic Research Scheme in 2019.\n\nReferences: Ahyan, Ç.K., Taşlı, T.C., Özkök, F., Tatli, H., Land use suitability analysis of rural tourism activities: Yenice, Turkey (2020) Tourism Management, 76 (2020), p. 103949. , https://doi.org/10.1016/j.tourman.2019.07.003; \nAvila, M., Gasperini, L., The MDGs and sustainable rural development in sub-Saharan Africa: Challenges and implications for education for rural people (2005) Ministerial Seminar on Education for Rural People in Africa: Policy Lessons, Options and Priorities, , Paper of 7-9 September 2005, Addis Ababa, Ethiopia;\nArcher, B., Cooper, C., Ruhanen, L., Global tourism (2005) The Pesitive and Negative Impacts of Tourism, Third Edition, pp. 79-102. , William F. Theobald Editor, London: Butterworth-Heinemann, 2005;\nBull, J.W., Jobstvogt, N., Böhnke-Henrichs, A., Mascarenhas, A., Sitas, N., Baulcomb, C., Lambini, C.K., Koss, R., Strengths, weaknesses, opportunities and threats: A SWOT analysis of the ecosystem services framework (2016) Ecosystem Services, 17, pp. 99-111;\nCreswell, J.W., (2009) Qualitative, Quantitative, and Mixed Methods Approaches, , Third Edition. Thousand Oaks California: @SAGE Publications;\nChoi, H.S.C., Sirakaya, E., Measuring residents' attitude toward sustainable tourism: Development of sustainable tourism attitude scale (2005) Journal of Travel Research, 43 (4), pp. 380-394;\nEverett, S., Aitchison, C., The role of food tourism in sustaining regional identity: A case study of Cornwall, south west England (2008) Journal of Sustainable Tourism, 16 (2), pp. 150-167;\nGao, G.Y., Peng, D.H., Consolidating SWOT analysis with nonhomogeneous uncertain preference information (2011) Knowledge-Based Systems, 24 (6), pp. 796-808;\nGunn, C.A., (1988) Tourism Planning. 2d Ed, , New York: Taylor and Francis;\nHermawan, B., Salim, U., Rohman, F., Rahayu, M., Borobudur temple as Buddhist pilgrimage destination in Indonesia: An analysis of factors that affect visit intention (2016) Journal of International Buddhist Studies, 7 (2), pp. 98-110;\nHiwasaki, L., Community-based tourism: A pathway to sustainability for Japan's protected areas (2006) Society &amp;amp; Natural Resources, 19 (8), pp. 675-692;\nHouben, G., Lenie, K., Vanhoof, K., A knowledge-based SWOT-analysis system as an instrument for strategic planning in small and medium sized enterprises (1999) Decision Support Systems, 26 (2), pp. 125-135;\nJunaidi, J., Suci, A., Nanda, S.T., Kadaryanto, B., Halal-friendly tourism business process: Tourism operators in Indonesia (2019) GeoJournal of Toursm and Geosites, 27 (4), pp. 1148-11157. , https://doi.org/10.30892/gtg.27403-422;\nKazimoto, P., The effect of village development strategies on community socio-economic development in Tanzania, Arumeru district (2013) International Journal of Research in Social Sciences, 2 (3), pp. 33-39;\nKausar, D.R., Sustainability in the management of world cultural heritage (2012) Vision for Global Tourism Industry-Creating and Sustaining Competitive Strategies, pp. 431-440. , Chapter April 2012;\nKodir, A., Tanjung, A., Sumarmi, A.R., Simanjuntak, T.B., Tourism governance in Komodo National Park, Indonesia: Blessing or curse? (2019) GeoJournal of Toursm and Geosites, 27 (4), pp. 1401-1417. , https://doi.org/10.30892/gtg.27424-443;\nKomppula, R., The role of individual entrepreneurs in the development of competitiveness for a rural tourism destination-a case study (2014) Tourism Management, 40, pp. 361-371;\nKrugman, P.R., On the relationship between trade theory and location theory (1993) Review of International Economics, 1, pp. 110-122;\nMuganda, M., Sahli, M., Smith, K.A., Tourism's contribution to poverty alleviation: A community perspective from Tanzania (2010) Development Southern Africa, 27 (5), pp. 629-646;\nMukwada, G., Sekhele, N., The potential of community-based geotourism in rural development in South Africa: The case of Witsie Cave project (2017) Journal of Asian and African Studies, 52 (4), pp. 471-483. , https://doi.org/10.1177/0021909615595991;\nOkech, R., Haghiri, M., George, B.P., Rural tourism as a sustainable development aalternative: An analysis with special reference to Landa, Kenya (2012) Culture, Special Issue, 6 (3), pp. 36-54;\nOsman, I., Ahmad, Z.A., Ahmad, N.H., Khin, S., Abu Bakar, S., Husin, A., Tanwir, N.D., Participation of women entrepreneurs in ecotourism industry: A proposed model (2008) RARC 22 International Conference 2008. Knowledge Infrastructure Management from Tourism Penang Malaysia 3-4 November 2008, (2), pp. 212-223. , RIKKYO Amusement Research Centre. Tourism Project Series;\nPetrović, M.D., Lukić, D., Radovanović, M., Vujko, A., Gajić, T., Vuković, D., Urban geosites” as potential geotourism destinations-Evidence from Belgrade (2017) Open Geosci, 9 (1), pp. 442-456;\nSasana, H., Atmanti, H.D., Muid, D., The strategy development of the region in support Borobudur tourism cluster competitiveness regions in Indonesia (2017) Journal of Environtmental Management and Tourism, 8 (24), pp. 1517-1528;\nSevkli, M., Oztekin, A., Uysal, O., Torlak, G., Turkyilmaz, A., Delen, D., Development of A Fuzzy ANP based SWOT Analysis for the Airlane Industry in Turkey (2012) Expert Systems with Applications, 39 (1), pp. 14-24;\nSimson, M.C., Community benefit tourism initiatives-a conceptual oxymoron? (2008) Tourism Management, 29 (1), pp. 1-18;\nSuansri, P., (2003) Community Based Tourism Handbook, , Thailand: REST Project;\nTelbisz, T., Gruber, P., Mari, L., Kőszegi, M., Bottlik, Z., Standovár, T., Geological heritage, geotourism and local development in Aggtelek National Park (NE Hungary) (2020) Geoheritage, 15, p. 2. , https://doi.org/10.1007/s12371-020-00438-7;\nWilson, S., Fesenmaier, D.R., Fesenmaier, J., van Es, J.C., Factors for success in rural tourism development (2001) Journal of Tourism Research, 40 (2), pp. 132-138;\nXu, H., Jiang, F., Wall, G., Wang, Y., The evolving path of community participation in toursm in China (2019) Journal of Sustainable Tourism, 27 (8), pp. 1239-1258. , https://doi.org/10.1080/09669582.2019.1612904;\nYanes, A., Zielinski, S., Cano, M.D., Kim, S., Community-based tourism in developing countries: A framework for policy evaluation (2019) Sustainability, 11 (2506), pp. 1-23;\n(2005) Making Tourism More Sustainable: A Guide for Policy Makers, , UNWTO-United Nations World Tourism Organization UNWTO: Madrid, Spain;\nhttps://magelangkab.bps.go.id/publication/2019/08/16/1a198c1edcadcfa0f6768b82/kabupaten-magelangdalam-angka-2019.html, accessed 25.10.2019UR - https://www.scopus.com/inward/record.uri?eid=2-s2.0-85084558792&amp;amp;doi=10.30892%2fgtg.29202-477&amp;amp;partnerID=40&amp;amp;md5=e82d6c313f4450eb10bb5b8535e82a8a","page":"398-413","publisher":"Editura Universitatii din Oradea","publisher-place":"Universitas Jenderal Soedirman, Faculty of Economics and Business, Department of Economics and Development Studies, Jl. H.R. Bunyamin 708, Grendeng, Purwokerto, Indonesia","title":"Community-based tourism village development strategies: A case of Borobudur tourism village area, Indonesia","type":"article-journal","volume":"29"},"uris":["http://www.mendeley.com/documents/?uuid=70b6d4d7-6b4b-4bab-88c0-be4fe30e867f"]}],"mendeley":{"formattedCitation":"(Arintoko et al., 2020)","plainTextFormattedCitation":"(Arintoko et al., 2020)","previouslyFormattedCitation":"(Arintoko et al.,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Arintoko et al.,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menggunakan strategi SWOT, penerapan keempat strategi tersebut digunakan karena akan saling melengkapi guna mencapai tujuan pengembangan kawasan strategis pariwisarta melalui desa wisata berbasis </w:t>
      </w:r>
      <w:r w:rsidRPr="00E1223A">
        <w:rPr>
          <w:rFonts w:ascii="Book Antiqua" w:hAnsi="Book Antiqua" w:cs="Times New Roman"/>
          <w:i/>
          <w:sz w:val="24"/>
          <w:szCs w:val="24"/>
        </w:rPr>
        <w:t>community based tourism.</w:t>
      </w:r>
    </w:p>
    <w:p w:rsidR="008D1213" w:rsidRPr="00E1223A" w:rsidRDefault="008D1213" w:rsidP="008D1213">
      <w:pPr>
        <w:spacing w:after="0"/>
        <w:ind w:left="720" w:firstLine="720"/>
        <w:jc w:val="both"/>
        <w:rPr>
          <w:rFonts w:ascii="Book Antiqua" w:hAnsi="Book Antiqua" w:cs="Times New Roman"/>
          <w:sz w:val="24"/>
          <w:szCs w:val="24"/>
        </w:rPr>
      </w:pPr>
      <w:r w:rsidRPr="00E1223A">
        <w:rPr>
          <w:rFonts w:ascii="Book Antiqua" w:hAnsi="Book Antiqua" w:cs="Times New Roman"/>
          <w:sz w:val="24"/>
          <w:szCs w:val="24"/>
        </w:rPr>
        <w:t xml:space="preserve">Selain itu, artikel yang relevan dengan cluster 1 yaitu artikel yang ditulis oleh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4505/jemt.11.4(44).16","ISSN":"20687729 (ISSN)","abstract":"Tourism has become a prevalent discourse in Indonesia, considering that in the last few years, Tourism has become the highest contributor to the commodity revenue line. Paying close attention to the integration of tourism certainly involves multidiscipline in it so that efforts to develop tourism require integrated efforts from various parties as well as multidiscipline. It is essential to realize that the attractions of tourism in Indonesia can consist of everything that has a uniqueness, beauty, and value in the form of the diversity of natural, cultural, and human-made diversity. In real terms, it can be observed that cultural heritage is one of the valuable assets owned by a country (Indonesia) in supporting the development of tourism. Culture is a way of life that develops, is shared by a group of people, and is passed down from generation to generation. The culture referred to is the result of reason and reason, so that philosophy can be understood as originating from nothing, then thought by reason and ideas, then becoming. The process of creating a culture can logically be protected by Intellectual Property Rights (Copyright). During this time, the copyright-protected in Indonesia based on Law Number 28 of 2014 concerning Copyright is an Individual Right. It is understood that the copyright needed to protect cultural heritage is communal rights. How to regulate and apply copyright protection Communal communities will be studied more deeply so that there is a comprehensive and integrated model for protecting cultural heritage in Indonesia. © 2020 by ASERS® Publishing. All rights reserved.","author":[{"dropping-particle":"","family":"Mahendrawati","given":"N L M","non-dropping-particle":"","parse-names":false,"suffix":""}],"container-title":"Journal of Environmental Management and Tourism","id":"ITEM-1","issue":"4","issued":{"date-parts":[["2020"]]},"language":"English","note":"Export Date: 31 March 2021\n\nCorrespondence Address: Mahendrawati, N.L.M.; Warmadewa UniversityIndonesia; email: luh.mahendrawati@gmail.com\n\nReferences: Nasional, Badan Pembinaan Hukum, (2009) Laporan Tim Pengkajian Hukum Tentang Perlindungan Hukum Kebudayaan Daerah, , Departemen Hukum Dan Ham R.I; \n(2011) China Padang dalam Dinamika Masyarakat Minangkabau: dari Revolusi Sampai Reformasi, , Erniwati. Jakarta, Universitas Indonesia;\nImam, Syaukani dan A., (2018) Dasar-Dasar Politik Hukum, , Ahsin Thohari, Rajawali Pers. Jakarta;\nWirata, Ketut, (2015) Kebijakan Pengelolaan Wisata Ekoreligi Berkelanjutan Berbasis Masyarakat Hukum Adat Bali, 1. , Surya Pena Gemilang. Anggota IKAPI Jatim. hlm;\nDjubaedillah, Muhammad Djumhana dan, (2014) Hak Milik Intelektual, , Citra Aditya Bakti: Bandung;\nSukma, Putu Angga Pratama, (2016) Penegakan Hukum Dalam Pengaturan Wajib Langgam Arsitektur Bali Pada Bangunan Gedung Usaha Pariwisata, , Universitas Udayana. Denpasar;\n(2014) Ilmu Sosial dan Budaya Dasar, , Surjawa. Pustaka Pelajar. Yogyakarta;\nhttps://news.detik.com/berita/d-4227790/, Detik NewsUR - https://www.scopus.com/inward/record.uri?eid=2-s2.0-85090695172&amp;amp;doi=10.14505%2fjemt.11.4%2844%29.16&amp;amp;partnerID=40&amp;amp;md5=f4daabb961db383f7a4d8488e2d7f892","page":"920-924","publisher":"ASERS Publishing House","publisher-place":"Warmadewa University, Indonesia","title":"Policy on protection of cultural heritage through communal copyright in supporting sustainable tourism","type":"article-journal","volume":"11"},"uris":["http://www.mendeley.com/documents/?uuid=774a2a69-51e4-4144-8a96-16aeefb4661c"]}],"mendeley":{"formattedCitation":"(Mahendrawati, 2020)","plainTextFormattedCitation":"(Mahendrawati, 2020)","previouslyFormattedCitation":"(Mahendrawati,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Mahendrawati,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yang berjudul </w:t>
      </w:r>
      <w:r w:rsidRPr="00E1223A">
        <w:rPr>
          <w:rFonts w:ascii="Book Antiqua" w:hAnsi="Book Antiqua" w:cs="Times New Roman"/>
          <w:i/>
          <w:sz w:val="24"/>
          <w:szCs w:val="24"/>
        </w:rPr>
        <w:t>“Policy on protection of cultural heritage through communal copyright in supporting sustainable tourism”</w:t>
      </w:r>
      <w:r w:rsidRPr="00E1223A">
        <w:rPr>
          <w:rFonts w:ascii="Book Antiqua" w:hAnsi="Book Antiqua" w:cs="Times New Roman"/>
          <w:sz w:val="24"/>
          <w:szCs w:val="24"/>
        </w:rPr>
        <w:t xml:space="preserve"> yang menjelaskan bahwa dalam memperhatikan keterpaduan pariwisata tentunya melibatkan multidisiplin di dalamnya sehingga upaya </w:t>
      </w:r>
      <w:r w:rsidRPr="00E1223A">
        <w:rPr>
          <w:rFonts w:ascii="Book Antiqua" w:hAnsi="Book Antiqua" w:cs="Times New Roman"/>
          <w:sz w:val="24"/>
          <w:szCs w:val="24"/>
        </w:rPr>
        <w:lastRenderedPageBreak/>
        <w:t>pengembangan pariwisata membutuhkan upaya terintegrasi dari berbagai pihak serta multidisplin. Perlu disadari bahwa daya tarik pariwisata di Indonesia dapat terdiri dari segala sesuatu yang memiliki keunikan, keindahan, dan nilai berupa keanekaragaman hayati, budaya, dan buatan manusia. Secara nyata dapat dilihat bahwa warisan budaya merupakan salah satu aset berharga yang dimiliki oleh Indonesia dalam mendukung perkembangan pawisata.</w:t>
      </w:r>
    </w:p>
    <w:p w:rsidR="008D1213" w:rsidRPr="00E1223A" w:rsidRDefault="008D1213" w:rsidP="008D1213">
      <w:pPr>
        <w:spacing w:after="0"/>
        <w:ind w:left="720" w:firstLine="720"/>
        <w:jc w:val="both"/>
        <w:rPr>
          <w:rFonts w:ascii="Book Antiqua" w:hAnsi="Book Antiqua" w:cs="Times New Roman"/>
          <w:sz w:val="24"/>
          <w:szCs w:val="24"/>
        </w:rPr>
      </w:pPr>
      <w:r w:rsidRPr="00E1223A">
        <w:rPr>
          <w:rFonts w:ascii="Book Antiqua" w:hAnsi="Book Antiqua" w:cs="Times New Roman"/>
          <w:sz w:val="24"/>
          <w:szCs w:val="24"/>
        </w:rPr>
        <w:t xml:space="preserve">Pada cluster 2 kata kunci yang dominan yaitu </w:t>
      </w:r>
      <w:r w:rsidRPr="00E1223A">
        <w:rPr>
          <w:rFonts w:ascii="Book Antiqua" w:hAnsi="Book Antiqua" w:cs="Times New Roman"/>
          <w:i/>
          <w:sz w:val="24"/>
          <w:szCs w:val="24"/>
        </w:rPr>
        <w:t>ecotourism</w:t>
      </w:r>
      <w:r w:rsidRPr="00E1223A">
        <w:rPr>
          <w:rFonts w:ascii="Book Antiqua" w:hAnsi="Book Antiqua" w:cs="Times New Roman"/>
          <w:sz w:val="24"/>
          <w:szCs w:val="24"/>
        </w:rPr>
        <w:t xml:space="preserve">, maka artikel yang relevan yaitu artikel yang ditulis oleh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ISSN":"11101903 (ISSN)","abstract":"Community-based Ecotourism (CBE) has become the newest approach in tourism development planning process, emerged to support community involvement, to improve their living standards and protect natural resources. During the last decades, tourism has been one of the most important sources of national income in Egypt; Hence the Egyptian government began seeking to new strategies and plans to actively support the participation of local community in Ecotourism development initiatives. However, the actual implementation of involving communities in decisions making is poorly achieved, which impacted negatively on the effectiveness and sustainability of these initiatives. Accordingly, this paper focused on evaluating Egyptian Ecotourism initiatives represented by a case study of Dahshur, through carrying out questionnaires and interviews including sampling clusters of the local community, stakeholders and Eco-tourists. To this end, this paper attempts to identify the obstacles of the planning process in Egypt that hindered its implementation success, besides, the reasons of the fragmentation among all stakeholders and the exclusion of community involvement. Finally, the paper provides different social, economic, environmental and political indicators to facilitate the evaluation of all relevant stakeholders’ performance and fill the gaps, also, to measure the success of the plans and ensure their sustainability. © 2019, Cairo University. All rights reserved.","author":[{"dropping-particle":"","family":"Elbarmelgy","given":"M M","non-dropping-particle":"","parse-names":false,"suffix":""},{"dropping-particle":"","family":"Gammaz","given":"S A","non-dropping-particle":"","parse-names":false,"suffix":""},{"dropping-particle":"","family":"Hussien","given":"M S","non-dropping-particle":"","parse-names":false,"suffix":""}],"container-title":"Journal of Engineering and Applied Science","id":"ITEM-1","issue":"5","issued":{"date-parts":[["2019"]]},"language":"English","note":"Export Date: 31 March 2021\n\nCODEN: JEASF\n\nCorrespondence Address: Hussien, M.S.; Architectural Engineering Department, Egypt; email: marwaa.salah@yahoo.com\n\nReferences: (2013) UNWTO Annual Report 2012, , The World Tourism Organization Madrid, Spain; \n(2005) Making Tourism More Sustainable, , A guide report for Policy Makers, Paris;\nHoney, M., (2008) Ecotourism and Sustainable Development: Who Owns Paradise?, , 2nd editions, Island Press, Washington;\nLeksakundilok, A., (2004) Ecotourism and Community-Based Ecotourism in The Mekong Region, , Australian Mekong Resource Centre worhing paper NO.10, University of Sydney, Australia;\nAsker, S.B., (2010) Effective Community-Based Tourism: A Best Practice Manual, , 2nd eddition, Sustainable Tourism Cooperative Research Centre, Australia;\nTasmania, F., (1994) Guided Nature-Based Tourism in Tasmania’s Forests: Trends, Constraints, and Implications, , Forestry Tasmania: Hobart, Australia;\nDiamantis, D., The Concept of Ecotourism: Evolution and Trends (1999) Current Issues in Tourism”, 2 (2-3), pp. 93-122;\nDavid, L., (2016) Managing Sustainable Tourism: A legacy for The Future, , 2nd edition, Routledge;\n(2012) IUCN Red List Categories and Criteria, , 2nd edition, Version 3.1. UK Gland, Switzerland, and Cambridge, London;\nHill, J., (2009) Ecotourism and Environmental Sustainability: Principles and Practices, , Emerald Group Publishing Limited, 1st edition, Britain: Ashgate, Australia;\nTelfer, J., Sharpley, R., (2008) Tourism and Development in The Developing World, , 1st edition, Routledge, London;\n(2001) Guidelines for Community-Based Ecotourism Development, , 1st edition, the Tourism Company with support from the Rufford Foundation and the MAVA Foundation, London;\nArnstein, S., A Ladder of Citizen Participation (1969) Journal of the American Institute of Planners, 35 (4), pp. 216-224;\n(2004) Indicators of Sustainable Development for Tourism Destinations, , 1st edition, World Tourism Organization, Madrid, Spain;\nMauro, S., Santarossa, L., Pigliacelli, P., (2014) Mediterrnean Experience of Ecotourism (MEET), A Survey of Ecotourism, Best Practices in The World, , 1st edition, ENPI-CBC MED Project, Europarc, Italy;\n(2010) Tourism Trends and Policies 2010, , 1st edition, Organization for Economic Cooperation and Development, Paris;\nTosun, C., Limits to Community Participation in The Tourism Development Process In Developing Countries (2000) Tourism Management, 21, pp. 613-633;\nBhanoo, S., (2015) Community Participation in Conservation of Great Himalayan National Park, India, , 1 edition,Notion Press, India;\nRscn, T., (2012) The Report Jordan, , https://books.google.com.eg/books?id=8iKNxQ2GvCcC&amp;amp;printsec=frontcover&amp;amp;hl=ar#v=onepage&amp;amp;q&amp;amp;f=false, Oxford business group, Access date 11/5/2018;\nGopal, K., (2012) Ecotourism In India, p. 99. , Futurarc, the 4Q 2012 edition;\nKenawy, E., Developing A More Effective Regional Planning Framework in Egypt: The case of ecotourism (2014) Sustainable Tourism, 187, p. 77. , UK;\n(2002) World Ecotourism Summit - Final Report, , The World Tourism Organization, Québec City, Canada;\n(2016) Ecotourism in Dahsur, , http://www.tda.gov.eg/Dahshour/IntroEn.aspx, from Tourism Development Authority, Access date 3/12/ 2017;\nFekri, A.H., (2014) Training of Local Community Youth in Dahshour, Egypt, as Local Tour Guides and Heritage Guardians, , University College London Director, Cultural heritage Management Program, French University, Egypt;\n(2012) Strategic Spatial Framework for Sustainable Tourism Development of Dahsur, , World Tourism Organization (UNWTO-Ministry of tourism), Egypt;\n(2012) The Dahshur World Heritage Site Mobilization for Cultural Heritage for Community Development, , MDG-F &amp;amp; UNESCO, Egypt;\n(2011) Dahshur World Heritage Site Mobilization for Cultural Heritage for Community Development, , ILO, Egypt;\n(2013) The Dahshur World Heritage Site Mobilization for Cultural Heritage for Community Development, , http://mptf.undp.org/factsheet/project/00067175?bar_metric=account, Access date 12/5/2017","page":"539-561","publisher":"Cairo University","publisher-place":"Architecture Department, Faculty of Engineering, Cairo University, Egypt","title":"Community-based ecotourism planning in Egypt, a case study: Evaluation of dahshur initiative","type":"article-journal","volume":"66"},"uris":["http://www.mendeley.com/documents/?uuid=ab40676c-74ee-4686-8ea1-dfb5cccfdfbc"]}],"mendeley":{"formattedCitation":"(Elbarmelgy et al., 2019)","plainTextFormattedCitation":"(Elbarmelgy et al., 2019)","previouslyFormattedCitation":"(Elbarmelgy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Elbarmelgy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yang berjudul </w:t>
      </w:r>
      <w:r w:rsidRPr="00E1223A">
        <w:rPr>
          <w:rFonts w:ascii="Book Antiqua" w:hAnsi="Book Antiqua" w:cs="Times New Roman"/>
          <w:i/>
          <w:sz w:val="24"/>
          <w:szCs w:val="24"/>
        </w:rPr>
        <w:t>“Community-based ecotourism planning in Egypt, a case study: Evaluation of dahshur initiative”</w:t>
      </w:r>
      <w:r w:rsidRPr="00E1223A">
        <w:rPr>
          <w:rFonts w:ascii="Book Antiqua" w:hAnsi="Book Antiqua" w:cs="Times New Roman"/>
          <w:sz w:val="24"/>
          <w:szCs w:val="24"/>
        </w:rPr>
        <w:t xml:space="preserve">. Dalam artikel tersebut dijelaskan bahwa pariwisata telah menjadi salah satu pendapatan nasional, maka dari itu pemerintah mencari strategi dan rencana baru untuk secara aktif mendukung partisipasi masyarakat lokal, strategi tersebut melalui ekowisata berbasis masyarakat. Ekowisata berbasis masyarakat telah menjadi pendekatan terbaru dalam proses perencanaan pembangunan pariwisata, muncul untuk mendukung keterlibatan masyarakat, meningkatkan taraf hidup masyarakat, dan melindungi </w:t>
      </w:r>
      <w:r w:rsidRPr="00E1223A">
        <w:rPr>
          <w:rFonts w:ascii="Book Antiqua" w:hAnsi="Book Antiqua" w:cs="Times New Roman"/>
          <w:sz w:val="24"/>
          <w:szCs w:val="24"/>
        </w:rPr>
        <w:lastRenderedPageBreak/>
        <w:t xml:space="preserve">sumber daya alam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ISSN":"11101903 (ISSN)","abstract":"Community-based Ecotourism (CBE) has become the newest approach in tourism development planning process, emerged to support community involvement, to improve their living standards and protect natural resources. During the last decades, tourism has been one of the most important sources of national income in Egypt; Hence the Egyptian government began seeking to new strategies and plans to actively support the participation of local community in Ecotourism development initiatives. However, the actual implementation of involving communities in decisions making is poorly achieved, which impacted negatively on the effectiveness and sustainability of these initiatives. Accordingly, this paper focused on evaluating Egyptian Ecotourism initiatives represented by a case study of Dahshur, through carrying out questionnaires and interviews including sampling clusters of the local community, stakeholders and Eco-tourists. To this end, this paper attempts to identify the obstacles of the planning process in Egypt that hindered its implementation success, besides, the reasons of the fragmentation among all stakeholders and the exclusion of community involvement. Finally, the paper provides different social, economic, environmental and political indicators to facilitate the evaluation of all relevant stakeholders’ performance and fill the gaps, also, to measure the success of the plans and ensure their sustainability. © 2019, Cairo University. All rights reserved.","author":[{"dropping-particle":"","family":"Elbarmelgy","given":"M M","non-dropping-particle":"","parse-names":false,"suffix":""},{"dropping-particle":"","family":"Gammaz","given":"S A","non-dropping-particle":"","parse-names":false,"suffix":""},{"dropping-particle":"","family":"Hussien","given":"M S","non-dropping-particle":"","parse-names":false,"suffix":""}],"container-title":"Journal of Engineering and Applied Science","id":"ITEM-1","issue":"5","issued":{"date-parts":[["2019"]]},"language":"English","note":"Export Date: 31 March 2021\n\nCODEN: JEASF\n\nCorrespondence Address: Hussien, M.S.; Architectural Engineering Department, Egypt; email: marwaa.salah@yahoo.com\n\nReferences: (2013) UNWTO Annual Report 2012, , The World Tourism Organization Madrid, Spain; \n(2005) Making Tourism More Sustainable, , A guide report for Policy Makers, Paris;\nHoney, M., (2008) Ecotourism and Sustainable Development: Who Owns Paradise?, , 2nd editions, Island Press, Washington;\nLeksakundilok, A., (2004) Ecotourism and Community-Based Ecotourism in The Mekong Region, , Australian Mekong Resource Centre worhing paper NO.10, University of Sydney, Australia;\nAsker, S.B., (2010) Effective Community-Based Tourism: A Best Practice Manual, , 2nd eddition, Sustainable Tourism Cooperative Research Centre, Australia;\nTasmania, F., (1994) Guided Nature-Based Tourism in Tasmania’s Forests: Trends, Constraints, and Implications, , Forestry Tasmania: Hobart, Australia;\nDiamantis, D., The Concept of Ecotourism: Evolution and Trends (1999) Current Issues in Tourism”, 2 (2-3), pp. 93-122;\nDavid, L., (2016) Managing Sustainable Tourism: A legacy for The Future, , 2nd edition, Routledge;\n(2012) IUCN Red List Categories and Criteria, , 2nd edition, Version 3.1. UK Gland, Switzerland, and Cambridge, London;\nHill, J., (2009) Ecotourism and Environmental Sustainability: Principles and Practices, , Emerald Group Publishing Limited, 1st edition, Britain: Ashgate, Australia;\nTelfer, J., Sharpley, R., (2008) Tourism and Development in The Developing World, , 1st edition, Routledge, London;\n(2001) Guidelines for Community-Based Ecotourism Development, , 1st edition, the Tourism Company with support from the Rufford Foundation and the MAVA Foundation, London;\nArnstein, S., A Ladder of Citizen Participation (1969) Journal of the American Institute of Planners, 35 (4), pp. 216-224;\n(2004) Indicators of Sustainable Development for Tourism Destinations, , 1st edition, World Tourism Organization, Madrid, Spain;\nMauro, S., Santarossa, L., Pigliacelli, P., (2014) Mediterrnean Experience of Ecotourism (MEET), A Survey of Ecotourism, Best Practices in The World, , 1st edition, ENPI-CBC MED Project, Europarc, Italy;\n(2010) Tourism Trends and Policies 2010, , 1st edition, Organization for Economic Cooperation and Development, Paris;\nTosun, C., Limits to Community Participation in The Tourism Development Process In Developing Countries (2000) Tourism Management, 21, pp. 613-633;\nBhanoo, S., (2015) Community Participation in Conservation of Great Himalayan National Park, India, , 1 edition,Notion Press, India;\nRscn, T., (2012) The Report Jordan, , https://books.google.com.eg/books?id=8iKNxQ2GvCcC&amp;amp;printsec=frontcover&amp;amp;hl=ar#v=onepage&amp;amp;q&amp;amp;f=false, Oxford business group, Access date 11/5/2018;\nGopal, K., (2012) Ecotourism In India, p. 99. , Futurarc, the 4Q 2012 edition;\nKenawy, E., Developing A More Effective Regional Planning Framework in Egypt: The case of ecotourism (2014) Sustainable Tourism, 187, p. 77. , UK;\n(2002) World Ecotourism Summit - Final Report, , The World Tourism Organization, Québec City, Canada;\n(2016) Ecotourism in Dahsur, , http://www.tda.gov.eg/Dahshour/IntroEn.aspx, from Tourism Development Authority, Access date 3/12/ 2017;\nFekri, A.H., (2014) Training of Local Community Youth in Dahshour, Egypt, as Local Tour Guides and Heritage Guardians, , University College London Director, Cultural heritage Management Program, French University, Egypt;\n(2012) Strategic Spatial Framework for Sustainable Tourism Development of Dahsur, , World Tourism Organization (UNWTO-Ministry of tourism), Egypt;\n(2012) The Dahshur World Heritage Site Mobilization for Cultural Heritage for Community Development, , MDG-F &amp;amp; UNESCO, Egypt;\n(2011) Dahshur World Heritage Site Mobilization for Cultural Heritage for Community Development, , ILO, Egypt;\n(2013) The Dahshur World Heritage Site Mobilization for Cultural Heritage for Community Development, , http://mptf.undp.org/factsheet/project/00067175?bar_metric=account, Access date 12/5/2017","page":"539-561","publisher":"Cairo University","publisher-place":"Architecture Department, Faculty of Engineering, Cairo University, Egypt","title":"Community-based ecotourism planning in Egypt, a case study: Evaluation of dahshur initiative","type":"article-journal","volume":"66"},"uris":["http://www.mendeley.com/documents/?uuid=ab40676c-74ee-4686-8ea1-dfb5cccfdfbc"]}],"mendeley":{"formattedCitation":"(Elbarmelgy et al., 2019)","plainTextFormattedCitation":"(Elbarmelgy et al., 2019)","previouslyFormattedCitation":"(Elbarmelgy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Elbarmelgy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w:t>
      </w:r>
    </w:p>
    <w:p w:rsidR="008D1213" w:rsidRPr="00E1223A" w:rsidRDefault="008D1213" w:rsidP="008D1213">
      <w:pPr>
        <w:spacing w:after="0"/>
        <w:ind w:left="720" w:firstLine="720"/>
        <w:jc w:val="both"/>
        <w:rPr>
          <w:rFonts w:ascii="Book Antiqua" w:hAnsi="Book Antiqua" w:cs="Times New Roman"/>
          <w:sz w:val="24"/>
          <w:szCs w:val="24"/>
        </w:rPr>
      </w:pPr>
      <w:r w:rsidRPr="00E1223A">
        <w:rPr>
          <w:rFonts w:ascii="Book Antiqua" w:hAnsi="Book Antiqua" w:cs="Times New Roman"/>
          <w:sz w:val="24"/>
          <w:szCs w:val="24"/>
        </w:rPr>
        <w:t xml:space="preserve">Adapun artikel lain yang berkaitan dengan kata kunci </w:t>
      </w:r>
      <w:r w:rsidRPr="00E1223A">
        <w:rPr>
          <w:rFonts w:ascii="Book Antiqua" w:hAnsi="Book Antiqua" w:cs="Times New Roman"/>
          <w:i/>
          <w:sz w:val="24"/>
          <w:szCs w:val="24"/>
        </w:rPr>
        <w:t xml:space="preserve">ecotourism </w:t>
      </w:r>
      <w:r w:rsidRPr="00E1223A">
        <w:rPr>
          <w:rFonts w:ascii="Book Antiqua" w:hAnsi="Book Antiqua" w:cs="Times New Roman"/>
          <w:sz w:val="24"/>
          <w:szCs w:val="24"/>
        </w:rPr>
        <w:t xml:space="preserve">yang ada di cluster 2 yaitu artikel yang ditulis oleh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3057/biodiv/d210235","ISSN":"1412033X (ISSN)","abstract":"Liwa Botanic Gardens (LBG), Lampung, Indonesia ecotourism development must be carried out as an effort to develop nature tourism with the most careful consideration in its management, without temporary benefits orientation, and the doers must have benchmarks in the process of sustainable development so that the next generation can utilize it in their time. This study aims to determine the management conditions and potential of Tourist Attraction Object (TAO) that have been operating — knowing the perceptions of tourists and local people. The method used is (i) scoring; (ii) assessing the perception of satisfaction of tourists and local people; (iii) doing intensive interviews with area managers and community leaders; (iv) identifying problems using the SWOT matrix; (v) constructing a development strategy. Data collection techniques with accidental sampling method with a total of 130 respondents based on tourist visits at the time of the study. The management of the LBG was previously managed by the Forestry Service until 2016, and in 2017 the management was handed over to the West Lampung Research and Development Agency (Balitbang). The results showed that overall, TAO gets a feasibility rating to be developed. The perception of t ourists is quite satisfied with the attractions offered and the services of the manager. The community is satisfied with the ongoing management. The community wants are always to be involved in the development process. Researchers give advice on the examination of the management and marketing system in introducing the LBG to increase local and foreign tourist visitors. © 2020, Society for Indonesian Biodiversity. All rights reserved.","author":[{"dropping-particle":"","family":"Harianto","given":"S P","non-dropping-particle":"","parse-names":false,"suffix":""},{"dropping-particle":"","family":"Masruri","given":"N W","non-dropping-particle":"","parse-names":false,"suffix":""},{"dropping-particle":"","family":"Winarno","given":"G D","non-dropping-particle":"","parse-names":false,"suffix":""},{"dropping-particle":"","family":"Tsani","given":"M K","non-dropping-particle":"","parse-names":false,"suffix":""},{"dropping-particle":"","family":"Santoso","given":"P J T","non-dropping-particle":"","parse-names":false,"suffix":""}],"container-title":"Biodiversitas","id":"ITEM-1","issue":"2","issued":{"date-parts":[["2020"]]},"language":"English","note":"Export Date: 31 March 2021\n\nCorrespondence Address: Masruri, N.W.; Department of Forestry, Jl. Soemantri Brodjonegoro No. 1, Indonesia; email: niskanoke@gmail.com\n\nFunding details: Universitas Lampung, UNILA\n\nFunding text 1: The author thanks the Research Scholarship Grant Professor of the University of Lampung, Indonesia in fiscal year 2019, who has funded this research. Thank you to Sukimin, Head of LBG, West Lampung, for giving the author permission to carry out this research. Thank you to all staff of the LBG for their assistance during this research. Thank you to students who have been involved in this research as well as the tourists as respondents.\n\nReferences: Abdul Rauf, F.H., Environmental strategic factor analysis of the tourism industry in the South Coastal Part of Sri Lanka (2014) J Emerg Trends Econ Manag Sci, 5 (5), pp. 426-434; \nAriefianda, R., Hidayat, J.W., Maryono, E., Assessment of Tourism Suitability in Natural Tourism Object of Lengkuas Island, Sijuk District, Belitung Regency, Bangka Belitung Province (2019) E3S Web of Conferences, 125, pp. 1-5;\nAziz, A., Idris, N.H., Jamaludin, M., Mariapan, M., Samdin, Z., The attractiveness of Bukit Nanas recreational forest as an ecotourism destination as perceived by foreign visitors (2017) Intl J Asian Soc Sci, 7 (7), pp. 546-556;\nClarke, J., Godfrey, K., (2000) The Tourism Development Handbook: A Practical Approach to Planning and Marketing, , Continuum, London;\nCooper, C., Fletcher, J., Gilbert, D., Wanhill, S., Shepherd, R., (1998) Tourism: Principles and Practice, , 2nd ed. Pearson Education Limited. England;\n(1990) Manual of Objects and Nature Tourism Attractions. Directorate General of Tourism, , Bogor. [Indonesian;\nDodds, R., Ali, A., Galaski, K., Mobilizing knowledge: Determining key elements for success and pitfalls in developing community-based tourism (2016) Curr Issues Tourism, 21 (13), pp. 1547-1568;\nDzulyana, M.A., Irawan, E.P., Saragih, N., Semiotic analysis of the message of meaning on Pesona Indonesia Advertisement of Pesona Indonesia 2017 Destination Version (2019) Intl J Innov Sci Res Technol, 4 (10), pp. 476-484;\nGuimarães, C.R.F.F., Silva, J.R., Pay gap by gender in the tourism industry of Brazil (2016) Tourism Manag, 52, pp. 440-450;\nHabibah, A., Mushrifah, I., Hamzah, J., Assessing natural capitals for sustainable ecotourism in Tasik Chini Biosphere Reserve (2012) Adv Nat Appl Sci, 6 (1), pp. 1-9;\nHendriyani, I.G.A.D., The importance of physical environment for guest at restaurants in Bali (2018) J Tourism Hospitality Manag, 6 (3), pp. 130-141;\nHijriyati, E., Mardiana, R., The effect of community-based ecotourism on changes in ecological, social, and economic conditions in Batusuhunan Village (2014) Sukabumi. J Rural Sociol, 2 (3), pp. 146-159;\nJamal, T., Stronza, A., Collaboration theory and tourism practice in protected areas: Stakeholders, structuring and sustainability (2009) J Sustain Tourism, 17, pp. 169-189;\nKarsudisoekmadirineksokartodihardjohariadi, Ecotourism development strategy in the Yapen Islands, Papua Province (2010) J Tropic Forest Manag, 16 (3), pp. 148-154. , [Indonesian];\n(2015) The Tourism Ministry's Strategic Plan 2015-2019, , Jakarta. [Indonesian];\nKhalifa, M., Bidaisee, S., The importance of clean water (2018) Scholar J Appl Sci Res, 1 (7), pp. 17-20;\nKhoiriyah, N.R., Ariyani, A.H.M., Fauziyah, E., Strategy for developing terasi crackers agro-industry (Case Study in Plosobuden Village (2012) Deket, Lamongan). J Agrieconomika, 1 (2), pp. 135-148. , Indonesian;\nLee, C.F., Huang, H.I., Yeh, H.R., Developing an evaluation model for destination attractiveness: Sustainable forest recreation tourism In Taiwan (2010) J Sustain Tourism, 18 (6), pp. 811-828;\nLi, H., Chen, J.L., Li, G., Goh, C., Tourism and regional income inequality: Evidence from China (2016) Ann Tourism Res, 58, pp. 81-99;\n(2017) Books Profile of Liwa Botanic Gardens, Book, , Liwa Botanic Gardens, Liwa. [Indonesian];\nLuo, Y., Jin, M.Z., Ren, P.Y., Liao, Z.X., Zhu, Z.F., Simulation and prediction of decarbonated development in tourist attractions associated with low-carbon economy (2014) Sustainability, 6 (4), pp. 2320-2337;\nMedina-Muñoz, D.R., Medina-Muñoz, R.D., Sánchez-Medina, A.J., Renovation strategies for accommodation at mature destinations: A tourist demand-based approach (2016) Intl J Hospitality Manag, 54, pp. 127-138;\nMoleong, L., (2014) Qualitative Research Methodology, , Revised Edition. PT Remaja Rosdakarya, Bandung;\nPorto, N., Espinola, N., Labor income inequalities and tourism development in Argentina: A regional approach (2019) Tourism Econ, 25 (8), pp. 1265-1285;\nRam, Y., Björk, P., Weidenfeld, A., Authenticity and place attachment of major visitor attractions (2016) Tourism Manag, 52, pp. 110-122;\nRangkuti, F., (2009) Creative Promotion Strategies and Case Analysis for Integrated Marketing Communication. Jakarta: PT Gramedia Pustaka Utama, , Indonesian;\nRangkuti, F., (2014) SWOT Analysis: Techniques for Dissecting Business Cases, , Publisher: Gramedia Pustaka Utama. Jakarta. [Indonesian;\nReihanian, A., Mahmood, N.Z.B., Kahrom, E., Hin, T.W., Sustainable tourism development strategy by SWOT analysis: Boujagh National Park (2012) Iran. Tourism Manag Perspect, 4, pp. 223-228;\nRowley, J., Conducting research interviews (2012) Manag Res Rev, 35 (3-4), pp. 260-271;\nSebele, L.S., Community-based tourism ventures, benefits and challenges: Khama Rhino Sanctuary Trust, Central District, Botswana (2010) Tourism Manag, 31 (1), pp. 136-146;\nSoehartini, S., (2003) Guidelines for Regional Analysis of TAO Operations. Department of Forestry, Bogor., , [Indonesian;\nSoehartini, S., (2009) Indonesian Ecotourism Criteria and Indicators. Idea-Innovative Development for Eco Awareness, , Bogor. [Indonesian;\nSolihah, S.M., Collection, Status and Potential of Orchid in Liwa Botanic Gardens (2015) Botanical Garden News, 13 (1), pp. 15-23. , Indonesian;\nTamrat, B., Impact of Transportation Infrastructure in Tourism Management in Ethiopia: Lake Tana region in focus (2016) 9Th International Conference on African Development, , May 27-28, 2016;\nVengesayi, S., Mavondo, F., Reisinger, Y., Tourism destination attractiveness: Attractions, facilities, and people as predictors (2009) Tourism Anal, 14 (5), pp. 621-636;\nWeidenfeld, A., Williams, A.M., Butler, R.W., Knowledge transfer and innovation among attractions (2010) Ann Tourism Res, 37, pp. 604-626;\nZorpas, A.A., Voukkali, I., Pedreño, J.N., Tourist area metabolism and its potential to change through a proposed strategic plan in the framework of sustainable development (2018) J Cleaner Prod, 172, pp. 3609-3620","page":"689-698","publisher":"Society for Indonesian Biodiversity","publisher-place":"Department of Forestry, Faculty of Agriculture, Universitas Lampung, Jl. Soemantri Brodjonegoro No. 1, Bandar Lampung, Lampung  35144, Indonesia","title":"Development strategy for ecotourism management based on feasibility analysis of tourist attraction objects and perception of visitors and local communities","type":"article-journal","volume":"21"},"uris":["http://www.mendeley.com/documents/?uuid=327999dc-7438-49db-b832-3ce5de2fd89d"]}],"mendeley":{"formattedCitation":"(Harianto et al., 2020)","plainTextFormattedCitation":"(Harianto et al., 2020)","previouslyFormattedCitation":"(Harianto et al.,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Harianto et al.,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yang berjudul </w:t>
      </w:r>
      <w:r w:rsidRPr="00E1223A">
        <w:rPr>
          <w:rFonts w:ascii="Book Antiqua" w:hAnsi="Book Antiqua" w:cs="Times New Roman"/>
          <w:i/>
          <w:sz w:val="24"/>
          <w:szCs w:val="24"/>
        </w:rPr>
        <w:t>“Development strategy for ecotourism management based on feasibility analysis of tourist attraction objects and perception of visitors and local communities”</w:t>
      </w:r>
      <w:r w:rsidRPr="00E1223A">
        <w:rPr>
          <w:rFonts w:ascii="Book Antiqua" w:hAnsi="Book Antiqua" w:cs="Times New Roman"/>
          <w:sz w:val="24"/>
          <w:szCs w:val="24"/>
        </w:rPr>
        <w:t xml:space="preserve">. Hasil peneliti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3057/biodiv/d210235","ISSN":"1412033X (ISSN)","abstract":"Liwa Botanic Gardens (LBG), Lampung, Indonesia ecotourism development must be carried out as an effort to develop nature tourism with the most careful consideration in its management, without temporary benefits orientation, and the doers must have benchmarks in the process of sustainable development so that the next generation can utilize it in their time. This study aims to determine the management conditions and potential of Tourist Attraction Object (TAO) that have been operating — knowing the perceptions of tourists and local people. The method used is (i) scoring; (ii) assessing the perception of satisfaction of tourists and local people; (iii) doing intensive interviews with area managers and community leaders; (iv) identifying problems using the SWOT matrix; (v) constructing a development strategy. Data collection techniques with accidental sampling method with a total of 130 respondents based on tourist visits at the time of the study. The management of the LBG was previously managed by the Forestry Service until 2016, and in 2017 the management was handed over to the West Lampung Research and Development Agency (Balitbang). The results showed that overall, TAO gets a feasibility rating to be developed. The perception of t ourists is quite satisfied with the attractions offered and the services of the manager. The community is satisfied with the ongoing management. The community wants are always to be involved in the development process. Researchers give advice on the examination of the management and marketing system in introducing the LBG to increase local and foreign tourist visitors. © 2020, Society for Indonesian Biodiversity. All rights reserved.","author":[{"dropping-particle":"","family":"Harianto","given":"S P","non-dropping-particle":"","parse-names":false,"suffix":""},{"dropping-particle":"","family":"Masruri","given":"N W","non-dropping-particle":"","parse-names":false,"suffix":""},{"dropping-particle":"","family":"Winarno","given":"G D","non-dropping-particle":"","parse-names":false,"suffix":""},{"dropping-particle":"","family":"Tsani","given":"M K","non-dropping-particle":"","parse-names":false,"suffix":""},{"dropping-particle":"","family":"Santoso","given":"P J T","non-dropping-particle":"","parse-names":false,"suffix":""}],"container-title":"Biodiversitas","id":"ITEM-1","issue":"2","issued":{"date-parts":[["2020"]]},"language":"English","note":"Export Date: 31 March 2021\n\nCorrespondence Address: Masruri, N.W.; Department of Forestry, Jl. Soemantri Brodjonegoro No. 1, Indonesia; email: niskanoke@gmail.com\n\nFunding details: Universitas Lampung, UNILA\n\nFunding text 1: The author thanks the Research Scholarship Grant Professor of the University of Lampung, Indonesia in fiscal year 2019, who has funded this research. Thank you to Sukimin, Head of LBG, West Lampung, for giving the author permission to carry out this research. Thank you to all staff of the LBG for their assistance during this research. Thank you to students who have been involved in this research as well as the tourists as respondents.\n\nReferences: Abdul Rauf, F.H., Environmental strategic factor analysis of the tourism industry in the South Coastal Part of Sri Lanka (2014) J Emerg Trends Econ Manag Sci, 5 (5), pp. 426-434; \nAriefianda, R., Hidayat, J.W., Maryono, E., Assessment of Tourism Suitability in Natural Tourism Object of Lengkuas Island, Sijuk District, Belitung Regency, Bangka Belitung Province (2019) E3S Web of Conferences, 125, pp. 1-5;\nAziz, A., Idris, N.H., Jamaludin, M., Mariapan, M., Samdin, Z., The attractiveness of Bukit Nanas recreational forest as an ecotourism destination as perceived by foreign visitors (2017) Intl J Asian Soc Sci, 7 (7), pp. 546-556;\nClarke, J., Godfrey, K., (2000) The Tourism Development Handbook: A Practical Approach to Planning and Marketing, , Continuum, London;\nCooper, C., Fletcher, J., Gilbert, D., Wanhill, S., Shepherd, R., (1998) Tourism: Principles and Practice, , 2nd ed. Pearson Education Limited. England;\n(1990) Manual of Objects and Nature Tourism Attractions. Directorate General of Tourism, , Bogor. [Indonesian;\nDodds, R., Ali, A., Galaski, K., Mobilizing knowledge: Determining key elements for success and pitfalls in developing community-based tourism (2016) Curr Issues Tourism, 21 (13), pp. 1547-1568;\nDzulyana, M.A., Irawan, E.P., Saragih, N., Semiotic analysis of the message of meaning on Pesona Indonesia Advertisement of Pesona Indonesia 2017 Destination Version (2019) Intl J Innov Sci Res Technol, 4 (10), pp. 476-484;\nGuimarães, C.R.F.F., Silva, J.R., Pay gap by gender in the tourism industry of Brazil (2016) Tourism Manag, 52, pp. 440-450;\nHabibah, A., Mushrifah, I., Hamzah, J., Assessing natural capitals for sustainable ecotourism in Tasik Chini Biosphere Reserve (2012) Adv Nat Appl Sci, 6 (1), pp. 1-9;\nHendriyani, I.G.A.D., The importance of physical environment for guest at restaurants in Bali (2018) J Tourism Hospitality Manag, 6 (3), pp. 130-141;\nHijriyati, E., Mardiana, R., The effect of community-based ecotourism on changes in ecological, social, and economic conditions in Batusuhunan Village (2014) Sukabumi. J Rural Sociol, 2 (3), pp. 146-159;\nJamal, T., Stronza, A., Collaboration theory and tourism practice in protected areas: Stakeholders, structuring and sustainability (2009) J Sustain Tourism, 17, pp. 169-189;\nKarsudisoekmadirineksokartodihardjohariadi, Ecotourism development strategy in the Yapen Islands, Papua Province (2010) J Tropic Forest Manag, 16 (3), pp. 148-154. , [Indonesian];\n(2015) The Tourism Ministry's Strategic Plan 2015-2019, , Jakarta. [Indonesian];\nKhalifa, M., Bidaisee, S., The importance of clean water (2018) Scholar J Appl Sci Res, 1 (7), pp. 17-20;\nKhoiriyah, N.R., Ariyani, A.H.M., Fauziyah, E., Strategy for developing terasi crackers agro-industry (Case Study in Plosobuden Village (2012) Deket, Lamongan). J Agrieconomika, 1 (2), pp. 135-148. , Indonesian;\nLee, C.F., Huang, H.I., Yeh, H.R., Developing an evaluation model for destination attractiveness: Sustainable forest recreation tourism In Taiwan (2010) J Sustain Tourism, 18 (6), pp. 811-828;\nLi, H., Chen, J.L., Li, G., Goh, C., Tourism and regional income inequality: Evidence from China (2016) Ann Tourism Res, 58, pp. 81-99;\n(2017) Books Profile of Liwa Botanic Gardens, Book, , Liwa Botanic Gardens, Liwa. [Indonesian];\nLuo, Y., Jin, M.Z., Ren, P.Y., Liao, Z.X., Zhu, Z.F., Simulation and prediction of decarbonated development in tourist attractions associated with low-carbon economy (2014) Sustainability, 6 (4), pp. 2320-2337;\nMedina-Muñoz, D.R., Medina-Muñoz, R.D., Sánchez-Medina, A.J., Renovation strategies for accommodation at mature destinations: A tourist demand-based approach (2016) Intl J Hospitality Manag, 54, pp. 127-138;\nMoleong, L., (2014) Qualitative Research Methodology, , Revised Edition. PT Remaja Rosdakarya, Bandung;\nPorto, N., Espinola, N., Labor income inequalities and tourism development in Argentina: A regional approach (2019) Tourism Econ, 25 (8), pp. 1265-1285;\nRam, Y., Björk, P., Weidenfeld, A., Authenticity and place attachment of major visitor attractions (2016) Tourism Manag, 52, pp. 110-122;\nRangkuti, F., (2009) Creative Promotion Strategies and Case Analysis for Integrated Marketing Communication. Jakarta: PT Gramedia Pustaka Utama, , Indonesian;\nRangkuti, F., (2014) SWOT Analysis: Techniques for Dissecting Business Cases, , Publisher: Gramedia Pustaka Utama. Jakarta. [Indonesian;\nReihanian, A., Mahmood, N.Z.B., Kahrom, E., Hin, T.W., Sustainable tourism development strategy by SWOT analysis: Boujagh National Park (2012) Iran. Tourism Manag Perspect, 4, pp. 223-228;\nRowley, J., Conducting research interviews (2012) Manag Res Rev, 35 (3-4), pp. 260-271;\nSebele, L.S., Community-based tourism ventures, benefits and challenges: Khama Rhino Sanctuary Trust, Central District, Botswana (2010) Tourism Manag, 31 (1), pp. 136-146;\nSoehartini, S., (2003) Guidelines for Regional Analysis of TAO Operations. Department of Forestry, Bogor., , [Indonesian;\nSoehartini, S., (2009) Indonesian Ecotourism Criteria and Indicators. Idea-Innovative Development for Eco Awareness, , Bogor. [Indonesian;\nSolihah, S.M., Collection, Status and Potential of Orchid in Liwa Botanic Gardens (2015) Botanical Garden News, 13 (1), pp. 15-23. , Indonesian;\nTamrat, B., Impact of Transportation Infrastructure in Tourism Management in Ethiopia: Lake Tana region in focus (2016) 9Th International Conference on African Development, , May 27-28, 2016;\nVengesayi, S., Mavondo, F., Reisinger, Y., Tourism destination attractiveness: Attractions, facilities, and people as predictors (2009) Tourism Anal, 14 (5), pp. 621-636;\nWeidenfeld, A., Williams, A.M., Butler, R.W., Knowledge transfer and innovation among attractions (2010) Ann Tourism Res, 37, pp. 604-626;\nZorpas, A.A., Voukkali, I., Pedreño, J.N., Tourist area metabolism and its potential to change through a proposed strategic plan in the framework of sustainable development (2018) J Cleaner Prod, 172, pp. 3609-3620","page":"689-698","publisher":"Society for Indonesian Biodiversity","publisher-place":"Department of Forestry, Faculty of Agriculture, Universitas Lampung, Jl. Soemantri Brodjonegoro No. 1, Bandar Lampung, Lampung  35144, Indonesia","title":"Development strategy for ecotourism management based on feasibility analysis of tourist attraction objects and perception of visitors and local communities","type":"article-journal","volume":"21"},"uris":["http://www.mendeley.com/documents/?uuid=327999dc-7438-49db-b832-3ce5de2fd89d"]}],"mendeley":{"formattedCitation":"(Harianto et al., 2020)","plainTextFormattedCitation":"(Harianto et al., 2020)","previouslyFormattedCitation":"(Harianto et al.,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Harianto et al.,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menunjukkan bahwa secara keseluruhan kondisi pengelolaan dan potensi objek wisata mendapatkan peringkat kelayakan untuk dikembangkan, persepsi tersebut diperkuat dengan adanya atraksi yang ditawarkan dan layanan pengelola serta adanya keinginan masyarakat untuk selalu dilibatkan dalam proses pembangunan.</w:t>
      </w:r>
    </w:p>
    <w:p w:rsidR="008D1213" w:rsidRPr="00E1223A" w:rsidRDefault="008D1213" w:rsidP="008D1213">
      <w:pPr>
        <w:spacing w:after="0"/>
        <w:ind w:left="720" w:firstLine="720"/>
        <w:jc w:val="both"/>
        <w:rPr>
          <w:rFonts w:ascii="Book Antiqua" w:hAnsi="Book Antiqua" w:cs="Times New Roman"/>
          <w:sz w:val="24"/>
          <w:szCs w:val="24"/>
        </w:rPr>
      </w:pPr>
      <w:r w:rsidRPr="00E1223A">
        <w:rPr>
          <w:rFonts w:ascii="Book Antiqua" w:hAnsi="Book Antiqua" w:cs="Times New Roman"/>
          <w:sz w:val="24"/>
          <w:szCs w:val="24"/>
        </w:rPr>
        <w:t xml:space="preserve">Pada cluster 3 kata kunci yang dominan yaitu </w:t>
      </w:r>
      <w:r w:rsidRPr="00E1223A">
        <w:rPr>
          <w:rFonts w:ascii="Book Antiqua" w:hAnsi="Book Antiqua" w:cs="Times New Roman"/>
          <w:i/>
          <w:sz w:val="24"/>
          <w:szCs w:val="24"/>
        </w:rPr>
        <w:t xml:space="preserve">community participation, </w:t>
      </w:r>
      <w:r w:rsidRPr="00E1223A">
        <w:rPr>
          <w:rFonts w:ascii="Book Antiqua" w:hAnsi="Book Antiqua" w:cs="Times New Roman"/>
          <w:sz w:val="24"/>
          <w:szCs w:val="24"/>
        </w:rPr>
        <w:t xml:space="preserve">maka salah satu artikel yang relavan yaitu artikel yang ditulis oleh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ISSN":"2223814X (ISSN)","abstract":"This study analysed the importance of community participation in tourism development with the aim to ensure the sustainable rural development in Nqileni village, Eastern Cape Province, South Africa. A study of this nature is given credence through concerted efforts undertaken by governments of the developing world pursuing the development of tourism with the aim to address a myriad of socioeconomic ills faced by the populace. This saw the study adopt a qualitative research approach using semi-structured interviews to solicit data from 20 members of the Nqileni village community. These community members were purposefully selected from different categories based on the role they play in the community in relation to tourism in the area. The results revealed that community viewed their participation to be paramount in development initiatives undertaken within the area and as such, such participation should allow for the building of capacity and ultimately empowerment for community members to meaningfully participate in the sustainable development of their area. Finally, the study recommended that the community leadership (government, traditional and business) encourage and enable the local community members to participate in tourism and other development activities to ensure endogenous development and minimise external control of development in the area. © 2020 AJHTL.","author":[{"dropping-particle":"","family":"Setokoe","given":"T J","non-dropping-particle":"","parse-names":false,"suffix":""},{"dropping-particle":"","family":"Ramukumba","given":"T","non-dropping-particle":"","parse-names":false,"suffix":""}],"container-title":"African Journal of Hospitality, Tourism and Leisure","id":"ITEM-1","issue":"SpecialEdition","issued":{"date-parts":[["2019"]]},"language":"English","note":"Cited By :1\n\nExport Date: 31 March 2021\n\nCorrespondence Address: Setokoe, T.J.; Department of Tourism and Hospitality Management, Butterworth Campus, South Africa; email: tsetokoe@wsu.ac.za\n\nReferences: Aas, C., Ladnik, A., Fletcher, J., Stakeholder collaborations and heritage management (2005) Annals of Tourism Research, 32 (1), pp. 28-48; \nAbiona, I.A., Bello, W.N., Grassroots participation in decision-making process and development programmes as correlate of sustainability of community development programmes in Nigeria (2013) Journal of Sustainable Development, 6 (3), pp. 47-57;\nAref, F., Redzuan, M., Gill, S.S., Dimensions of community capacity building: A review of its implications in tourism development (2010) Journal of American Science, 6 (1), pp. 172-180;\nAref, F., Redzuan, M.R., Gill, S.S., Aref, A., Community capacity building in tourism development in local communities (2010) Journal of Sustainable Development, 3 (1), pp. 81-90;\nArnstein, R.S., A ladder of citizen participation (1969) Journal of the American Institution of Planners, 35, pp. 216-224;\nBello, F.G., Lovelock, B., Carr, N., Constraints of community participation in protected area-based tourism planning: The case of Malawi (2017) Journal of Ecotourism, 16 (2), pp. 131-151;\nBlewitt, J., (2015) Understanding sustainable development, , New York: Routledge;\nBudeanu, A., Miller, G., Moscardo, G., Ooi, C.S., Sustainable tourism, progress, challenges and opportunities: An introduction (2016) Journal of Cleaner Production, 111, pp. 285-294;\nCole, S., Information and empowerment: The keys to achieving sustainable tourism (2006) Journal of Sustainable Tourism, 14, pp. 629-644;\nDinham, A., Empower or over-empowered? The real experience of local participation in UK's new deal for communities (2005) Community Development Journal, 40, pp. 301-312;\nDroga, R., Gupta, A., Barriers to community participation in tourism development: Empirical evidence from a rural destination (2012) South Asian Journal of Tourism and Heritage, 5 (1), pp. 129-142;\nGodfrey, K., Clarke, J., (2000) Tourism development handbook: A practical approach to planning and marketing, , London: Cengage Learning;\nHaukeland, J.V., Tourism stakeholders' perceptions of national park management in Norway (2011) Journal of Sustainable Tourism, 19, pp. 133-153;\nHenn, M., Weisten, M., Foard, N., (2006) A critical introduction to Social research, , 2nd edition. London: Sage Publications;\nHibbard, M., Devolution and community development in the US (1999) Community Development Journal, 34 (1), pp. 75-77;\nInskeep, E., (1994) National and regional tourism planning. In a World Tourism Organisation (WTO) Publication, , London: Routledge;\nJamal, T., Stronza, A., Collaboration theory and tourism practice in protected areas: Stakeholders, structuring and sustainability (2009) Journal of Sustainable Tourism, 17, pp. 169-189;\nJeon, M.M., Kang, M.M., Desmarais, E., Residents' perceived quality of life in a cultural-heritage tourism destination (2016) Applied Research in Quality of Life, 11 (1), pp. 105-123;\nLaessoe, J., Education for sustainable development, participation and socio-cultural change (2010) Environmental Education Research, 16 (1), pp. 39-57;\nLin, D., Simmons, D., Structured inter-network collaboration: Public participation in tourism planning in Southern China (2017) Tourism Management, 63, pp. 315-328;\nMackelworth, P.C., Caric, H., Gatekeepers of island communities: Exploring the pillars of sustainable development (2009) Environment, Development &amp;amp; Sustainability, 12 (2), pp. 463-480;\nMcCool, S.F., Constructing partnerships for protected area tourism planning in an era of change and messiness (2009) Journal of Sustainable Tourism, 17, pp. 133-148;\nMoscardo, G., (2008) Building community capacity for tourism development, , Australia: Cabi Publication;\nMuganda, M., Sirima, A., Ezra, P.M., The role of local communities in tourism development: Grassroots perspectives from Tanzania (2013) Journal of Human Ecology, 41 (1), pp. 53-66;\nNicholas, L.N., Thapa, B., Ko, Y.J., Residents' perspectives of a World Heritage Site: The Pitons Management Area, St Lucia (2009) Annals of Tourism Research, 36 (3), pp. 390-412;\nNicolaides, A., Tourism Stakeholder Theory in practice: Instrumental business grounds, fundamental normative demands or a descriptive application?' (2015) African Journal of Hospitality, Tourism and Leisure, 4 (2), pp. 1-26;\nNiezgoda, A., Czernek, K., Development of cooperation between residents and local authority in tourism destinations (2008) Original Scientific Paper, 56, pp. 385-398;\nNunkoo, R., Tourism development and trust in local government (2015) Tourism Management, 46, pp. 623-634;\nNuttavuthisit, K., Jindahra, P., Prasarnphanich, P., Participatory community development: Evidence from Thailand (2014) Community Development Journal, 50 (1), pp. 55-70;\nO'Faircheallaigh, C., Public participation and environmental impact assessment: Purposes, implications, and lessons for public policy making (2010) Environmental Impact Assessment Review, 30 (1), pp. 19-27;\nOnabanjo, F.A., (2004) Community development: Rural development and planned social change, , Lagos: Felix Enterprise;\nPongponrat, K., Participatory management process in local tourism development: A case study on fisherman village on Samui Island, Thailand (2011) Asia Pacific Journal of Tourism Research, 16, pp. 57-73;\nRasoolimanesh, S.M., Jaafar, M., Sustainable tourism development and residents' perceptions in World Heritage Site destinations (2016) Asia Pacific Journal of Tourism Research, 22 (1), pp. 34-48;\nRasoolimanesh, S.M., Jafaar, M., Ahmad, A.G., Barghi, R., Community participation in World Heritage Site conservation and tourism development (2017) Tourism Management, 58, pp. 142-153;\nSaufi, A., O'Brien, D., Wilkins, H., Inhibitors to host community participation in sustainable tourism development in developing countries (2014) Journal of Sustainable Tourism, 22 (5), pp. 801-820;\nScheyvens, R., (2002) Tourism for development of communities, , Essex: Pearson Education;\nScheyvens, R., Local involvement in managing tourism (2003) Tourism in destination communities, pp. 229-252. , In Singh, s., Timothy, D. J. &amp;amp; Dowling, R. K (eds.), Wallingford: CABI;\n(1996) White Paper on Development and Promotion of Tourism, , Pretoria: Government Printer;\n(2011) National Development Plan, , http://www.gov.za/sites/www.gov.za/files/devplan_2.pdf, [Accessed 27/12/2016];\nSu, M.M., Wall, G., Community participation in tourism at world heritage site: Mutianyu great Wall, Beijing China (2014) International Journal of Tourism Research, 16 (2), pp. 146-156;\nSutawa, K.G., Issues on Bali tourism development and community empowerment to support sustainable tourism development (2012) Procedia Economics and Finance, 4, pp. 413-422;\nTao, C.H., Wall, G., Tourism as a sustainable livelihood strategy (2009) Tourism Management, 30 (9), pp. 90-98;\nTelfer, D.J., Sharpley, R., (2015) Tourism and development in the developing world, , New York: Routledge;\nTimothy, D.J., Participatory planning: A view of tourism in Indonesia (2009) Annals of Tourism Research, 26 (2), pp. 371-391;\nTosun, C., Limits to community participation in the tourism development process in developing countries (2000) Tourism Management, 21, pp. 613-633;\nTosun, C., Expected nature of community participation in tourism development (2006) Tourism Management, 27, pp. 493-504;\nUysal, M., Perdue, R., Sirgy, R., (2012) Handbook of tourism and quality-of-life research: Enhancing the lives of tourists and residents of host communities, , Netherland: Springer;\nWall, G., One name, two destinations: Planned and unplanned coastal resorts in Indonesia (1996) Practicing responsible tourism: International case studies in tourism planning, policy and development, pp. 20-45. , In Harrison, L &amp;amp; Husbands, W. (eds.). New York: John Wiley &amp;amp; Sons;\nWanyama, F.O., (2016) Cooperatives and the Sustainable Development Goals A contribution to the post-2015 development debate, , Geneva: International Labour Organisation;\nYing, T., Zhou, Y., Community, governments and external capitals in China's rural cultural tourism: A comparative study of two adjacent villages (2007) Tourism Management, 28 (1), pp. 96-107;\nZhu, Y., Towards community engagement: Can the built environment help? Grassroots participation and communal space in Chinese urban communities (2015) Habitat International, 46, pp. 44-53","page":"1-12","publisher":"Africa Journals","publisher-place":"Department of Tourism and Hospitality Management, Walter Sisulu University, Butterworth Campus, South Africa","title":"The importance community participation in tourism development to ensure sustainable rural development","type":"article-journal","volume":"8"},"uris":["http://www.mendeley.com/documents/?uuid=1e24f28b-e53a-4865-aafd-fdd1822ef95e"]}],"mendeley":{"formattedCitation":"(Setokoe &amp; Ramukumba, 2019)","plainTextFormattedCitation":"(Setokoe &amp; Ramukumba, 2019)","previouslyFormattedCitation":"(Setokoe &amp; Ramukumba,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Setokoe &amp; Ramukumba,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yang berjudul </w:t>
      </w:r>
      <w:r w:rsidRPr="00E1223A">
        <w:rPr>
          <w:rFonts w:ascii="Book Antiqua" w:hAnsi="Book Antiqua" w:cs="Times New Roman"/>
          <w:i/>
          <w:sz w:val="24"/>
          <w:szCs w:val="24"/>
        </w:rPr>
        <w:t xml:space="preserve">“The importance community participation in tourism development to ensure sustainable rural development” </w:t>
      </w:r>
      <w:r w:rsidRPr="00E1223A">
        <w:rPr>
          <w:rFonts w:ascii="Book Antiqua" w:hAnsi="Book Antiqua" w:cs="Times New Roman"/>
          <w:sz w:val="24"/>
          <w:szCs w:val="24"/>
        </w:rPr>
        <w:t xml:space="preserve">yang menyatakan bahwa pentingnya masyarakat dalam pembangunan pariwisata dengan tujuan untuk memastikan pembangunan pedesaan yang. Hasil peneliti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ISSN":"2223814X (ISSN)","abstract":"This study analysed the importance of community participation in tourism development with the aim to ensure the sustainable rural development in Nqileni village, Eastern Cape Province, South Africa. A study of this nature is given credence through concerted efforts undertaken by governments of the developing world pursuing the development of tourism with the aim to address a myriad of socioeconomic ills faced by the populace. This saw the study adopt a qualitative research approach using semi-structured interviews to solicit data from 20 members of the Nqileni village community. These community members were purposefully selected from different categories based on the role they play in the community in relation to tourism in the area. The results revealed that community viewed their participation to be paramount in development initiatives undertaken within the area and as such, such participation should allow for the building of capacity and ultimately empowerment for community members to meaningfully participate in the sustainable development of their area. Finally, the study recommended that the community leadership (government, traditional and business) encourage and enable the local community members to participate in tourism and other development activities to ensure endogenous development and minimise external control of development in the area. © 2020 AJHTL.","author":[{"dropping-particle":"","family":"Setokoe","given":"T J","non-dropping-particle":"","parse-names":false,"suffix":""},{"dropping-particle":"","family":"Ramukumba","given":"T","non-dropping-particle":"","parse-names":false,"suffix":""}],"container-title":"African Journal of Hospitality, Tourism and Leisure","id":"ITEM-1","issue":"SpecialEdition","issued":{"date-parts":[["2019"]]},"language":"English","note":"Cited By :1\n\nExport Date: 31 March 2021\n\nCorrespondence Address: Setokoe, T.J.; Department of Tourism and Hospitality Management, Butterworth Campus, South Africa; email: tsetokoe@wsu.ac.za\n\nReferences: Aas, C., Ladnik, A., Fletcher, J., Stakeholder collaborations and heritage management (2005) Annals of Tourism Research, 32 (1), pp. 28-48; \nAbiona, I.A., Bello, W.N., Grassroots participation in decision-making process and development programmes as correlate of sustainability of community development programmes in Nigeria (2013) Journal of Sustainable Development, 6 (3), pp. 47-57;\nAref, F., Redzuan, M., Gill, S.S., Dimensions of community capacity building: A review of its implications in tourism development (2010) Journal of American Science, 6 (1), pp. 172-180;\nAref, F., Redzuan, M.R., Gill, S.S., Aref, A., Community capacity building in tourism development in local communities (2010) Journal of Sustainable Development, 3 (1), pp. 81-90;\nArnstein, R.S., A ladder of citizen participation (1969) Journal of the American Institution of Planners, 35, pp. 216-224;\nBello, F.G., Lovelock, B., Carr, N., Constraints of community participation in protected area-based tourism planning: The case of Malawi (2017) Journal of Ecotourism, 16 (2), pp. 131-151;\nBlewitt, J., (2015) Understanding sustainable development, , New York: Routledge;\nBudeanu, A., Miller, G., Moscardo, G., Ooi, C.S., Sustainable tourism, progress, challenges and opportunities: An introduction (2016) Journal of Cleaner Production, 111, pp. 285-294;\nCole, S., Information and empowerment: The keys to achieving sustainable tourism (2006) Journal of Sustainable Tourism, 14, pp. 629-644;\nDinham, A., Empower or over-empowered? The real experience of local participation in UK's new deal for communities (2005) Community Development Journal, 40, pp. 301-312;\nDroga, R., Gupta, A., Barriers to community participation in tourism development: Empirical evidence from a rural destination (2012) South Asian Journal of Tourism and Heritage, 5 (1), pp. 129-142;\nGodfrey, K., Clarke, J., (2000) Tourism development handbook: A practical approach to planning and marketing, , London: Cengage Learning;\nHaukeland, J.V., Tourism stakeholders' perceptions of national park management in Norway (2011) Journal of Sustainable Tourism, 19, pp. 133-153;\nHenn, M., Weisten, M., Foard, N., (2006) A critical introduction to Social research, , 2nd edition. London: Sage Publications;\nHibbard, M., Devolution and community development in the US (1999) Community Development Journal, 34 (1), pp. 75-77;\nInskeep, E., (1994) National and regional tourism planning. In a World Tourism Organisation (WTO) Publication, , London: Routledge;\nJamal, T., Stronza, A., Collaboration theory and tourism practice in protected areas: Stakeholders, structuring and sustainability (2009) Journal of Sustainable Tourism, 17, pp. 169-189;\nJeon, M.M., Kang, M.M., Desmarais, E., Residents' perceived quality of life in a cultural-heritage tourism destination (2016) Applied Research in Quality of Life, 11 (1), pp. 105-123;\nLaessoe, J., Education for sustainable development, participation and socio-cultural change (2010) Environmental Education Research, 16 (1), pp. 39-57;\nLin, D., Simmons, D., Structured inter-network collaboration: Public participation in tourism planning in Southern China (2017) Tourism Management, 63, pp. 315-328;\nMackelworth, P.C., Caric, H., Gatekeepers of island communities: Exploring the pillars of sustainable development (2009) Environment, Development &amp;amp; Sustainability, 12 (2), pp. 463-480;\nMcCool, S.F., Constructing partnerships for protected area tourism planning in an era of change and messiness (2009) Journal of Sustainable Tourism, 17, pp. 133-148;\nMoscardo, G., (2008) Building community capacity for tourism development, , Australia: Cabi Publication;\nMuganda, M., Sirima, A., Ezra, P.M., The role of local communities in tourism development: Grassroots perspectives from Tanzania (2013) Journal of Human Ecology, 41 (1), pp. 53-66;\nNicholas, L.N., Thapa, B., Ko, Y.J., Residents' perspectives of a World Heritage Site: The Pitons Management Area, St Lucia (2009) Annals of Tourism Research, 36 (3), pp. 390-412;\nNicolaides, A., Tourism Stakeholder Theory in practice: Instrumental business grounds, fundamental normative demands or a descriptive application?' (2015) African Journal of Hospitality, Tourism and Leisure, 4 (2), pp. 1-26;\nNiezgoda, A., Czernek, K., Development of cooperation between residents and local authority in tourism destinations (2008) Original Scientific Paper, 56, pp. 385-398;\nNunkoo, R., Tourism development and trust in local government (2015) Tourism Management, 46, pp. 623-634;\nNuttavuthisit, K., Jindahra, P., Prasarnphanich, P., Participatory community development: Evidence from Thailand (2014) Community Development Journal, 50 (1), pp. 55-70;\nO'Faircheallaigh, C., Public participation and environmental impact assessment: Purposes, implications, and lessons for public policy making (2010) Environmental Impact Assessment Review, 30 (1), pp. 19-27;\nOnabanjo, F.A., (2004) Community development: Rural development and planned social change, , Lagos: Felix Enterprise;\nPongponrat, K., Participatory management process in local tourism development: A case study on fisherman village on Samui Island, Thailand (2011) Asia Pacific Journal of Tourism Research, 16, pp. 57-73;\nRasoolimanesh, S.M., Jaafar, M., Sustainable tourism development and residents' perceptions in World Heritage Site destinations (2016) Asia Pacific Journal of Tourism Research, 22 (1), pp. 34-48;\nRasoolimanesh, S.M., Jafaar, M., Ahmad, A.G., Barghi, R., Community participation in World Heritage Site conservation and tourism development (2017) Tourism Management, 58, pp. 142-153;\nSaufi, A., O'Brien, D., Wilkins, H., Inhibitors to host community participation in sustainable tourism development in developing countries (2014) Journal of Sustainable Tourism, 22 (5), pp. 801-820;\nScheyvens, R., (2002) Tourism for development of communities, , Essex: Pearson Education;\nScheyvens, R., Local involvement in managing tourism (2003) Tourism in destination communities, pp. 229-252. , In Singh, s., Timothy, D. J. &amp;amp; Dowling, R. K (eds.), Wallingford: CABI;\n(1996) White Paper on Development and Promotion of Tourism, , Pretoria: Government Printer;\n(2011) National Development Plan, , http://www.gov.za/sites/www.gov.za/files/devplan_2.pdf, [Accessed 27/12/2016];\nSu, M.M., Wall, G., Community participation in tourism at world heritage site: Mutianyu great Wall, Beijing China (2014) International Journal of Tourism Research, 16 (2), pp. 146-156;\nSutawa, K.G., Issues on Bali tourism development and community empowerment to support sustainable tourism development (2012) Procedia Economics and Finance, 4, pp. 413-422;\nTao, C.H., Wall, G., Tourism as a sustainable livelihood strategy (2009) Tourism Management, 30 (9), pp. 90-98;\nTelfer, D.J., Sharpley, R., (2015) Tourism and development in the developing world, , New York: Routledge;\nTimothy, D.J., Participatory planning: A view of tourism in Indonesia (2009) Annals of Tourism Research, 26 (2), pp. 371-391;\nTosun, C., Limits to community participation in the tourism development process in developing countries (2000) Tourism Management, 21, pp. 613-633;\nTosun, C., Expected nature of community participation in tourism development (2006) Tourism Management, 27, pp. 493-504;\nUysal, M., Perdue, R., Sirgy, R., (2012) Handbook of tourism and quality-of-life research: Enhancing the lives of tourists and residents of host communities, , Netherland: Springer;\nWall, G., One name, two destinations: Planned and unplanned coastal resorts in Indonesia (1996) Practicing responsible tourism: International case studies in tourism planning, policy and development, pp. 20-45. , In Harrison, L &amp;amp; Husbands, W. (eds.). New York: John Wiley &amp;amp; Sons;\nWanyama, F.O., (2016) Cooperatives and the Sustainable Development Goals A contribution to the post-2015 development debate, , Geneva: International Labour Organisation;\nYing, T., Zhou, Y., Community, governments and external capitals in China's rural cultural tourism: A comparative study of two adjacent villages (2007) Tourism Management, 28 (1), pp. 96-107;\nZhu, Y., Towards community engagement: Can the built environment help? Grassroots participation and communal space in Chinese urban communities (2015) Habitat International, 46, pp. 44-53","page":"1-12","publisher":"Africa Journals","publisher-place":"Department of Tourism and Hospitality Management, Walter Sisulu University, Butterworth Campus, South Africa","title":"The importance community participation in tourism development to ensure sustainable rural development","type":"article-journal","volume":"8"},"uris":["http://www.mendeley.com/documents/?uuid=1e24f28b-e53a-4865-aafd-fdd1822ef95e"]}],"mendeley":{"formattedCitation":"(Setokoe &amp; Ramukumba, 2019)","plainTextFormattedCitation":"(Setokoe &amp; Ramukumba, 2019)","previouslyFormattedCitation":"(Setokoe &amp; Ramukumba,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Setokoe &amp; Ramukumba,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menunjukkan </w:t>
      </w:r>
      <w:r w:rsidRPr="00E1223A">
        <w:rPr>
          <w:rFonts w:ascii="Book Antiqua" w:hAnsi="Book Antiqua" w:cs="Times New Roman"/>
          <w:sz w:val="24"/>
          <w:szCs w:val="24"/>
        </w:rPr>
        <w:lastRenderedPageBreak/>
        <w:t>bahwa masyarakat memandang partisipasi mereka sebagai hal terpenting dalam prakarsa pembangunan yang dilakukan di daerah tersebut, oleh karena itu partispasi masyarakat harus memungkinkan peningkatan kapasitas dan pemberdayaan bagi anggota masyarakat untuk berpartisipasi secara bermakna dalam pembangunan berkelanjutan. Selain itu, kepemimpinan masyarakat (pemerintah, tradisional, dan bisnis) harus mendorong dan memungkinkan masyarakat lokal untuk berpartisipasi dalam kegiatan pariwisata dan pembangunan lainnya untuk memastikan pembangunan endogen dan meminimalkan kendali eksternal atas pembangunan di daerah tersebut.</w:t>
      </w:r>
    </w:p>
    <w:p w:rsidR="008D1213" w:rsidRPr="00E1223A" w:rsidRDefault="008D1213" w:rsidP="008D1213">
      <w:pPr>
        <w:spacing w:after="0"/>
        <w:ind w:left="720" w:firstLine="720"/>
        <w:jc w:val="both"/>
        <w:rPr>
          <w:rFonts w:ascii="Book Antiqua" w:hAnsi="Book Antiqua" w:cs="Times New Roman"/>
          <w:sz w:val="24"/>
          <w:szCs w:val="24"/>
        </w:rPr>
      </w:pPr>
      <w:r w:rsidRPr="00E1223A">
        <w:rPr>
          <w:rFonts w:ascii="Book Antiqua" w:hAnsi="Book Antiqua" w:cs="Times New Roman"/>
          <w:sz w:val="24"/>
          <w:szCs w:val="24"/>
        </w:rPr>
        <w:t xml:space="preserve">Selain itu, artikel yang sesuai dengan kata kunci yang ada di cluster 3 yaitu artikel yang ditulis oleh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080/09669582.2020.1838527","ISSN":"09669582 (ISSN)","abstract":"In a tourism industry historically dominated by outside influences, the island of Bali has striven for greater local resident involvement. Community-based tourism (CBT) has thereby become an increasingly preferred tourism development approach rooted in promises of more inclusive opportunities for community empowerment, a notion reflected in the UN Sustainable Development Goals (SDGs). Drawing upon SDG17–Partnerships for the Goals–and specifically focusing on SDG17.9–Capacity building, SDG17.14–Enhancing policy coherence for sustainable development, and SDG17.16 and SDG17.17–Multi-stakeholder partnerships, this paper investigates the “social empowerment” that results from interactions between CBT actors, and the factors that support or hinder residents’ empowerment through CBT in rural Bali. This paper presents empirical evidence from an ethnographic study in three villages at different stages of tourism development. Through a generative conceptualisation of power, embedded in the rather hierarchical Balinese socio-cultural context, this paper contributes new understandings of empowerment in CBT, particularly the extent to which partnerships and collaborations create spaces for residents’ empowerment and greater inclusion for sustainable CBT development, in line with Agenda 2030. © 2020 Informa UK Limited, trading as Taylor &amp; Francis Group.","author":[{"dropping-particle":"","family":"Dolezal","given":"C","non-dropping-particle":"","parse-names":false,"suffix":""},{"dropping-particle":"","family":"Novelli","given":"M","non-dropping-particle":"","parse-names":false,"suffix":""}],"container-title":"Journal of Sustainable Tourism","id":"ITEM-1","issued":{"date-parts":[["2020"]]},"language":"English","note":"Cited By :1\n\nExport Date: 31 March 2021\n\nCorrespondence Address: Dolezal, C.; Institute of Tourism, Austria; email: claudia.dolezal@fh-krems.ac.at\n\nReferences: Adityanandana, M., Gerber, J.-F., Post-growth in the tropics? Contestations over Tri Hita Karana and a tourism megaproject in Bali (2019) Journal of Sustainable Tourism, 27 (12), pp. 1839-1856; \nAllen, P.M., Palermo, C., Ajeg Bali: Multiple meanings, diverse agendas (2005) Indonesia and the Malay World, 33 (97), pp. 239-255;\nArismayanti, N.K., Sendra, I.M., Suwena, I.K., Budiarsa, M., Bakta, I.M., Pitana, I.G., Tourism villages’ development in Bali: Mass or alternative tourism? (2019) Journal of Tourism and Hospitality Management, 7 (2), pp. 117-139;\n(2020), https://www.bps.go.id/dynamictable/2018/04/05/1296/jumlah-kunjungan-wisatawan-mancanegara-per-bulan-ke-indonesia-menurut-pintu-masuk-2017-2020.html, Number of foreign visitor arrivals per month by port of entry, 2017-2020; (2018), https://disparda.baliprov.go.id/buku-statistik-wisman-2018/, Buku statistik pariwisata Bali 2018; Bello, F.G., Lovelock, B., Carr, N., Constraints of community participation in protected area-based tourism planning: The case of Malawi (2017) Journal of Ecotourism, 16 (2), pp. 131-151;\nBhuiyan, A.H., Homestay for Community Based Tourism Development at Kampung Jelawang in Kelantan, Malaysia (2019) Socialsci Journal, 3, pp. 73-81;\nBlapp, M., Mitas, O., Creative tourism in Balinese rural communities (2018) Current Issues in Tourism, 21 (11), pp. 1285-1311;\nBoluk, K.A., Cavaliere, C.T., Duffy, L.N., A pedagogical framework for the development of the critical tourism citizen (2019) Journal of Sustainable Tourism, 27 (7), pp. 865-881;\nBoonratana, R., Community-based tourism in Thailand: The need and justification for an operational definition (2010) Kasetsart Journal, Social Sciences, 31, pp. 280-289;\nBurgos, A., Mertens, F., Participatory management of community-based tourism: A network perspective (2017) Community Development, 48 (4), pp. 546-565;\nByczek, C., Blessing for all? Community-based ecotourism in Bali between global, national and local interests–A case study (2011) ASEAS- Austrian Journal for South-East Asian Studies, 4 (1), pp. 81-106;\nByczek, C., Traditional livelihoods and community-based ecotourism: Alternative development paths (2015) Recent developments in Bali tourism: Culture, heritage, and landscape in an open fortress, pp. 214-239. , Darma Putra I.N., Campbell S., (eds), Buku Arti, ? (Eds;\nCheong, S.-M., Miller, M.L., Power and tourism: A Foucauldian observation (2000) Annals of Tourism Research, 27 (2), pp. 371-390;\nChurch, A., Local and regional tourism policy and power (2004) A companion to tourism, pp. 555-568. , Lew A.A., Hall C.M., Williams A.M., (eds), Blackwell Publishing,. (Eds;\nChurch, A., Coles, T., Tourism and the many faces of power (2007) Tourism, power and space, pp. 269-283. , Church A., Coles T., (eds), Routledge, &amp;amp;,. (Eds;\nCole, S., Information and empowerment: The keys to achieving sustainable tourism (2006) Journal of Sustainable Tourism, 14 (6), pp. 629-644;\nConnell, J., Rugendyke, B., Tourism and local people in the Asia-Pacific region (2008) Tourism at the grassroots: Villagers and visitors in the Asia-Pacific, pp. 1-40. , Connell J., Rugendyke B., (eds), Routledge, &amp;amp;,. (Eds;\nDolezal, C., Community-based tourism in Bali: On the road towards empowerment? An interview with Djinaldi Gosana, the chairman of the Bali Community-Based Tourism Association (2013) Austrian Journal of South-East Asian Studies, 6 (2), pp. 366-373;\nDolezal, C., Being in the field in Bali: A reflection on fieldwork relations in community-based tourism research (2018) Tourism ethnographies, , Tucker H., Jimura T., Dixon L., (eds), Routledge,. (Eds.),. (97–111;\nDolezal, C., Burns, P.M., ABCD to CBT: Asset-based community development’s potential for community-based tourism (2015) Development in Practice, 25 (1), pp. 133-142;\nDolezal, C., Trupp, A., Leepreecha, P., Researching tourism and development in Southeast Asia: Methodological insights (2020) Tourism and development in Southeast Asia, , Routledge, &amp;amp;,. Dolezal, C., Trupp, A., Bui, H.T. (Eds.).,. (41–56;\nErnawati, N.M., Sanders, D., Dowling, R., Host–guest orientations of community</w:instrText>
      </w:r>
      <w:r w:rsidRPr="00E1223A">
        <w:rPr>
          <w:rFonts w:ascii="Times New Roman" w:hAnsi="Times New Roman" w:cs="Times New Roman"/>
          <w:sz w:val="24"/>
          <w:szCs w:val="24"/>
        </w:rPr>
        <w:instrText>‐</w:instrText>
      </w:r>
      <w:r w:rsidRPr="00E1223A">
        <w:rPr>
          <w:rFonts w:ascii="Book Antiqua" w:hAnsi="Book Antiqua" w:cs="Times New Roman"/>
          <w:sz w:val="24"/>
          <w:szCs w:val="24"/>
        </w:rPr>
        <w:instrText>based tourism products: A case study in Bali (2017) International Journal of Tourism Research, 19 (3), pp. 367-382;\nFagertun, A., Labour in paradise: Gender, class and social mobility in the informal tourism economy of urban Bali, Indonesia (2017) The Journal of Development Studies, 53 (3), pp. 331-345;\nFoucault, M., Two lectures (1980) Power/knowledge: Selected Interview and other writings 1972-1977, pp. 78-108. , Gordon C., (ed), Pantheon Books,. (Ed;\nFoucault, M., (1998) The history of sexuality: The will to knowledge, , Penguin Books;\nGaventa, J., Finding the spaces for change: A power analysis (2006) IDS Bulletin, 37 (6), pp. 23-33;\nGrbich, C., (2013) Qualitative data analysis, , SAGE;\nHadiwinata, B.S., (2003) The politics of NGOs in Indonesia: Developing democracy and managing a movement, , Routledge;\nHitchcock, M., Darma Putra, I.N., (2007) Tourism, development and terrorism in Bali, , MPG Books;\nIorio, M., Wall, G., Behind the masks: Tourism and community in Sardinia (2012) Tourism Management, 33 (6), pp. 1440-1449;\nKlein, E., Morreo, C.E., Introduction (2019) Postdevelopment in practice: Alternatives, economies, ontologies, , Klein E., Morreo C.E., (eds), Routledge, &amp;amp;,. (Eds.),. (1–18;\nLansing, J.S., (2012) Perfect order: Recognizing complexity in Bali, , Princeton University Press;\nLapeyre, R., Community-based tourism as a sustainable solution to maximise impacts locally? The Tsiseb Conservancy case, Namibia (2010) Development Southern Africa, 27 (5), pp. 757-772;\nLaverack, G., (2004) Health promotion practice: Power and empowerment, , SAGE;\nMacRae, G., If Indonesia is too hard to understand, let’s start with Bali (2018) Journal of Indonesian Social Sciences and Humanities, 3 (1), pp. 11-36;\nMayaka, M., Croy, W.G., Cox, J.W., A dimensional approach to community-based tourism: Recognising and differentiating form and context (2019) Annals of Tourism Research, 74 (4), pp. 177-190;\nMinca, C., ‘The Bali Syndrome’: The explosion and implosion of 'exotic' tourist spaces (2000) Tourism Geographies, 2 (4), pp. 389-403;\n2013)., Pengembangan desa wisata di Bali dalam konstelasi pengembangan pariwisata., [PowerPoint]. Presented at a workshop on community empowerment and CBT Denpasar, Bali; Mudana, I.G., Suamba, I.B.P., Putra, I.M.A., Ardini, N.W., Practices of Bali tourism Development, threefolding, and Tri Hita Karana local knowledge in new order Indonesia (2017) Journal of Physics: Conference Series, 953, pp. 1-15;\nMurphy, P.E., Community driven tourism planning (1988) Tourism Management, 9 (2), pp. 96-104;\nNovelli, M., Gebhardt, K., Community based tourism in Namibia: ‘Reality show’ or ‘window dressing’? (2007) Current Issues in Tourism, 10 (5), pp. 443-479;\n(2019) Making development co-operation more effective: 2019 progress report, , OECD;\nOkazaki, E., A community-based tourism model: Its conception and use (2008) Journal of Sustainable Tourism, 16 (5), pp. 511-529;\nO’Reilly, K., (2012) Ethnographic methods, , 2nd ed, Routledge;\nParker, L., (2003) From subjects to citizens: Balinese villagers in the Indonesian nation-state, , NIAS Press;\nPicard, M., Touristification and balinization in a time of reformasi (2003) Indonesia and the Malay World, 31 (89), pp. 108-118;\nPicard, M., From kebalian to ajeg Bali: Tourism and Balinese identity in the aftermath of the Kuta bombing (2009) Tourism in Southeast Asia: Challenges and new directions, pp. 99-131. , Hitchcock M., King V.T., Parnwell M., (eds), NIAS Press,. (Eds;\nPickel-Chevalier, S., Bendesa, I.K.G., Darma Putra, I.N., The integrated touristic villages: An Indonesian model of sustainable tourism? (2019) Tourism Geographies, pp. 1-25;\n(2007), http://psflibrary.org/catalog/repository/Pedoman%20Umum%20PNPM%20Mandiri.pdf, Pedoman umum: Program nasional pemberdayaan masyarakat mandiri; (2013), http://www.pnpm-mandiri.org/, Program nasional pemberdayaan masyarakat mandiri; Rosalina, P.T., Darma Putra, I.N., Can sustainable tourism favour a fairer development in Bali? The case of Buleleng (Northern Bali) (2017) Tourism in Bali and the challenge of sustainable development, pp. 103-131. , Pickel-Chevalier S., (ed), Cambridge Scholars Publishing, &amp;amp;,. (Ed;\nRoth, D., Sedana, G., Reframing Tri Hita Karana: From ‘Balinese culture’ to politics (2015) The Asia Pacific Journal of Anthropology, 16 (2), pp. 157-175;\nRowlands, J., (1997) Questioning empowerment: Working with women in Honduras, , Oxfam;\nRuiz-Ballesteros, E., Social-ecological resilience and community-based tourism: An Approach from Agua Blanca, Ecuador (2011) Tourism Management, 32 (3), pp. 655-666;\nScheyvens, R., (2002) Tourism for development: Empowering communities, , Pearson Education Ltd;\nScheyvens, R., Local involvement in managing tourism (2003) Tourism in destination communities, pp. 229-252. , Singh S., Timothy D.J., Dowling R.K., (eds), CABI,. (Eds;\nScheyvens, R., Hughes, E., Can tourism help to “end poverty in all its forms everywhere”? The challenge of tourism addressing SDG1 (2019) Journal of Sustainable Tourism, 27 (7), pp. 1061-1079;\nStibbe, D., Reid, S., Gilbert, J., (2018) Maximising the impact of partnerships for the SDGs: A practical guide to partnership value creation, , The Partnering Initiative;\nStone, M.T., Community-based ecotourism: A collaborative partnerships perspective (2015) Journal of Ecotourism, 14 (2-3), pp. 166-184;\nSuamba, I.B.P., Sutama, K., Materiality and spirituality in Bali tourism: An ethical reflection on the Tri-Hita-Karana (2017) IJASTE–International Journal of Applied Sciences in Tourism and Events, 1 (1), pp. 82-93;\nSujana Budhiasa, I.G., Riana, I.G., Managing local community participation to foster sustainable tourism development: The case of Bali destination, Indonesia (2020) Journal of Engineering and Applied Sciences, 15 (1), pp. 291-298;\nTimothy, D.J., Tosun, C., Appropriate planning for tourism in destination communities: Participation, incremental growth and collaboration (2003) Tourism in destination communities, pp. 181-204. , Singh S., Timothy D.J., Dowling R.K., (eds), CABI, &amp;amp;,. (Eds;\n(2020), http://www.tnp2k.go.id/en/acceleration-policies/strategy-to-accelerate-povertyreduction/overview-of-the-acceleration-strategy/, Overview of the acceleration strategy; Tolkach, D., King, B., Strengthening community-based tourism in a new resource-based island nation: Why and how? (2015) Tourism Management, 48, pp. 386-398;\nTosun, C., Limits to community participation in the tourism development process in developing countries (2000) Tourism Management, 21 (6), pp. 613-633;\nTosun, C., Stages in the emergence of a participatory tourism development approach in the developing world (2005) Geoforum, 36 (3), pp. 333-352;\nTrupp, A., Dolezal, C., Tourism and the sustainable development goals in Southeast Asia (2020) Austrian Journal of South-East Asian Studies, 13 (1), pp. 1-16;\nTosun, C., Expected nature of community participation in tourism development (2006) Tourism Management, 27, pp. 493-504;\n(2017) Tourism and the sustainable development goals–Journey to 2030, , UNWTO;\n(2016) The tourism sector and the sustainable development goals, , UN Global Compact Network Spain;\nVickers, A., (2012) Bali: A paradise created, , Tuttle Publishing;\nWardana, A., Debating spatial governance in the pluralistic institutional and legal setting of Bali (2015) The Asia Pacific Journal of Anthropology, 16 (2), pp. 106-122;\nWarren, C., (1993) Adat and dinas: Balinese communities in the Indonesian state, , Oxford University Press;\nWearing, S.T., Wearing, M., McDonald, M., Understanding local power and interactional processes in sustainable tourism: Exploring village–tour operator relations on the Kokoda Track, Papua New Guinea (2010) Journal of Sustainable Tourism, 18 (1), pp. 61-76;\nWiener, M.J., Doors of perception: Power and representation in Bali (1995) Cultural Anthropology, 10 (4), pp. 472-508;\nWijaya, P.Y., Hartati, P.S., Sumadi, N.K., The readiness of community based tourism village development (case study at bongkasa pertiwi tourism village, Bali province, Indonesia) (2020) EJBMR, European Journal of Business and Management Research, 5 (3), pp. 1-5;\nYamashita, S., (2003) Bali and beyond: Explorations in the anthropology of tourism, , Berghahn Books;\nYamashita, S., The Balinese subak as world cultural heritage (2016) Recent developments in Bali tourism, pp. 116-144. , Putra I.D., Campbell S., (eds), Buku Arti,. (Eds","publisher":"Routledge","publisher-place":"Institute of Tourism, Wine Business and Marketing, IMC University of Applied Sciences Krems, Austria","title":"Power in community-based tourism: empowerment and partnership in Bali","type":"article-journal"},"uris":["http://www.mendeley.com/documents/?uuid=1b1cf4f3-9ad9-4ffb-9b47-76422c787ca8"]}],"mendeley":{"formattedCitation":"(Dolezal &amp; Novelli, 2020)","plainTextFormattedCitation":"(Dolezal &amp; Novelli, 2020)","previouslyFormattedCitation":"(Dolezal &amp; Novelli,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Dolezal &amp; Novelli,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yang berjudul </w:t>
      </w:r>
      <w:r w:rsidRPr="00E1223A">
        <w:rPr>
          <w:rFonts w:ascii="Book Antiqua" w:hAnsi="Book Antiqua" w:cs="Times New Roman"/>
          <w:i/>
          <w:sz w:val="24"/>
          <w:szCs w:val="24"/>
        </w:rPr>
        <w:t xml:space="preserve">“Power in community-based tourism: empowerment and partnership in Bali” </w:t>
      </w:r>
      <w:r w:rsidRPr="00E1223A">
        <w:rPr>
          <w:rFonts w:ascii="Book Antiqua" w:hAnsi="Book Antiqua" w:cs="Times New Roman"/>
          <w:sz w:val="24"/>
          <w:szCs w:val="24"/>
        </w:rPr>
        <w:t xml:space="preserve">yang dimana dalam penelitian ini memberikan pemahaman baru tentang pemberdayaan dalam konsep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terutama sejauh mana kemitraan dan kolaborasi menciptakan ruang untuk pemberdayaan warga dan inklusi yang lebih besar untuk </w:t>
      </w:r>
      <w:r w:rsidRPr="00E1223A">
        <w:rPr>
          <w:rFonts w:ascii="Book Antiqua" w:hAnsi="Book Antiqua" w:cs="Times New Roman"/>
          <w:sz w:val="24"/>
          <w:szCs w:val="24"/>
        </w:rPr>
        <w:lastRenderedPageBreak/>
        <w:t>pengembangan CBT berkelanjutan sejalan dengan 17 SDGs 2030.</w:t>
      </w:r>
    </w:p>
    <w:p w:rsidR="008D1213" w:rsidRPr="00E1223A" w:rsidRDefault="008D1213" w:rsidP="008D1213">
      <w:pPr>
        <w:spacing w:after="0"/>
        <w:ind w:left="720" w:firstLine="720"/>
        <w:jc w:val="both"/>
        <w:rPr>
          <w:rFonts w:ascii="Book Antiqua" w:hAnsi="Book Antiqua" w:cs="Times New Roman"/>
          <w:i/>
          <w:sz w:val="24"/>
          <w:szCs w:val="24"/>
        </w:rPr>
      </w:pPr>
      <w:r w:rsidRPr="00E1223A">
        <w:rPr>
          <w:rFonts w:ascii="Book Antiqua" w:hAnsi="Book Antiqua" w:cs="Times New Roman"/>
          <w:sz w:val="24"/>
          <w:szCs w:val="24"/>
        </w:rPr>
        <w:t xml:space="preserve">Pada cluster 4 kata kunci yang dominan yaitu </w:t>
      </w:r>
      <w:r w:rsidRPr="00E1223A">
        <w:rPr>
          <w:rFonts w:ascii="Book Antiqua" w:hAnsi="Book Antiqua" w:cs="Times New Roman"/>
          <w:i/>
          <w:sz w:val="24"/>
          <w:szCs w:val="24"/>
        </w:rPr>
        <w:t xml:space="preserve">sustainable tourism development, </w:t>
      </w:r>
      <w:r w:rsidRPr="00E1223A">
        <w:rPr>
          <w:rFonts w:ascii="Book Antiqua" w:hAnsi="Book Antiqua" w:cs="Times New Roman"/>
          <w:sz w:val="24"/>
          <w:szCs w:val="24"/>
        </w:rPr>
        <w:t xml:space="preserve">maka salah satu artikel yang relevan yaitu seperti artikel yang ditulis oleh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3390/su11226248","ISSN":"20711050 (ISSN)","abstract":"Though community empowerment and sustainable tourism development (STD) have been discussed in the existing literature, little research has focused on the elaborate mechanisms between these two variables. Therefore, the present study examines the relationship between community empowerment and STD, along with the mediating role played by community support for tourism. Using social exchange theory, this research establishes theoretical relationships between vital variables for STD. A survey of empirical study was undertaken, and data were collected from 353 local residents in the northern area of Pakistan. The results for data analyses demonstrated a significant relationship between community empowerment and STD initiatives, and community support for tourism was shown to partially mediate the relationship between the two variables. The findings imply that high community empowerment enables the community to establish successful sustainable tourism development through local people's support for tourism. This study contributes theoretically to identifying the idea that community members' support for tourism has a crucial function bridging the link from community empowerment to sustain tourism in a local area. © 2019 by the authors.","author":[{"dropping-particle":"","family":"Khalid","given":"S","non-dropping-particle":"","parse-names":false,"suffix":""},{"dropping-particle":"","family":"Ahmad","given":"M S","non-dropping-particle":"","parse-names":false,"suffix":""},{"dropping-particle":"","family":"Ramayah","given":"T","non-dropping-particle":"","parse-names":false,"suffix":""},{"dropping-particle":"","family":"Hwang","given":"J","non-dropping-particle":"","parse-names":false,"suffix":""},{"dropping-particle":"","family":"Kim","given":"I","non-dropping-particle":"","parse-names":false,"suffix":""}],"container-title":"Sustainability (Switzerland)","id":"ITEM-1","issue":"22","issued":{"date-parts":[["2019"]]},"language":"English","note":"Cited By :8\n\nExport Date: 31 March 2021\n\nCorrespondence Address: Kim, I.; Department of Tourism and Convention, South Korea; email: insinkim@pusan.ac.kr\n\nFunding text 1: This research received no external funding.\n\nReferences: Asmelash, A.G., Kumar, S., Assessing progress of tourism sustainability: Developing and validating sustainability indicators (2019) Tour. Manag, 71, pp. 67-83; \nGius, C., Facing the pain of others: Perspectives on international volunteer tourism between agency and spectatorship (2017) Curr. Issues Tour, 20, pp. 1620-1632;\nZhao, S.N., Timothy, D.J., Governance of red tourism in China: Perspectives on power and guanxi (2015) Tour. Manag, 46, pp. 489-500;\nDodds, R., Ali, A., Galaski, K., Mobilizing knowledge: Determining key elements for success and pitfalls in developing community-based tourism (2018) Curr. Issues Tour, 21, pp. 1547-1568;\nLee, T.H., Jan, F.H., Can community-based tourism contribute to sustainable development? Evidence from residents' perceptions of the sustainability (2019) Tour. Manag, 70, pp. 368-380;\nEllis, S., Sheridan, L., The role of resident perceptions in achieving effective community-based tourism for least developed countries (2015) Anatolia, 26, pp. 244-257;\nSebele, L.S., Community-based tourism ventures, benefits and challenges: Khama rhino sanctuary trust, central district, Botswana (2010) Tour. Manag, 31, pp. 136-146;\nManyara, G., Jones, E., Community-based tourism enterprises development in Kenya: An exploration of their potential as avenues of poverty reduction (2007) J. Sustain. Tour, 15, pp. 628-644;\nBoley, B.B., McGehee, N.G., Perdue, R.R., Long, P., Empowerment and resident attitudes toward tourism: Strengthening the theoretical foundation through aWeberian lens (2014) Ann. Tour. Res, 49, pp. 33-50;\nChoi, H.S.C., Sirakaya, E., Measuring residents' attitude toward sustainable tourism: Development of sustainable tourism attitude scale (2005) J. Travel Res, 43, pp. 380-394;\nDi Castri, F., Sustainable tourism in small islands: Local empowerment as the key factor (2004) INSUL. PARIS, 13, p. 49;\nKline, C., McGehee, N., Delconte, J., Built capital as a catalyst for community-based tourism (2019) J. Travel Res, 58, pp. 899-915;\nNunkoo, R., Smith, S.L., Political economy of tourism: Trust in government actors, political support, and their determinants (2013) Tour. Manag, 36, pp. 120-132;\nHall, J.K., Daneke, G.A., Lenox, M.J., Sustainable development and entrepreneurship: Past contributions and future directions (2010) J. Bus. Ventur, 25, pp. 439-448;\nBoley, B.B., Maruyama, N., Woosnam, K.M., Measuring empowerment in an eastern context: Findings from Japan (2015) Tour. Manag, 50, pp. 112-122;\nLi, Y., Exploring Community Tourism in China: The Case of Nanshan Cultural Tourism Zone (2004) J. Sustain. Tour, 12, pp. 175-193;\nHatton, M.J., (1999) Community-Based Tourism in the Asia-Pacific, , School of Media Studies, Humber College: Toronto, ON, Canada;\nGurung, D.B., Seeland, K., Ecotourism in Bhutan: Extending its benefits to rural communities (2008) Ann. Tour. Res, 35, pp. 489-508;\nLepp, A., Attitudes towards initial tourism development in a community with no prior tourism experience: The case of Bigodi, Uganda (2008) J. Sustain. Tour, 16, pp. 5-22;\nSebastian, L.M., Rajagopalan, P., Socio-cultural transformations through tourism: A comparison of residents' perspectives at two destinations in Kerala, India (2009) J. Tour. Cult. Chang, 7, pp. 5-21;\nDin, K.H., Dialogue with the hosts: An educational strategy towards sustainable tourism (2018) Tourism in South-East Asia, , Routledge: London, UK;\nHughes, E., Scheyvens, R., Development Alternatives in the Pacific: How Tourism Corporates Can Work More Effectively with Local Communities (2018) Tour. Plan. Dev, 15, pp. 516-534;\nLee, T.H., Influence analysis of community resident support for sustainable tourism development (2013) Tour. Manag, 34, pp. 37-46;\nMathew, P.V., Sreejesh, S., Impact of responsible tourism on destination sustainability and quality of life of community in tourism destinations (2017) J. Hosp. Tour. Manag, 31, pp. 83-89;\nAhmad, M.S., Talib, N.B.A., Empowering local communities: Decentralization, empowerment and community driven development (2015) Qual. Quant, 49, pp. 827-838;\nByrd, E.T., Stakeholders in sustainable tourism development and their roles: Applying stakeholder theory to sustainable tourism development (2007) Tour. Rev, 62, pp. 6-13;\nBello, F.G., Lovelock, B., Carr, N., Enhancing community participation in tourism planning associated with protected areas in developing countries: Lessons from Malawi (2018) Tour. Hosp. Res, 18, pp. 309-320;\nShakeela, A., Weaver, D., (2018) Participatory planning and tourism development in the Maldives: A prerequisite of sustainability? In Managing Asian Destinations, pp. 73-85. , Springer: Singapore;\nStrzelecka, M., Boley, B.B., Strzelecka, C., Empowerment and resident support for tourism in rural Central and Eastern Europe (CEE): The case of Pomerania, Poland (2017) J. Sustain. Tour, 25, pp. 554-572;\nSutawa, G.K., Issues on Bali tourism development and community empowerment to support sustainable tourism development (2012) Procedia Econ. Financ, 4, pp. 413-422;\nSood, J., Lynch, P., Anastasiadou, C., Community non-participation in homestays in Kullu, Himachal Pradesh, India (2017) Tour. Manag, 60, pp. 332-347;\nNunkoo, R., So, K.K.F., Residents' support for tourism: Testing alternative structural models (2016) J. Travel Res, 55, pp. 847-861;\nStrzelecka, M., Boley, B.B., Woosnam, K.M., Place attachment and empowerment: Do residents need to be attached to be empowered? Ann (2017) Tour. Res, 66, pp. 61-73;\nBudeanu, A., Miller, G., Moscardo, G., Ooi, C.S., Sustainable Tourism, Progress, Challenges and Opportunities: An Introduction (2016) J. Clean. Prod, 111, pp. 285-294;\nRasoolimanesh, S.M., Ringle, C.M., Jaafar, M., Ramayah, T., Urban vs. rural destinations: Residents' perceptions, community participation and support for tourism development (2017) Tour. Manag, 60, pp. 147-158;\nSofield, T.H., (2003) Empowerment for Sustainable Tourism Development, , Pergamon: Oxford, UK;\nButler, G., Fostering community empowerment and capacity building through tourism: Perspectives from Dullstroom, South Africa (2017) J. Tour. Cult. Chang, 15, pp. 199-212;\nMendoza-Ramos, A., Prideaux, B., Assessing ecotourism in an Indigenous community: Using, testing and proving the wheel of empowerment framework as a measurement tool (2018) J. Sustain. Tour, 26, pp. 277-291;\nChen, N., Hsu, C.H., Li, X.R., Feeling superior or deprived? Attitudes and underlying mentalities of residents towards Mainland Chinese tourists (2018) Tour. Manag, 66, pp. 94-107;\nEusébio, C., Vieira, A.L., Lima, S., Place attachment, host-tourist interactions, and residents' attitudes towards tourism development: The case of Boa Vista Island in Cape Verde (2018) J. Sustain. Tour, 26, pp. 890-909;\nMcCaughey, R., Mao, I., Dowling, R., Residents' perceptions towards cruise tourism development: The case of Esperance, Western Australia (2018) Tour. Recreat. Res, 43, pp. 403-408;\nGursoy, D., Jurowski, C., Resident attitudes in relation to distance from tourist attractions (2002) Ann. Tour. Res, 31, pp. 296-312;\nNunkoo, R., Ramkissoon, H., Residents' satisfaction with community attributes and support for tourism (2011) J. Hosp. Tour. Res, 35, pp. 171-190;\nSuess, C., Baloglu, S., Busser, J.A., Perceived impacts of medical tourism development on community wellbeing (2018) Tour. Manag, 69, pp. 232-245;\nPanyik, E., Rural tourism governance: Determinants of policy-makers' support for tourism development (2015) Tour. Plan. Dev, 12, pp. 48-72;\nCanalejo, A.M.C., Tabales, J.N., López, J.M.C., Fuentes-García, F.J., Resident perceptions of community tourism in Cape Verde (2015) Tour. Cult. Commun, 15, pp. 103-119;\nPark, D.B., Lee, K.W., Choi, H.S., Yoon, Y., Factors influencing social capital in rural tourism communities in South Korea (2012) Tour. Manag, 33, pp. 1511-1520;\nBittar Rodrigues, C., Prideaux, B., A management model to assist local communities developing community-based tourism ventures: A case study from the Brazilian Amazon (2018) J. Ecotour, 17, pp. 1-19;\nChen, Z., Li, L., Li, T., The organizational evolution, systematic construction and empowerment of Langde Miao's community tourism (2017) Tour. Manag, 58, pp. 276-285;\nCheng, T.M., Wu, H.C., Wang, J.T.M., Wu, M.R., Community Participation as a mediating factor on residents' attitudes towards sustainable tourism development and their personal environmentally responsible behaviour (2019) Curr. Issues Tour, 22, pp. 1764-1782;\nMoghavvemi, S., Woosnam, K.M., Paramanathan, T., Musa, G., Hamzah, A., The effect of residents' personality, emotional solidarity, and community commitment on support for tourism development (2017) Tour. Manag, 63, pp. 242-254;\nSelin, S., Elaborating the Role of Backbone Leadership Organizations in Sustainable Tourism Development: The Monongahela River Valley Coalition (2017) Sustainability, 9, p. 1367;\nNunkoo, R., Ramkissoon, H., Power, trust, social exchange and community support (2012) Ann. Tour. Res, 39, pp. 997-1023;\nSatarat, M.N., (2010) Sustainable Management of Community-Based Tourism in Thailand (Unpublished doctoral dissertation), , http://libdcms.nida.ac.th/thesis6/2010/b166706.pdf, accessed on 7 November 2019;\nScott, N., Marzano, G., Governance of tourism in OECD countries (2015) Tour. Recreat. Res, 40, pp. 181-193;\nPark, D.B., Nunkoo, R., Yoon, Y.S., Rural residents' attitudes to tourism and the moderating effects of social capital (2015) Tour. Geogr, 17, pp. 112-133;\nCárdenas, D.A., Byrd, E.T., Duffy, L.N., An exploratory study of community awareness of impacts and agreement to sustainable tourism development principles (2015) Tour. Hosp. Res, 15, pp. 254-266;\nTheobald, W.F., (2001) Global Tourism, , 2nd ed Butterworth-Heinemann: Oxford, UK;\nVen, S., Host residents' attitude toward community-based ecotourism: Empirical study in southwestern Cambodia (2015) J. Tour. Hosp, 4, pp. 1-11;\nSimpson, M., Community Benefit Tourism Initiatives-A conceptual oxymoron? Tour (2008) Manag, 29, pp. 1-18;\nTosun, C., Limits to community participation in the tourism development process in developing countries (2000) Tour. Manag, 21, pp. 613-633;\nWang, F., Deng, Z., Petrick, J.F., Exploring the formation mechanisms of urban residents' travel behaviour in China: Perceptions of travel benefits and travel constraints (2018) J. Travel Tour. Mark, 35, pp. 909-921;\nAnderson, J.C., Gerbing, D.W., Structural equation modeling in practice: A review and recommended two-step approach (1988) Psychol. Bull, 103, p. 411;\nHair, J.F., Jr., Sarstedt, M., Ringle, C.M., Gudergan, S.P., (2017) Advanced Issues in Partial Least Squares Structural Equation Modeling, , Sage Publications: Thousand Oaks, CA, USA;\nZiggers, G.W., Henseler, J., The reinforcing effect of a firm's customer orientation and supply-base orientation on performance (2016) Ind. Mark. Manag, 52, pp. 18-26;\nFornell, C., Larker, D., Structural equation modeling and regression: Guidelines for research practice (1981) J. Mark. Res, 18, pp. 39-50;\nHenseler, J., Ringle, C.M., Sarstedt, M., A new criterion for assessing discriminant validity in variance-based structural equation modeling (2015) J. Acad. Mark. Sci, 43, pp. 115-135;\nKline, R.B., (2011) Principles and Practice of Structural Equation Modeling, , 3rd ed Guilford: New York, NY, USA;\nPreacher, K.J., Hayes, A.F., SPSS and SAS procedures for estimating indirect effects in simple mediation models (2004) Behav. Res. Methods Instrum. Comput, 36, pp. 717-731;\nPreacher, K.J., Hayes, A.F., Asymptotic and resampling strategies for assessing and comparing indirect effects in multiple mediator models (2008) Behav. Res. Methods, 40, pp. 879-891;\nNunkoo, R., Tourism development and trust in local government (2015) Tour. Manag, 46, pp. 623-634;\nMcGehee, N.G., Andereck, K.L., Factors predicting rural residents' support of tourism (2004) J. Travel Res, 43, pp. 131-140;\nÖzel, Ç.H., Kozak, N., An exploratory study of resident perceptions toward the tourism industry in Cappadocia: A Social Exchange Theory approach (2017) Asia Pac. J. Tour. Res, 22, pp. 284-300;\nWu, J.M., Tsai, H., Lee, J.S., Unraveling public support for casino gaming: The case of a casino referendum in Penghu (2017) J. Travel Tour. Mark, 34, pp. 398-415;\nKafashpor, A., Ghasempour Ganji, S.F., Sadeghian, S., Johnson, L.W., Perception of tourism development and subjective happiness of residents in Mashhad, Iran (2018) Asia Pac. J. Tour. Res, 23, pp. 521-531;\nArmstrong, R., An analysis of the conditions for success of community-based tourism enterprises (2012) ICRT Occas. Paper, 21, pp. 1-52;\nMoscardo, G., Sustainable tourism innovation: Challenging basic assumptions (2008) Tour. Hosp. Res, 8, pp. 4-13;\nMartín, H.S., Garcia de los Sánchez, M.M., Herrero, Á., Residents' attitudes and behavioural support for tourism in host communities (2018) J. Travel Tour. Mark, 35, pp. 231-243","publisher":"MDPI AG","publisher-place":"Department of Management Sciences, Bahria University Islamabad46220, Pakistan","title":"Community empowerment and sustainable tourism development: The mediating role of community support for tourism","type":"article-journal","volume":"11"},"uris":["http://www.mendeley.com/documents/?uuid=bab8fe1d-70ae-440c-a965-0a79e673c3f5"]}],"mendeley":{"formattedCitation":"(Khalid et al., 2019)","plainTextFormattedCitation":"(Khalid et al., 2019)","previouslyFormattedCitation":"(Khalid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Khalid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yang berjudul </w:t>
      </w:r>
      <w:r w:rsidRPr="00E1223A">
        <w:rPr>
          <w:rFonts w:ascii="Book Antiqua" w:hAnsi="Book Antiqua" w:cs="Times New Roman"/>
          <w:i/>
          <w:sz w:val="24"/>
          <w:szCs w:val="24"/>
        </w:rPr>
        <w:t xml:space="preserve">“Community empowerment and sustainable tourism development: The mediating role of community support for tourism”. </w:t>
      </w:r>
      <w:r w:rsidRPr="00E1223A">
        <w:rPr>
          <w:rFonts w:ascii="Book Antiqua" w:hAnsi="Book Antiqua" w:cs="Times New Roman"/>
          <w:sz w:val="24"/>
          <w:szCs w:val="24"/>
        </w:rPr>
        <w:t xml:space="preserve">Hasil peneliti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3390/su11226248","ISSN":"20711050 (ISSN)","abstract":"Though community empowerment and sustainable tourism development (STD) have been discussed in the existing literature, little research has focused on the elaborate mechanisms between these two variables. Therefore, the present study examines the relationship between community empowerment and STD, along with the mediating role played by community support for tourism. Using social exchange theory, this research establishes theoretical relationships between vital variables for STD. A survey of empirical study was undertaken, and data were collected from 353 local residents in the northern area of Pakistan. The results for data analyses demonstrated a significant relationship between community empowerment and STD initiatives, and community support for tourism was shown to partially mediate the relationship between the two variables. The findings imply that high community empowerment enables the community to establish successful sustainable tourism development through local people's support for tourism. This study contributes theoretically to identifying the idea that community members' support for tourism has a crucial function bridging the link from community empowerment to sustain tourism in a local area. © 2019 by the authors.","author":[{"dropping-particle":"","family":"Khalid","given":"S","non-dropping-particle":"","parse-names":false,"suffix":""},{"dropping-particle":"","family":"Ahmad","given":"M S","non-dropping-particle":"","parse-names":false,"suffix":""},{"dropping-particle":"","family":"Ramayah","given":"T","non-dropping-particle":"","parse-names":false,"suffix":""},{"dropping-particle":"","family":"Hwang","given":"J","non-dropping-particle":"","parse-names":false,"suffix":""},{"dropping-particle":"","family":"Kim","given":"I","non-dropping-particle":"","parse-names":false,"suffix":""}],"container-title":"Sustainability (Switzerland)","id":"ITEM-1","issue":"22","issued":{"date-parts":[["2019"]]},"language":"English","note":"Cited By :8\n\nExport Date: 31 March 2021\n\nCorrespondence Address: Kim, I.; Department of Tourism and Convention, South Korea; email: insinkim@pusan.ac.kr\n\nFunding text 1: This research received no external funding.\n\nReferences: Asmelash, A.G., Kumar, S., Assessing progress of tourism sustainability: Developing and validating sustainability indicators (2019) Tour. Manag, 71, pp. 67-83; \nGius, C., Facing the pain of others: Perspectives on international volunteer tourism between agency and spectatorship (2017) Curr. Issues Tour, 20, pp. 1620-1632;\nZhao, S.N., Timothy, D.J., Governance of red tourism in China: Perspectives on power and guanxi (2015) Tour. Manag, 46, pp. 489-500;\nDodds, R., Ali, A., Galaski, K., Mobilizing knowledge: Determining key elements for success and pitfalls in developing community-based tourism (2018) Curr. Issues Tour, 21, pp. 1547-1568;\nLee, T.H., Jan, F.H., Can community-based tourism contribute to sustainable development? Evidence from residents' perceptions of the sustainability (2019) Tour. Manag, 70, pp. 368-380;\nEllis, S., Sheridan, L., The role of resident perceptions in achieving effective community-based tourism for least developed countries (2015) Anatolia, 26, pp. 244-257;\nSebele, L.S., Community-based tourism ventures, benefits and challenges: Khama rhino sanctuary trust, central district, Botswana (2010) Tour. Manag, 31, pp. 136-146;\nManyara, G., Jones, E., Community-based tourism enterprises development in Kenya: An exploration of their potential as avenues of poverty reduction (2007) J. Sustain. Tour, 15, pp. 628-644;\nBoley, B.B., McGehee, N.G., Perdue, R.R., Long, P., Empowerment and resident attitudes toward tourism: Strengthening the theoretical foundation through aWeberian lens (2014) Ann. Tour. Res, 49, pp. 33-50;\nChoi, H.S.C., Sirakaya, E., Measuring residents' attitude toward sustainable tourism: Development of sustainable tourism attitude scale (2005) J. Travel Res, 43, pp. 380-394;\nDi Castri, F., Sustainable tourism in small islands: Local empowerment as the key factor (2004) INSUL. PARIS, 13, p. 49;\nKline, C., McGehee, N., Delconte, J., Built capital as a catalyst for community-based tourism (2019) J. Travel Res, 58, pp. 899-915;\nNunkoo, R., Smith, S.L., Political economy of tourism: Trust in government actors, political support, and their determinants (2013) Tour. Manag, 36, pp. 120-132;\nHall, J.K., Daneke, G.A., Lenox, M.J., Sustainable development and entrepreneurship: Past contributions and future directions (2010) J. Bus. Ventur, 25, pp. 439-448;\nBoley, B.B., Maruyama, N., Woosnam, K.M., Measuring empowerment in an eastern context: Findings from Japan (2015) Tour. Manag, 50, pp. 112-122;\nLi, Y., Exploring Community Tourism in China: The Case of Nanshan Cultural Tourism Zone (2004) J. Sustain. Tour, 12, pp. 175-193;\nHatton, M.J., (1999) Community-Based Tourism in the Asia-Pacific, , School of Media Studies, Humber College: Toronto, ON, Canada;\nGurung, D.B., Seeland, K., Ecotourism in Bhutan: Extending its benefits to rural communities (2008) Ann. Tour. Res, 35, pp. 489-508;\nLepp, A., Attitudes towards initial tourism development in a community with no prior tourism experience: The case of Bigodi, Uganda (2008) J. Sustain. Tour, 16, pp. 5-22;\nSebastian, L.M., Rajagopalan, P., Socio-cultural transformations through tourism: A comparison of residents' perspectives at two destinations in Kerala, India (2009) J. Tour. Cult. Chang, 7, pp. 5-21;\nDin, K.H., Dialogue with the hosts: An educational strategy towards sustainable tourism (2018) Tourism in South-East Asia, , Routledge: London, UK;\nHughes, E., Scheyvens, R., Development Alternatives in the Pacific: How Tourism Corporates Can Work More Effectively with Local Communities (2018) Tour. Plan. Dev, 15, pp. 516-534;\nLee, T.H., Influence analysis of community resident support for sustainable tourism development (2013) Tour. Manag, 34, pp. 37-46;\nMathew, P.V., Sreejesh, S., Impact of responsible tourism on destination sustainability and quality of life of community in tourism destinations (2017) J. Hosp. Tour. Manag, 31, pp. 83-89;\nAhmad, M.S., Talib, N.B.A., Empowering local communities: Decentralization, empowerment and community driven development (2015) Qual. Quant, 49, pp. 827-838;\nByrd, E.T., Stakeholders in sustainable tourism development and their roles: Applying stakeholder theory to sustainable tourism development (2007) Tour. Rev, 62, pp. 6-13;\nBello, F.G., Lovelock, B., Carr, N., Enhancing community participation in tourism planning associated with protected areas in developing countries: Lessons from Malawi (2018) Tour. Hosp. Res, 18, pp. 309-320;\nShakeela, A., Weaver, D., (2018) Participatory planning and tourism development in the Maldives: A prerequisite of sustainability? In Managing Asian Destinations, pp. 73-85. , Springer: Singapore;\nStrzelecka, M., Boley, B.B., Strzelecka, C., Empowerment and resident support for tourism in rural Central and Eastern Europe (CEE): The case of Pomerania, Poland (2017) J. Sustain. Tour, 25, pp. 554-572;\nSutawa, G.K., Issues on Bali tourism development and community empowerment to support sustainable tourism development (2012) Procedia Econ. Financ, 4, pp. 413-422;\nSood, J., Lynch, P., Anastasiadou, C., Community non-participation in homestays in Kullu, Himachal Pradesh, India (2017) Tour. Manag, 60, pp. 332-347;\nNunkoo, R., So, K.K.F., Residents' support for tourism: Testing alternative structural models (2016) J. Travel Res, 55, pp. 847-861;\nStrzelecka, M., Boley, B.B., Woosnam, K.M., Place attachment and empowerment: Do residents need to be attached to be empowered? Ann (2017) Tour. Res, 66, pp. 61-73;\nBudeanu, A., Miller, G., Moscardo, G., Ooi, C.S., Sustainable Tourism, Progress, Challenges and Opportunities: An Introduction (2016) J. Clean. Prod, 111, pp. 285-294;\nRasoolimanesh, S.M., Ringle, C.M., Jaafar, M., Ramayah, T., Urban vs. rural destinations: Residents' perceptions, community participation and support for tourism development (2017) Tour. Manag, 60, pp. 147-158;\nSofield, T.H., (2003) Empowerment for Sustainable Tourism Development, , Pergamon: Oxford, UK;\nButler, G., Fostering community empowerment and capacity building through tourism: Perspectives from Dullstroom, South Africa (2017) J. Tour. Cult. Chang, 15, pp. 199-212;\nMendoza-Ramos, A., Prideaux, B., Assessing ecotourism in an Indigenous community: Using, testing and proving the wheel of empowerment framework as a measurement tool (2018) J. Sustain. Tour, 26, pp. 277-291;\nChen, N., Hsu, C.H., Li, X.R., Feeling superior or deprived? Attitudes and underlying mentalities of residents towards Mainland Chinese tourists (2018) Tour. Manag, 66, pp. 94-107;\nEusébio, C., Vieira, A.L., Lima, S., Place attachment, host-tourist interactions, and residents' attitudes towards tourism development: The case of Boa Vista Island in Cape Verde (2018) J. Sustain. Tour, 26, pp. 890-909;\nMcCaughey, R., Mao, I., Dowling, R., Residents' perceptions towards cruise tourism development: The case of Esperance, Western Australia (2018) Tour. Recreat. Res, 43, pp. 403-408;\nGursoy, D., Jurowski, C., Resident attitudes in relation to distance from tourist attractions (2002) Ann. Tour. Res, 31, pp. 296-312;\nNunkoo, R., Ramkissoon, H., Residents' satisfaction with community attributes and support for tourism (2011) J. Hosp. Tour. Res, 35, pp. 171-190;\nSuess, C., Baloglu, S., Busser, J.A., Perceived impacts of medical tourism development on community wellbeing (2018) Tour. Manag, 69, pp. 232-245;\nPanyik, E., Rural tourism governance: Determinants of policy-makers' support for tourism development (2015) Tour. Plan. Dev, 12, pp. 48-72;\nCanalejo, A.M.C., Tabales, J.N., López, J.M.C., Fuentes-García, F.J., Resident perceptions of community tourism in Cape Verde (2015) Tour. Cult. Commun, 15, pp. 103-119;\nPark, D.B., Lee, K.W., Choi, H.S., Yoon, Y., Factors influencing social capital in rural tourism communities in South Korea (2012) Tour. Manag, 33, pp. 1511-1520;\nBittar Rodrigues, C., Prideaux, B., A management model to assist local communities developing community-based tourism ventures: A case study from the Brazilian Amazon (2018) J. Ecotour, 17, pp. 1-19;\nChen, Z., Li, L., Li, T., The organizational evolution, systematic construction and empowerment of Langde Miao's community tourism (2017) Tour. Manag, 58, pp. 276-285;\nCheng, T.M., Wu, H.C., Wang, J.T.M., Wu, M.R., Community Participation as a mediating factor on residents' attitudes towards sustainable tourism development and their personal environmentally responsible behaviour (2019) Curr. Issues Tour, 22, pp. 1764-1782;\nMoghavvemi, S., Woosnam, K.M., Paramanathan, T., Musa, G., Hamzah, A., The effect of residents' personality, emotional solidarity, and community commitment on support for tourism development (2017) Tour. Manag, 63, pp. 242-254;\nSelin, S., Elaborating the Role of Backbone Leadership Organizations in Sustainable Tourism Development: The Monongahela River Valley Coalition (2017) Sustainability, 9, p. 1367;\nNunkoo, R., Ramkissoon, H., Power, trust, social exchange and community support (2012) Ann. Tour. Res, 39, pp. 997-1023;\nSatarat, M.N., (2010) Sustainable Management of Community-Based Tourism in Thailand (Unpublished doctoral dissertation), , http://libdcms.nida.ac.th/thesis6/2010/b166706.pdf, accessed on 7 November 2019;\nScott, N., Marzano, G., Governance of tourism in OECD countries (2015) Tour. Recreat. Res, 40, pp. 181-193;\nPark, D.B., Nunkoo, R., Yoon, Y.S., Rural residents' attitudes to tourism and the moderating effects of social capital (2015) Tour. Geogr, 17, pp. 112-133;\nCárdenas, D.A., Byrd, E.T., Duffy, L.N., An exploratory study of community awareness of impacts and agreement to sustainable tourism development principles (2015) Tour. Hosp. Res, 15, pp. 254-266;\nTheobald, W.F., (2001) Global Tourism, , 2nd ed Butterworth-Heinemann: Oxford, UK;\nVen, S., Host residents' attitude toward community-based ecotourism: Empirical study in southwestern Cambodia (2015) J. Tour. Hosp, 4, pp. 1-11;\nSimpson, M., Community Benefit Tourism Initiatives-A conceptual oxymoron? Tour (2008) Manag, 29, pp. 1-18;\nTosun, C., Limits to community participation in the tourism development process in developing countries (2000) Tour. Manag, 21, pp. 613-633;\nWang, F., Deng, Z., Petrick, J.F., Exploring the formation mechanisms of urban residents' travel behaviour in China: Perceptions of travel benefits and travel constraints (2018) J. Travel Tour. Mark, 35, pp. 909-921;\nAnderson, J.C., Gerbing, D.W., Structural equation modeling in practice: A review and recommended two-step approach (1988) Psychol. Bull, 103, p. 411;\nHair, J.F., Jr., Sarstedt, M., Ringle, C.M., Gudergan, S.P., (2017) Advanced Issues in Partial Least Squares Structural Equation Modeling, , Sage Publications: Thousand Oaks, CA, USA;\nZiggers, G.W., Henseler, J., The reinforcing effect of a firm's customer orientation and supply-base orientation on performance (2016) Ind. Mark. Manag, 52, pp. 18-26;\nFornell, C., Larker, D., Structural equation modeling and regression: Guidelines for research practice (1981) J. Mark. Res, 18, pp. 39-50;\nHenseler, J., Ringle, C.M., Sarstedt, M., A new criterion for assessing discriminant validity in variance-based structural equation modeling (2015) J. Acad. Mark. Sci, 43, pp. 115-135;\nKline, R.B., (2011) Principles and Practice of Structural Equation Modeling, , 3rd ed Guilford: New York, NY, USA;\nPreacher, K.J., Hayes, A.F., SPSS and SAS procedures for estimating indirect effects in simple mediation models (2004) Behav. Res. Methods Instrum. Comput, 36, pp. 717-731;\nPreacher, K.J., Hayes, A.F., Asymptotic and resampling strategies for assessing and comparing indirect effects in multiple mediator models (2008) Behav. Res. Methods, 40, pp. 879-891;\nNunkoo, R., Tourism development and trust in local government (2015) Tour. Manag, 46, pp. 623-634;\nMcGehee, N.G., Andereck, K.L., Factors predicting rural residents' support of tourism (2004) J. Travel Res, 43, pp. 131-140;\nÖzel, Ç.H., Kozak, N., An exploratory study of resident perceptions toward the tourism industry in Cappadocia: A Social Exchange Theory approach (2017) Asia Pac. J. Tour. Res, 22, pp. 284-300;\nWu, J.M., Tsai, H., Lee, J.S., Unraveling public support for casino gaming: The case of a casino referendum in Penghu (2017) J. Travel Tour. Mark, 34, pp. 398-415;\nKafashpor, A., Ghasempour Ganji, S.F., Sadeghian, S., Johnson, L.W., Perception of tourism development and subjective happiness of residents in Mashhad, Iran (2018) Asia Pac. J. Tour. Res, 23, pp. 521-531;\nArmstrong, R., An analysis of the conditions for success of community-based tourism enterprises (2012) ICRT Occas. Paper, 21, pp. 1-52;\nMoscardo, G., Sustainable tourism innovation: Challenging basic assumptions (2008) Tour. Hosp. Res, 8, pp. 4-13;\nMartín, H.S., Garcia de los Sánchez, M.M., Herrero, Á., Residents' attitudes and behavioural support for tourism in host communities (2018) J. Travel Tour. Mark, 35, pp. 231-243","publisher":"MDPI AG","publisher-place":"Department of Management Sciences, Bahria University Islamabad46220, Pakistan","title":"Community empowerment and sustainable tourism development: The mediating role of community support for tourism","type":"article-journal","volume":"11"},"uris":["http://www.mendeley.com/documents/?uuid=bab8fe1d-70ae-440c-a965-0a79e673c3f5"]}],"mendeley":{"formattedCitation":"(Khalid et al., 2019)","plainTextFormattedCitation":"(Khalid et al., 2019)","previouslyFormattedCitation":"(Khalid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Khalid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menunjukkan bahwa adanya hubungan yang signifikan antara pemberdayaan masyarakat dan inisiatif </w:t>
      </w:r>
      <w:r w:rsidRPr="00E1223A">
        <w:rPr>
          <w:rFonts w:ascii="Book Antiqua" w:hAnsi="Book Antiqua" w:cs="Times New Roman"/>
          <w:i/>
          <w:sz w:val="24"/>
          <w:szCs w:val="24"/>
        </w:rPr>
        <w:t xml:space="preserve">sustainable development goals, </w:t>
      </w:r>
      <w:r w:rsidRPr="00E1223A">
        <w:rPr>
          <w:rFonts w:ascii="Book Antiqua" w:hAnsi="Book Antiqua" w:cs="Times New Roman"/>
          <w:sz w:val="24"/>
          <w:szCs w:val="24"/>
        </w:rPr>
        <w:t xml:space="preserve">dan dukungan masyarakat untuk pariwisata terbukti secara parsial memedikasi hubungan antara kediua variabel tersebut. Pemberdayaan masyarakat yang tinggi memungkinkan masyarakat untuk membangun pembangunan pariwisata berkelanjutan yang sukses melalui dukungan masyarakat lokal terhadap pariwisata, selain itu adanya dukungan anggota masyarakat terhadap pariwisata memiliki fungsi penting yang menjembatani hubungan dari pemberdayaan masyarakat untuk mempertahankan pariwisata di daerah setempat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3390/su11226248","ISSN":"20711050 (ISSN)","abstract":"Though community empowerment and sustainable tourism development (STD) have been discussed in the existing literature, little research has focused on the elaborate mechanisms between these two variables. Therefore, the present study examines the relationship between community empowerment and STD, along with the mediating role played by community support for tourism. Using social exchange theory, this research establishes theoretical relationships between vital variables for STD. A survey of empirical study was undertaken, and data were collected from 353 local residents in the northern area of Pakistan. The results for data analyses demonstrated a significant relationship between community empowerment and STD initiatives, and community support for tourism was shown to partially mediate the relationship between the two variables. The findings imply that high community empowerment enables the community to establish successful sustainable tourism development through local people's support for tourism. This study contributes theoretically to identifying the idea that community members' support for tourism has a crucial function bridging the link from community empowerment to sustain tourism in a local area. © 2019 by the authors.","author":[{"dropping-particle":"","family":"Khalid","given":"S","non-dropping-particle":"","parse-names":false,"suffix":""},{"dropping-particle":"","family":"Ahmad","given":"M S","non-dropping-particle":"","parse-names":false,"suffix":""},{"dropping-particle":"","family":"Ramayah","given":"T","non-dropping-particle":"","parse-names":false,"suffix":""},{"dropping-particle":"","family":"Hwang","given":"J","non-dropping-particle":"","parse-names":false,"suffix":""},{"dropping-particle":"","family":"Kim","given":"I","non-dropping-particle":"","parse-names":false,"suffix":""}],"container-title":"Sustainability (Switzerland)","id":"ITEM-1","issue":"22","issued":{"date-parts":[["2019"]]},"language":"English","note":"Cited By :8\n\nExport Date: 31 March 2021\n\nCorrespondence Address: Kim, I.; Department of Tourism and Convention, South Korea; email: insinkim@pusan.ac.kr\n\nFunding text 1: This research received no external funding.\n\nReferences: Asmelash, A.G., Kumar, S., Assessing progress of tourism sustainability: Developing and validating sustainability indicators (2019) Tour. Manag, 71, pp. 67-83; \nGius, C., Facing the pain of others: Perspectives on international volunteer tourism between agency and spectatorship (2017) Curr. Issues Tour, 20, pp. 1620-1632;\nZhao, S.N., Timothy, D.J., Governance of red tourism in China: Perspectives on power and guanxi (2015) Tour. Manag, 46, pp. 489-500;\nDodds, R., Ali, A., Galaski, K., Mobilizing knowledge: Determining key elements for success and pitfalls in developing community-based tourism (2018) Curr. Issues Tour, 21, pp. 1547-1568;\nLee, T.H., Jan, F.H., Can community-based tourism contribute to sustainable development? Evidence from residents' perceptions of the sustainability (2019) Tour. Manag, 70, pp. 368-380;\nEllis, S., Sheridan, L., The role of resident perceptions in achieving effective community-based tourism for least developed countries (2015) Anatolia, 26, pp. 244-257;\nSebele, L.S., Community-based tourism ventures, benefits and challenges: Khama rhino sanctuary trust, central district, Botswana (2010) Tour. Manag, 31, pp. 136-146;\nManyara, G., Jones, E., Community-based tourism enterprises development in Kenya: An exploration of their potential as avenues of poverty reduction (2007) J. Sustain. Tour, 15, pp. 628-644;\nBoley, B.B., McGehee, N.G., Perdue, R.R., Long, P., Empowerment and resident attitudes toward tourism: Strengthening the theoretical foundation through aWeberian lens (2014) Ann. Tour. Res, 49, pp. 33-50;\nChoi, H.S.C., Sirakaya, E., Measuring residents' attitude toward sustainable tourism: Development of sustainable tourism attitude scale (2005) J. Travel Res, 43, pp. 380-394;\nDi Castri, F., Sustainable tourism in small islands: Local empowerment as the key factor (2004) INSUL. PARIS, 13, p. 49;\nKline, C., McGehee, N., Delconte, J., Built capital as a catalyst for community-based tourism (2019) J. Travel Res, 58, pp. 899-915;\nNunkoo, R., Smith, S.L., Political economy of tourism: Trust in government actors, political support, and their determinants (2013) Tour. Manag, 36, pp. 120-132;\nHall, J.K., Daneke, G.A., Lenox, M.J., Sustainable development and entrepreneurship: Past contributions and future directions (2010) J. Bus. Ventur, 25, pp. 439-448;\nBoley, B.B., Maruyama, N., Woosnam, K.M., Measuring empowerment in an eastern context: Findings from Japan (2015) Tour. Manag, 50, pp. 112-122;\nLi, Y., Exploring Community Tourism in China: The Case of Nanshan Cultural Tourism Zone (2004) J. Sustain. Tour, 12, pp. 175-193;\nHatton, M.J., (1999) Community-Based Tourism in the Asia-Pacific, , School of Media Studies, Humber College: Toronto, ON, Canada;\nGurung, D.B., Seeland, K., Ecotourism in Bhutan: Extending its benefits to rural communities (2008) Ann. Tour. Res, 35, pp. 489-508;\nLepp, A., Attitudes towards initial tourism development in a community with no prior tourism experience: The case of Bigodi, Uganda (2008) J. Sustain. Tour, 16, pp. 5-22;\nSebastian, L.M., Rajagopalan, P., Socio-cultural transformations through tourism: A comparison of residents' perspectives at two destinations in Kerala, India (2009) J. Tour. Cult. Chang, 7, pp. 5-21;\nDin, K.H., Dialogue with the hosts: An educational strategy towards sustainable tourism (2018) Tourism in South-East Asia, , Routledge: London, UK;\nHughes, E., Scheyvens, R., Development Alternatives in the Pacific: How Tourism Corporates Can Work More Effectively with Local Communities (2018) Tour. Plan. Dev, 15, pp. 516-534;\nLee, T.H., Influence analysis of community resident support for sustainable tourism development (2013) Tour. Manag, 34, pp. 37-46;\nMathew, P.V., Sreejesh, S., Impact of responsible tourism on destination sustainability and quality of life of community in tourism destinations (2017) J. Hosp. Tour. Manag, 31, pp. 83-89;\nAhmad, M.S., Talib, N.B.A., Empowering local communities: Decentralization, empowerment and community driven development (2015) Qual. Quant, 49, pp. 827-838;\nByrd, E.T., Stakeholders in sustainable tourism development and their roles: Applying stakeholder theory to sustainable tourism development (2007) Tour. Rev, 62, pp. 6-13;\nBello, F.G., Lovelock, B., Carr, N., Enhancing community participation in tourism planning associated with protected areas in developing countries: Lessons from Malawi (2018) Tour. Hosp. Res, 18, pp. 309-320;\nShakeela, A., Weaver, D., (2018) Participatory planning and tourism development in the Maldives: A prerequisite of sustainability? In Managing Asian Destinations, pp. 73-85. , Springer: Singapore;\nStrzelecka, M., Boley, B.B., Strzelecka, C., Empowerment and resident support for tourism in rural Central and Eastern Europe (CEE): The case of Pomerania, Poland (2017) J. Sustain. Tour, 25, pp. 554-572;\nSutawa, G.K., Issues on Bali tourism development and community empowerment to support sustainable tourism development (2012) Procedia Econ. Financ, 4, pp. 413-422;\nSood, J., Lynch, P., Anastasiadou, C., Community non-participation in homestays in Kullu, Himachal Pradesh, India (2017) Tour. Manag, 60, pp. 332-347;\nNunkoo, R., So, K.K.F., Residents' support for tourism: Testing alternative structural models (2016) J. Travel Res, 55, pp. 847-861;\nStrzelecka, M., Boley, B.B., Woosnam, K.M., Place attachment and empowerment: Do residents need to be attached to be empowered? Ann (2017) Tour. Res, 66, pp. 61-73;\nBudeanu, A., Miller, G., Moscardo, G., Ooi, C.S., Sustainable Tourism, Progress, Challenges and Opportunities: An Introduction (2016) J. Clean. Prod, 111, pp. 285-294;\nRasoolimanesh, S.M., Ringle, C.M., Jaafar, M., Ramayah, T., Urban vs. rural destinations: Residents' perceptions, community participation and support for tourism development (2017) Tour. Manag, 60, pp. 147-158;\nSofield, T.H., (2003) Empowerment for Sustainable Tourism Development, , Pergamon: Oxford, UK;\nButler, G., Fostering community empowerment and capacity building through tourism: Perspectives from Dullstroom, South Africa (2017) J. Tour. Cult. Chang, 15, pp. 199-212;\nMendoza-Ramos, A., Prideaux, B., Assessing ecotourism in an Indigenous community: Using, testing and proving the wheel of empowerment framework as a measurement tool (2018) J. Sustain. Tour, 26, pp. 277-291;\nChen, N., Hsu, C.H., Li, X.R., Feeling superior or deprived? Attitudes and underlying mentalities of residents towards Mainland Chinese tourists (2018) Tour. Manag, 66, pp. 94-107;\nEusébio, C., Vieira, A.L., Lima, S., Place attachment, host-tourist interactions, and residents' attitudes towards tourism development: The case of Boa Vista Island in Cape Verde (2018) J. Sustain. Tour, 26, pp. 890-909;\nMcCaughey, R., Mao, I., Dowling, R., Residents' perceptions towards cruise tourism development: The case of Esperance, Western Australia (2018) Tour. Recreat. Res, 43, pp. 403-408;\nGursoy, D., Jurowski, C., Resident attitudes in relation to distance from tourist attractions (2002) Ann. Tour. Res, 31, pp. 296-312;\nNunkoo, R., Ramkissoon, H., Residents' satisfaction with community attributes and support for tourism (2011) J. Hosp. Tour. Res, 35, pp. 171-190;\nSuess, C., Baloglu, S., Busser, J.A., Perceived impacts of medical tourism development on community wellbeing (2018) Tour. Manag, 69, pp. 232-245;\nPanyik, E., Rural tourism governance: Determinants of policy-makers' support for tourism development (2015) Tour. Plan. Dev, 12, pp. 48-72;\nCanalejo, A.M.C., Tabales, J.N., López, J.M.C., Fuentes-García, F.J., Resident perceptions of community tourism in Cape Verde (2015) Tour. Cult. Commun, 15, pp. 103-119;\nPark, D.B., Lee, K.W., Choi, H.S., Yoon, Y., Factors influencing social capital in rural tourism communities in South Korea (2012) Tour. Manag, 33, pp. 1511-1520;\nBittar Rodrigues, C., Prideaux, B., A management model to assist local communities developing community-based tourism ventures: A case study from the Brazilian Amazon (2018) J. Ecotour, 17, pp. 1-19;\nChen, Z., Li, L., Li, T., The organizational evolution, systematic construction and empowerment of Langde Miao's community tourism (2017) Tour. Manag, 58, pp. 276-285;\nCheng, T.M., Wu, H.C., Wang, J.T.M., Wu, M.R., Community Participation as a mediating factor on residents' attitudes towards sustainable tourism development and their personal environmentally responsible behaviour (2019) Curr. Issues Tour, 22, pp. 1764-1782;\nMoghavvemi, S., Woosnam, K.M., Paramanathan, T., Musa, G., Hamzah, A., The effect of residents' personality, emotional solidarity, and community commitment on support for tourism development (2017) Tour. Manag, 63, pp. 242-254;\nSelin, S., Elaborating the Role of Backbone Leadership Organizations in Sustainable Tourism Development: The Monongahela River Valley Coalition (2017) Sustainability, 9, p. 1367;\nNunkoo, R., Ramkissoon, H., Power, trust, social exchange and community support (2012) Ann. Tour. Res, 39, pp. 997-1023;\nSatarat, M.N., (2010) Sustainable Management of Community-Based Tourism in Thailand (Unpublished doctoral dissertation), , http://libdcms.nida.ac.th/thesis6/2010/b166706.pdf, accessed on 7 November 2019;\nScott, N., Marzano, G., Governance of tourism in OECD countries (2015) Tour. Recreat. Res, 40, pp. 181-193;\nPark, D.B., Nunkoo, R., Yoon, Y.S., Rural residents' attitudes to tourism and the moderating effects of social capital (2015) Tour. Geogr, 17, pp. 112-133;\nCárdenas, D.A., Byrd, E.T., Duffy, L.N., An exploratory study of community awareness of impacts and agreement to sustainable tourism development principles (2015) Tour. Hosp. Res, 15, pp. 254-266;\nTheobald, W.F., (2001) Global Tourism, , 2nd ed Butterworth-Heinemann: Oxford, UK;\nVen, S., Host residents' attitude toward community-based ecotourism: Empirical study in southwestern Cambodia (2015) J. Tour. Hosp, 4, pp. 1-11;\nSimpson, M., Community Benefit Tourism Initiatives-A conceptual oxymoron? Tour (2008) Manag, 29, pp. 1-18;\nTosun, C., Limits to community participation in the tourism development process in developing countries (2000) Tour. Manag, 21, pp. 613-633;\nWang, F., Deng, Z., Petrick, J.F., Exploring the formation mechanisms of urban residents' travel behaviour in China: Perceptions of travel benefits and travel constraints (2018) J. Travel Tour. Mark, 35, pp. 909-921;\nAnderson, J.C., Gerbing, D.W., Structural equation modeling in practice: A review and recommended two-step approach (1988) Psychol. Bull, 103, p. 411;\nHair, J.F., Jr., Sarstedt, M., Ringle, C.M., Gudergan, S.P., (2017) Advanced Issues in Partial Least Squares Structural Equation Modeling, , Sage Publications: Thousand Oaks, CA, USA;\nZiggers, G.W., Henseler, J., The reinforcing effect of a firm's customer orientation and supply-base orientation on performance (2016) Ind. Mark. Manag, 52, pp. 18-26;\nFornell, C., Larker, D., Structural equation modeling and regression: Guidelines for research practice (1981) J. Mark. Res, 18, pp. 39-50;\nHenseler, J., Ringle, C.M., Sarstedt, M., A new criterion for assessing discriminant validity in variance-based structural equation modeling (2015) J. Acad. Mark. Sci, 43, pp. 115-135;\nKline, R.B., (2011) Principles and Practice of Structural Equation Modeling, , 3rd ed Guilford: New York, NY, USA;\nPreacher, K.J., Hayes, A.F., SPSS and SAS procedures for estimating indirect effects in simple mediation models (2004) Behav. Res. Methods Instrum. Comput, 36, pp. 717-731;\nPreacher, K.J., Hayes, A.F., Asymptotic and resampling strategies for assessing and comparing indirect effects in multiple mediator models (2008) Behav. Res. Methods, 40, pp. 879-891;\nNunkoo, R., Tourism development and trust in local government (2015) Tour. Manag, 46, pp. 623-634;\nMcGehee, N.G., Andereck, K.L., Factors predicting rural residents' support of tourism (2004) J. Travel Res, 43, pp. 131-140;\nÖzel, Ç.H., Kozak, N., An exploratory study of resident perceptions toward the tourism industry in Cappadocia: A Social Exchange Theory approach (2017) Asia Pac. J. Tour. Res, 22, pp. 284-300;\nWu, J.M., Tsai, H., Lee, J.S., Unraveling public support for casino gaming: The case of a casino referendum in Penghu (2017) J. Travel Tour. Mark, 34, pp. 398-415;\nKafashpor, A., Ghasempour Ganji, S.F., Sadeghian, S., Johnson, L.W., Perception of tourism development and subjective happiness of residents in Mashhad, Iran (2018) Asia Pac. J. Tour. Res, 23, pp. 521-531;\nArmstrong, R., An analysis of the conditions for success of community-based tourism enterprises (2012) ICRT Occas. Paper, 21, pp. 1-52;\nMoscardo, G., Sustainable tourism innovation: Challenging basic assumptions (2008) Tour. Hosp. Res, 8, pp. 4-13;\nMartín, H.S., Garcia de los Sánchez, M.M., Herrero, Á., Residents' attitudes and behavioural support for tourism in host communities (2018) J. Travel Tour. Mark, 35, pp. 231-243","publisher":"MDPI AG","publisher-place":"Department of Management Sciences, Bahria University Islamabad46220, Pakistan","title":"Community empowerment and sustainable tourism development: The mediating role of community support for tourism","type":"article-journal","volume":"11"},"uris":["http://www.mendeley.com/documents/?uuid=bab8fe1d-70ae-440c-a965-0a79e673c3f5"]}],"mendeley":{"formattedCitation":"(Khalid et al., 2019)","plainTextFormattedCitation":"(Khalid et al., 2019)","previouslyFormattedCitation":"(Khalid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Khalid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w:t>
      </w:r>
      <w:r w:rsidRPr="00E1223A">
        <w:rPr>
          <w:rFonts w:ascii="Book Antiqua" w:hAnsi="Book Antiqua" w:cs="Times New Roman"/>
          <w:i/>
          <w:sz w:val="24"/>
          <w:szCs w:val="24"/>
        </w:rPr>
        <w:t xml:space="preserve"> </w:t>
      </w:r>
    </w:p>
    <w:p w:rsidR="008D1213" w:rsidRPr="00E1223A" w:rsidRDefault="008D1213" w:rsidP="008D1213">
      <w:pPr>
        <w:spacing w:after="0"/>
        <w:ind w:left="720" w:firstLine="720"/>
        <w:jc w:val="both"/>
        <w:rPr>
          <w:rFonts w:ascii="Book Antiqua" w:hAnsi="Book Antiqua" w:cs="Times New Roman"/>
          <w:sz w:val="24"/>
          <w:szCs w:val="24"/>
        </w:rPr>
      </w:pPr>
      <w:r w:rsidRPr="00E1223A">
        <w:rPr>
          <w:rFonts w:ascii="Book Antiqua" w:hAnsi="Book Antiqua" w:cs="Times New Roman"/>
          <w:sz w:val="24"/>
          <w:szCs w:val="24"/>
        </w:rPr>
        <w:t xml:space="preserve">Selain itu artikel yang sesuai dengan kata kunci cluster 4 yaitu artikel yang ditulis oleh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4505/jemt.v10.4(36).06","ISSN":"20687729 (ISSN)","abstract":"The research aims to investigate the influence of cultural tourism and ecotourism empowerment on sustainable tourism development and tourism competitiveness as a long term perspective tourism development model. The research is conducted on the tourism in Bali Province that based on culture and natural beauty. The research uses quantitative approach with 147 respondents as sample. Data collection uses questionnaire. Respondents consist of the management of tourism travel agents, hospitality industry, restaurant, academics and government. Data are analyzed using Structural Equation Modelling (SEM) through partial least square approach. The research findings demonstrate that cultural tourism and ecotourism have positive and significant influence on sustainable tourism development efforts. Cultural tourism and sustainable tourism development have positive and significant influence on destination competitiveness. Ecotourism is directly having no significant influence on destination competitiveness but it is indirectly having a significant influence on competitiveness through sustainable tourism development. Further, the research also gives direction that local community support is able to moderate the relationship between cultural tourism and ecotourism and sustainable tourism development. The research results give an indication that cultural preservation, natural environment, social environment, and local community participation are the upmost elements in sustainable tourism development model and destination competitiveness enhancement. © 2019. ASERS Publishing. All rights reserved.","author":[{"dropping-particle":"","family":"Wardana","given":"I M","non-dropping-particle":"","parse-names":false,"suffix":""},{"dropping-particle":"","family":"Sukaatmadja","given":"I P G","non-dropping-particle":"","parse-names":false,"suffix":""},{"dropping-particle":"","family":"Yasa","given":"N N K","non-dropping-particle":"","parse-names":false,"suffix":""},{"dropping-particle":"","family":"Astawa","given":"I P","non-dropping-particle":"","parse-names":false,"suffix":""}],"container-title":"Journal of Environmental Management and Tourism","id":"ITEM-1","issue":"4","issued":{"date-parts":[["2019"]]},"language":"English","note":"Export Date: 31 March 2021\n\nFunding text 1: The authors would like to send their gratitude to the Indonesian Government for the research funding as well as to the head of P3M that gave motivation to complete the research. Also, the authors would like to thanks the local Goverment for their participation in the model test.\n\nReferences: Anokhina, M.Y., Golubev, A.V., Kondrashina, O.N., Cognitive Modeling in the Management of Economic Growth of the Agriculture in Russia (2019) Journal of Environmental Management and Tourism, 10 (1), pp. 119-134. , https://doi.org/10.14505//jemt.v10.1(33).12; \nAp, J., Residents' perceptions on tourism impacts (1992) Annals of Tourism Research, 9 (4), pp. 665-690. , https://doi.org/10.1016/0160-7383(92)90060-3;\nBello, F.G., Lovelock, B., Carr, N., Constraints of community participation in protected area-based tourism planning: The case of Malawi (2017) Journal of Ecotourism, 16 (2), pp. 131-151. , https://doi.org/10.1080/14724049.2016.1251444;\nBlank, U., (1989) The Community Tourism Industry Imperative, , https://www.cabdirect.org/cabdirect/abstract/19901881341, Venture Publishing Inc., State College, PA;\nBoo, E., (1993) Ecotourism: A Guide for Planners Andmanagers, pp. 15-54. , https://www.cabdirect.org/cabdirect/abstract/19941800466, Ecotourism planning in protected areas. In: K. Lindberg, &amp;amp; D. Hawkins (Eds.), North Bennington: The Ecotourism Society;\nBrandon, K., (1993) Basic Steps Toward Encouraging Local Participation in Nature Tourism Projects, pp. 134-151. , https://www.cabdirect.org/cabdirect/abstract/19941800472, Lindberg K, Hawkins D (eds) Ecotourism: a guide for planners and managers. The Ecotourism Society, North Bennington;\nCater, E., Goodall, B., (1992) Must Tourism Destroy Its Resource Base? In Environmental Issues In the 1990S, pp. 309-323. , A. M. Mannion and S. R. Bowlby, eds., Chichester: Wiley;\nCeballos-Lascurain, H., (1993) Ecotourism: A Guide for Planners and Managers, pp. 12-14. , http://www.fao.org/library/library-home/en/, Ecotourism as a worldwide phenomenon. In: Lindberg K, Hawkins D, The Ecotourism Society, North Bennington;\nChiu, H.Y., Chan, C.S., Marafa, L.M., Local perception and preferences in nature tourism in Hong Kong (2016) Tourism Management Perspectives, 20, pp. 87-97. , https://doi.org/10.1016/j.tmp.2016.07.007;\nChristopoulou, O.G., Tsachalidis, E., Conservation policies for protected areas (Wetland) in Greece: A survey of Local Residents (2004) Water Air Soil Pollut Focus, 4, pp. 445-457. , https://link.springer.com/article/10.1023/B:WAFO.0000044817.88422.64;\nA Framework for Monitoring and Modeling Sustainable Tourism (2006) E-Review of Tourism Research (Ertr), 4 (4). , https://www.cabdirect.org/cabdirect/abstract/20073146772;\nCrouch, G.I., Ritchie, J.R.B., Tourism, competitiveness, and societal prosperity (1999) Journal of Business Research, 44, pp. 137-152. , https://doi.org/10.1016/S0148-2963(97)00196-3;\nMaccannell, D., (1976) The Tourist. a New Theory of the Leisure Class, , New York: Schoken Books;\nDwyer, L., Chulwon, K., Destination Competitiveness: Determinants andindicators (2003) Current Issues in Tourism, 6 (5), pp. 369-414. , https://doi.org/10.1080/13683500308667962;\nFennell, D.A., (2014) Ecotourism. Fourth Editition Routledge 2 Park Square, Milton Park, Abingdon, , https://doi.org/10.4324/9780203382110, Oxon OX14 4RN and 711 Third Avenue, New York, NY;\nFong, S.F., Lo, M.C., Community involvement and sustainable rural tourism development: Perspectives from the local communities (2015) European Journal of Tourism Research, 11, pp. 125-146;\nFormica, S., (2000) Tourism Attractiveness as a Function of Supply and Demand Interaction, , Unpublished doctoral dissertation, Virginia: Virginia Polytechnic Institute and State University, Blacksburg, Virginia;\nGarau-Vadell, J.B., Gutierrez-Taño, D., Diaz, R., Economic crisis and residents’ perception of the impacts of tourism in mass tourism destinations (2018) Journal of Destination Marketing &amp;amp; Management, 7, pp. 68-75. , https://doi.org/10.1016/j.jdmm.2016.08.008;\nGoeldner, C.R., Ritchie, J.R.B., (2006) Tourism: Principles, Practices, Philosophies, , http://repository.ntt.edu.vn/jspui/handle/298300331/1587, 10th ed. Hoboken, nj: Wiley. Availble at;\nGooroochum, N., Suygiyarto, G., (2011) Measuring Competitiveness in Travel and Tourism Industry;\nGunn, C.A., (1994) Tourism Planning 3Rd Ed, , New York: Taylor and Francis;\nGursoy, D., Jurowski, C., Uysal, M., Resident Attitudes: A Structural Modeling Approach (2002) Annals of Tourism Research, 29 (1), pp. 79-105;\nGursoya, D., Boğan, E., Dedeoğluc, B.B., Çalışkan, C., Social responsibility initiatives and its impact on residents' sentiments to community and support for additional tourism development (2019) Journal of Hospitality and Tourism Management, 39, pp. 117-128;\nHair, J.F., Multivariate data analysis 6th Edition. Pearson Prentice Hall. New Jersey. humans: Critique and reformulation (2006) Journal of Abnormal Psychology, 87, pp. 49-74;\nHair, J.F., Ringle, C.M., Sarstedt, M., PLS-SEM: Indeed a silver bullet (2011) Journal of Marketing Theory and Practice, 19 (2), pp. 139-152. , https://doi.org/10.2753/MTP1069-6679190202;\nHaley, W.E., Well-being, Appraisal, and Coping in African-American and Caucasian Dementia Caregivers: Findings from the REACH Study (2004) Aging and Mental Health, 8, pp. 316-329. , https://doi.org/10.1080/13607860410001728998;\nHamid, Y., An investigation into the cultural and religious determinants of national competitiveness (2013) Competitiveness Review: International Business Journal, 23 (1), pp. 23-40;\nHanafiah, M.H.M., Jamaluddin, R.M., Zulkifly, M.I., Local Community Attitude and Support towards Tourism Development in Tioman Island Malaysia (2013) Procedia-Social and Behavioral Sciences, 105, pp. 792-800;\nImbaya, B.O., Nthiga, R.W., Sitati, N.W., Lenaiyasa, P., Capacity building for inclusive growth in community-based tourism initiatives in Kenya (2019) Tourism Management Perspectives, 30, pp. 11-18. , https://doi.org/10.1016/j.tmp.2019.01.003;\nInskeep, E., (1994) National and Regional Tourism Planning, , New York, NY: Routledge;\nKozak, M., Baloglu, S., (2010) Managing and Marketing Tourist Destinations: Strategies to Gain a Competitive Edge, , https://doi.org/10.4324/9780203842300, Routledge;\nLee, T.H., Jan, F.H., Can community-based tourism contribute to sustainable development? Evidence from residents’ perceptions of the sustainability (2019) Tourism Management, 70, pp. 368-380. , https://doi.org/10.1016/j.tourman.2018.09.003;\nLesly, F., (1997) The Earthscan Reader in Sustainable Tourism, , London: Earthscan Publications Ltd;\nLiu, C.Y., Li, J.S., Pechacek, P., Current trends of ecotourism I China’s nature reserves: A review of the Chinese literature (2013) Tourism Manage Perspect, 1, pp. 16-24;\nMbaiwa, J., The socio-cultural impacts of tourism development in the Okavango Delta, Botswana (2005) Journal of Tourism and Cultural Change, pp. 163-185. , https://doi.org/10.1016/j.tourman.2003.11.005;\nMcKercher, B., (2003) Sustainable Tourism Development – Guiding Principles for Planning and Management, pp. 6-7. , Presentation to the National Seminar on Sustainable Tourism Development. Bishkek, Kyrgistan, November 5-9;\nMcKercher, P., Ho, P.S.Y., Cros, D.H., Relationship between tourism and cultural heritage management: Evidence from Hong Kong (2005) Tourism Management, 26 (4), pp. 539-548;\nMinciu, R., (2004) The Economics of the Tourism, , Uranus Publishing house, Bucharest. (in Romanian;\nMitchell, J., Ashley, C., (2010) Tourism and Poverty Reduction: Pathways to Prosperity, , London: Earthscan;\nNunes, S., Estevão, C., Filipe, M.N., Determinants of Tourism Destination Competitiveness: A SEM Approach, in (ed.) Marketing Places and Spaces (Advances in Culture, Tourism and Hospitality Research, Volume 10) Emerald Group Publishing Limited (2015) 121 – 139;\nResident Support for Tourism Development (1990) Annals of Tourism Research, 17 (4), pp. 586-599;\nRichards, G., (1997) Cultural Tourism in Europe Wallingford CAB International, , UK;\nCrouch, G.I., (2003) The Competitive Destination: A Sustainable Tourism Perspective, , Oxon, UK: CABI Publishing;\nRoss, S., Wall, G., Evaluating ecotourism: The case of North Sulawasi, Indonesia (1999) Tourism Management, 20 (6), pp. 673-682;\nSilberberg, T., Cultural tourism and business opportunities for museums and heritage sites (1995) Tourism Management, 16 (5), pp. 361-365;\nSimmons, D.G., Community participation in tourism planning (1994) Tourism Manage, 15, pp. 98-108;\nSmith, M., (2003) Issues in Cultural Tourism Studies, , London: Routledge;\nSu, M.M., Geoffrey, W., Zhong, M., Assessing Ecotourism from a Multi-stakeholder Perspective: Xingkai Lake National Nature Reserve, China (2014) Environmental Management, 54, pp. 1190-1207;\nTomaselli, K., (2012) Cultural Tourism and Identity: Rethinking Indigeneity, , Brill: Leiden;\nTosun, C., Limits to community participation in the tourism development process in developing countries (2000) Tourism Management, 21 (6), pp. 613-633. , https://doi.org/10.1016/S0261-5177(00)00009-1;\nTsaur, S.H., Lin, Y.C., Lin, J.H., Evaluating ecotourism sustainability from the integrated perspective of resource, community and tourism (2006) Tourism Management, 27 (4), pp. 640-653;\nWall, G., Is Ecotourism sustainable? (1997) Environ Manage, 21 (4), pp. 483-491;\nWardana, I.M., Utama, I.W.M., Astawa, I.P., Model of Local Population Perception in Supporting Coastal Tourism Development and Planning in Bali (2018) Geojournal of Tourism and Geosites, 23 (3), pp. 873-880. , https://doi.org/10.30892/gtg.23321-335;\nWeaver, D.B., (2001) The Encyclopedia of Ecotourism, , CAB International, Wallingford;\nXu, J.Y., Lu¨, Y.H., Chen, L.D., Liu, Y., Contribution of tourism development to protected area management: Local stakeholder perspectives (2009) Int J Sustainable Dev World Ecol, 16 (1), pp. 30-36. , https://doi.org/10.1080/13504500902757189;\nZadel, Z., (2012) Tourism &amp;amp; Hospitality Management, Conference Proceedings: The Importance of Developing Cultural Tourism in Creating Competitive Advantages of Croatian Tourism, pp. 205-214;\nZeppel, H., (2006) Ecotourism: Sustainable Development and Management, , CABI, Wallingford","page":"753-762","publisher":"ASERS Publishing House","publisher-place":"Udayana University, Indonesia","title":"Cultural tourism and ecotourism empowerment in the sustainable tourism development and destination competitiveness enhancement","type":"article-journal","volume":"10"},"uris":["http://www.mendeley.com/documents/?uuid=0452bf86-8672-4efb-b522-4f3e5884aa7d"]}],"mendeley":{"formattedCitation":"(Wardana et al., 2019)","plainTextFormattedCitation":"(Wardana et al., 2019)","previouslyFormattedCitation":"(Wardana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Wardana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yang berjudul </w:t>
      </w:r>
      <w:r w:rsidRPr="00E1223A">
        <w:rPr>
          <w:rFonts w:ascii="Book Antiqua" w:hAnsi="Book Antiqua" w:cs="Times New Roman"/>
          <w:i/>
          <w:sz w:val="24"/>
          <w:szCs w:val="24"/>
        </w:rPr>
        <w:t xml:space="preserve">”Cultural </w:t>
      </w:r>
      <w:r w:rsidRPr="00E1223A">
        <w:rPr>
          <w:rFonts w:ascii="Book Antiqua" w:hAnsi="Book Antiqua" w:cs="Times New Roman"/>
          <w:i/>
          <w:sz w:val="24"/>
          <w:szCs w:val="24"/>
        </w:rPr>
        <w:lastRenderedPageBreak/>
        <w:t>tourism and ecotourism empowerment in the sustainable tourism development and destination competitiveness enhancement</w:t>
      </w:r>
      <w:r w:rsidRPr="00E1223A">
        <w:rPr>
          <w:rFonts w:ascii="Book Antiqua" w:hAnsi="Book Antiqua" w:cs="Times New Roman"/>
          <w:sz w:val="24"/>
          <w:szCs w:val="24"/>
        </w:rPr>
        <w:t xml:space="preserve"> yang menunjukkan bahwa pariwsiata budaya dan ekowisata berpengaruh positif dan signifikan terhadap upaya pengembangan pariwisata berkelanjutan, selain itu adanya dukungan masyarakat lokal mampu memoderasi hubungan antara wisata budaya dan ekowisata dengan pembangunan pariwisata berkelanjutan. Hasil peneliti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4505/jemt.v10.4(36).06","ISSN":"20687729 (ISSN)","abstract":"The research aims to investigate the influence of cultural tourism and ecotourism empowerment on sustainable tourism development and tourism competitiveness as a long term perspective tourism development model. The research is conducted on the tourism in Bali Province that based on culture and natural beauty. The research uses quantitative approach with 147 respondents as sample. Data collection uses questionnaire. Respondents consist of the management of tourism travel agents, hospitality industry, restaurant, academics and government. Data are analyzed using Structural Equation Modelling (SEM) through partial least square approach. The research findings demonstrate that cultural tourism and ecotourism have positive and significant influence on sustainable tourism development efforts. Cultural tourism and sustainable tourism development have positive and significant influence on destination competitiveness. Ecotourism is directly having no significant influence on destination competitiveness but it is indirectly having a significant influence on competitiveness through sustainable tourism development. Further, the research also gives direction that local community support is able to moderate the relationship between cultural tourism and ecotourism and sustainable tourism development. The research results give an indication that cultural preservation, natural environment, social environment, and local community participation are the upmost elements in sustainable tourism development model and destination competitiveness enhancement. © 2019. ASERS Publishing. All rights reserved.","author":[{"dropping-particle":"","family":"Wardana","given":"I M","non-dropping-particle":"","parse-names":false,"suffix":""},{"dropping-particle":"","family":"Sukaatmadja","given":"I P G","non-dropping-particle":"","parse-names":false,"suffix":""},{"dropping-particle":"","family":"Yasa","given":"N N K","non-dropping-particle":"","parse-names":false,"suffix":""},{"dropping-particle":"","family":"Astawa","given":"I P","non-dropping-particle":"","parse-names":false,"suffix":""}],"container-title":"Journal of Environmental Management and Tourism","id":"ITEM-1","issue":"4","issued":{"date-parts":[["2019"]]},"language":"English","note":"Export Date: 31 March 2021\n\nFunding text 1: The authors would like to send their gratitude to the Indonesian Government for the research funding as well as to the head of P3M that gave motivation to complete the research. Also, the authors would like to thanks the local Goverment for their participation in the model test.\n\nReferences: Anokhina, M.Y., Golubev, A.V., Kondrashina, O.N., Cognitive Modeling in the Management of Economic Growth of the Agriculture in Russia (2019) Journal of Environmental Management and Tourism, 10 (1), pp. 119-134. , https://doi.org/10.14505//jemt.v10.1(33).12; \nAp, J., Residents' perceptions on tourism impacts (1992) Annals of Tourism Research, 9 (4), pp. 665-690. , https://doi.org/10.1016/0160-7383(92)90060-3;\nBello, F.G., Lovelock, B., Carr, N., Constraints of community participation in protected area-based tourism planning: The case of Malawi (2017) Journal of Ecotourism, 16 (2), pp. 131-151. , https://doi.org/10.1080/14724049.2016.1251444;\nBlank, U., (1989) The Community Tourism Industry Imperative, , https://www.cabdirect.org/cabdirect/abstract/19901881341, Venture Publishing Inc., State College, PA;\nBoo, E., (1993) Ecotourism: A Guide for Planners Andmanagers, pp. 15-54. , https://www.cabdirect.org/cabdirect/abstract/19941800466, Ecotourism planning in protected areas. In: K. Lindberg, &amp;amp; D. Hawkins (Eds.), North Bennington: The Ecotourism Society;\nBrandon, K., (1993) Basic Steps Toward Encouraging Local Participation in Nature Tourism Projects, pp. 134-151. , https://www.cabdirect.org/cabdirect/abstract/19941800472, Lindberg K, Hawkins D (eds) Ecotourism: a guide for planners and managers. The Ecotourism Society, North Bennington;\nCater, E., Goodall, B., (1992) Must Tourism Destroy Its Resource Base? In Environmental Issues In the 1990S, pp. 309-323. , A. M. Mannion and S. R. Bowlby, eds., Chichester: Wiley;\nCeballos-Lascurain, H., (1993) Ecotourism: A Guide for Planners and Managers, pp. 12-14. , http://www.fao.org/library/library-home/en/, Ecotourism as a worldwide phenomenon. In: Lindberg K, Hawkins D, The Ecotourism Society, North Bennington;\nChiu, H.Y., Chan, C.S., Marafa, L.M., Local perception and preferences in nature tourism in Hong Kong (2016) Tourism Management Perspectives, 20, pp. 87-97. , https://doi.org/10.1016/j.tmp.2016.07.007;\nChristopoulou, O.G., Tsachalidis, E., Conservation policies for protected areas (Wetland) in Greece: A survey of Local Residents (2004) Water Air Soil Pollut Focus, 4, pp. 445-457. , https://link.springer.com/article/10.1023/B:WAFO.0000044817.88422.64;\nA Framework for Monitoring and Modeling Sustainable Tourism (2006) E-Review of Tourism Research (Ertr), 4 (4). , https://www.cabdirect.org/cabdirect/abstract/20073146772;\nCrouch, G.I., Ritchie, J.R.B., Tourism, competitiveness, and societal prosperity (1999) Journal of Business Research, 44, pp. 137-152. , https://doi.org/10.1016/S0148-2963(97)00196-3;\nMaccannell, D., (1976) The Tourist. a New Theory of the Leisure Class, , New York: Schoken Books;\nDwyer, L., Chulwon, K., Destination Competitiveness: Determinants andindicators (2003) Current Issues in Tourism, 6 (5), pp. 369-414. , https://doi.org/10.1080/13683500308667962;\nFennell, D.A., (2014) Ecotourism. Fourth Editition Routledge 2 Park Square, Milton Park, Abingdon, , https://doi.org/10.4324/9780203382110, Oxon OX14 4RN and 711 Third Avenue, New York, NY;\nFong, S.F., Lo, M.C., Community involvement and sustainable rural tourism development: Perspectives from the local communities (2015) European Journal of Tourism Research, 11, pp. 125-146;\nFormica, S., (2000) Tourism Attractiveness as a Function of Supply and Demand Interaction, , Unpublished doctoral dissertation, Virginia: Virginia Polytechnic Institute and State University, Blacksburg, Virginia;\nGarau-Vadell, J.B., Gutierrez-Taño, D., Diaz, R., Economic crisis and residents’ perception of the impacts of tourism in mass tourism destinations (2018) Journal of Destination Marketing &amp;amp; Management, 7, pp. 68-75. , https://doi.org/10.1016/j.jdmm.2016.08.008;\nGoeldner, C.R., Ritchie, J.R.B., (2006) Tourism: Principles, Practices, Philosophies, , http://repository.ntt.edu.vn/jspui/handle/298300331/1587, 10th ed. Hoboken, nj: Wiley. Availble at;\nGooroochum, N., Suygiyarto, G., (2011) Measuring Competitiveness in Travel and Tourism Industry;\nGunn, C.A., (1994) Tourism Planning 3Rd Ed, , New York: Taylor and Francis;\nGursoy, D., Jurowski, C., Uysal, M., Resident Attitudes: A Structural Modeling Approach (2002) Annals of Tourism Research, 29 (1), pp. 79-105;\nGursoya, D., Boğan, E., Dedeoğluc, B.B., Çalışkan, C., Social responsibility initiatives and its impact on residents' sentiments to community and support for additional tourism development (2019) Journal of Hospitality and Tourism Management, 39, pp. 117-128;\nHair, J.F., Multivariate data analysis 6th Edition. Pearson Prentice Hall. New Jersey. humans: Critique and reformulation (2006) Journal of Abnormal Psychology, 87, pp. 49-74;\nHair, J.F., Ringle, C.M., Sarstedt, M., PLS-SEM: Indeed a silver bullet (2011) Journal of Marketing Theory and Practice, 19 (2), pp. 139-152. , https://doi.org/10.2753/MTP1069-6679190202;\nHaley, W.E., Well-being, Appraisal, and Coping in African-American and Caucasian Dementia Caregivers: Findings from the REACH Study (2004) Aging and Mental Health, 8, pp. 316-329. , https://doi.org/10.1080/13607860410001728998;\nHamid, Y., An investigation into the cultural and religious determinants of national competitiveness (2013) Competitiveness Review: International Business Journal, 23 (1), pp. 23-40;\nHanafiah, M.H.M., Jamaluddin, R.M., Zulkifly, M.I., Local Community Attitude and Support towards Tourism Development in Tioman Island Malaysia (2013) Procedia-Social and Behavioral Sciences, 105, pp. 792-800;\nImbaya, B.O., Nthiga, R.W., Sitati, N.W., Lenaiyasa, P., Capacity building for inclusive growth in community-based tourism initiatives in Kenya (2019) Tourism Management Perspectives, 30, pp. 11-18. , https://doi.org/10.1016/j.tmp.2019.01.003;\nInskeep, E., (1994) National and Regional Tourism Planning, , New York, NY: Routledge;\nKozak, M., Baloglu, S., (2010) Managing and Marketing Tourist Destinations: Strategies to Gain a Competitive Edge, , https://doi.org/10.4324/9780203842300, Routledge;\nLee, T.H., Jan, F.H., Can community-based tourism contribute to sustainable development? Evidence from residents’ perceptions of the sustainability (2019) Tourism Management, 70, pp. 368-380. , https://doi.org/10.1016/j.tourman.2018.09.003;\nLesly, F., (1997) The Earthscan Reader in Sustainable Tourism, , London: Earthscan Publications Ltd;\nLiu, C.Y., Li, J.S., Pechacek, P., Current trends of ecotourism I China’s nature reserves: A review of the Chinese literature (2013) Tourism Manage Perspect, 1, pp. 16-24;\nMbaiwa, J., The socio-cultural impacts of tourism development in the Okavango Delta, Botswana (2005) Journal of Tourism and Cultural Change, pp. 163-185. , https://doi.org/10.1016/j.tourman.2003.11.005;\nMcKercher, B., (2003) Sustainable Tourism Development – Guiding Principles for Planning and Management, pp. 6-7. , Presentation to the National Seminar on Sustainable Tourism Development. Bishkek, Kyrgistan, November 5-9;\nMcKercher, P., Ho, P.S.Y., Cros, D.H., Relationship between tourism and cultural heritage management: Evidence from Hong Kong (2005) Tourism Management, 26 (4), pp. 539-548;\nMinciu, R., (2004) The Economics of the Tourism, , Uranus Publishing house, Bucharest. (in Romanian;\nMitchell, J., Ashley, C., (2010) Tourism and Poverty Reduction: Pathways to Prosperity, , London: Earthscan;\nNunes, S., Estevão, C., Filipe, M.N., Determinants of Tourism Destination Competitiveness: A SEM Approach, in (ed.) Marketing Places and Spaces (Advances in Culture, Tourism and Hospitality Research, Volume 10) Emerald Group Publishing Limited (2015) 121 – 139;\nResident Support for Tourism Development (1990) Annals of Tourism Research, 17 (4), pp. 586-599;\nRichards, G., (1997) Cultural Tourism in Europe Wallingford CAB International, , UK;\nCrouch, G.I., (2003) The Competitive Destination: A Sustainable Tourism Perspective, , Oxon, UK: CABI Publishing;\nRoss, S., Wall, G., Evaluating ecotourism: The case of North Sulawasi, Indonesia (1999) Tourism Management, 20 (6), pp. 673-682;\nSilberberg, T., Cultural tourism and business opportunities for museums and heritage sites (1995) Tourism Management, 16 (5), pp. 361-365;\nSimmons, D.G., Community participation in tourism planning (1994) Tourism Manage, 15, pp. 98-108;\nSmith, M., (2003) Issues in Cultural Tourism Studies, , London: Routledge;\nSu, M.M., Geoffrey, W., Zhong, M., Assessing Ecotourism from a Multi-stakeholder Perspective: Xingkai Lake National Nature Reserve, China (2014) Environmental Management, 54, pp. 1190-1207;\nTomaselli, K., (2012) Cultural Tourism and Identity: Rethinking Indigeneity, , Brill: Leiden;\nTosun, C., Limits to community participation in the tourism development process in developing countries (2000) Tourism Management, 21 (6), pp. 613-633. , https://doi.org/10.1016/S0261-5177(00)00009-1;\nTsaur, S.H., Lin, Y.C., Lin, J.H., Evaluating ecotourism sustainability from the integrated perspective of resource, community and tourism (2006) Tourism Management, 27 (4), pp. 640-653;\nWall, G., Is Ecotourism sustainable? (1997) Environ Manage, 21 (4), pp. 483-491;\nWardana, I.M., Utama, I.W.M., Astawa, I.P., Model of Local Population Perception in Supporting Coastal Tourism Development and Planning in Bali (2018) Geojournal of Tourism and Geosites, 23 (3), pp. 873-880. , https://doi.org/10.30892/gtg.23321-335;\nWeaver, D.B., (2001) The Encyclopedia of Ecotourism, , CAB International, Wallingford;\nXu, J.Y., Lu¨, Y.H., Chen, L.D., Liu, Y., Contribution of tourism development to protected area management: Local stakeholder perspectives (2009) Int J Sustainable Dev World Ecol, 16 (1), pp. 30-36. , https://doi.org/10.1080/13504500902757189;\nZadel, Z., (2012) Tourism &amp;amp; Hospitality Management, Conference Proceedings: The Importance of Developing Cultural Tourism in Creating Competitive Advantages of Croatian Tourism, pp. 205-214;\nZeppel, H., (2006) Ecotourism: Sustainable Development and Management, , CABI, Wallingford","page":"753-762","publisher":"ASERS Publishing House","publisher-place":"Udayana University, Indonesia","title":"Cultural tourism and ecotourism empowerment in the sustainable tourism development and destination competitiveness enhancement","type":"article-journal","volume":"10"},"uris":["http://www.mendeley.com/documents/?uuid=0452bf86-8672-4efb-b522-4f3e5884aa7d"]}],"mendeley":{"formattedCitation":"(Wardana et al., 2019)","plainTextFormattedCitation":"(Wardana et al., 2019)","previouslyFormattedCitation":"(Wardana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Wardana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memberikan indikasi bahwa pelestarian budaya, lingkungan alam, lingkungan sosial, dan peran serta masyarakat lokal merupakan unsur utama dalam model pembangunan pariwisata berkelanjutan dan peningkatan daya saing destinasi.</w:t>
      </w:r>
    </w:p>
    <w:p w:rsidR="008D1213" w:rsidRPr="00E1223A" w:rsidRDefault="008D1213" w:rsidP="008D1213">
      <w:pPr>
        <w:pStyle w:val="ListParagraph"/>
        <w:numPr>
          <w:ilvl w:val="1"/>
          <w:numId w:val="2"/>
        </w:numPr>
        <w:spacing w:before="240"/>
        <w:jc w:val="both"/>
        <w:rPr>
          <w:rFonts w:ascii="Book Antiqua" w:hAnsi="Book Antiqua" w:cs="Times New Roman"/>
          <w:i/>
          <w:sz w:val="24"/>
          <w:szCs w:val="24"/>
        </w:rPr>
      </w:pPr>
      <w:r w:rsidRPr="00E1223A">
        <w:rPr>
          <w:rFonts w:ascii="Book Antiqua" w:hAnsi="Book Antiqua" w:cs="Times New Roman"/>
          <w:sz w:val="24"/>
          <w:szCs w:val="24"/>
        </w:rPr>
        <w:t xml:space="preserve">Tema Dominan dalam Hubungan Pembangunan Berkelanjutan dengan </w:t>
      </w:r>
      <w:r w:rsidRPr="00E1223A">
        <w:rPr>
          <w:rFonts w:ascii="Book Antiqua" w:hAnsi="Book Antiqua" w:cs="Times New Roman"/>
          <w:i/>
          <w:sz w:val="24"/>
          <w:szCs w:val="24"/>
        </w:rPr>
        <w:t>Community Baaed Tourism</w:t>
      </w:r>
    </w:p>
    <w:p w:rsidR="008D1213" w:rsidRPr="00E1223A" w:rsidRDefault="008D1213" w:rsidP="008D1213">
      <w:pPr>
        <w:pStyle w:val="ListParagraph"/>
        <w:spacing w:before="240"/>
        <w:ind w:firstLine="720"/>
        <w:jc w:val="both"/>
        <w:rPr>
          <w:rFonts w:ascii="Book Antiqua" w:hAnsi="Book Antiqua" w:cs="Times New Roman"/>
          <w:sz w:val="24"/>
          <w:szCs w:val="24"/>
        </w:rPr>
      </w:pPr>
      <w:r w:rsidRPr="00E1223A">
        <w:rPr>
          <w:rFonts w:ascii="Book Antiqua" w:hAnsi="Book Antiqua" w:cs="Times New Roman"/>
          <w:sz w:val="24"/>
          <w:szCs w:val="24"/>
        </w:rPr>
        <w:t xml:space="preserve">Setelah melalukan visualisasi </w:t>
      </w:r>
      <w:r w:rsidRPr="00E1223A">
        <w:rPr>
          <w:rFonts w:ascii="Book Antiqua" w:hAnsi="Book Antiqua" w:cs="Times New Roman"/>
          <w:i/>
          <w:sz w:val="24"/>
          <w:szCs w:val="24"/>
        </w:rPr>
        <w:t xml:space="preserve">network, </w:t>
      </w:r>
      <w:r w:rsidRPr="00E1223A">
        <w:rPr>
          <w:rFonts w:ascii="Book Antiqua" w:hAnsi="Book Antiqua" w:cs="Times New Roman"/>
          <w:sz w:val="24"/>
          <w:szCs w:val="24"/>
        </w:rPr>
        <w:t xml:space="preserve">selanjutnya dilakukan visualisasi </w:t>
      </w:r>
      <w:r w:rsidRPr="00E1223A">
        <w:rPr>
          <w:rFonts w:ascii="Book Antiqua" w:hAnsi="Book Antiqua" w:cs="Times New Roman"/>
          <w:i/>
          <w:sz w:val="24"/>
          <w:szCs w:val="24"/>
        </w:rPr>
        <w:t xml:space="preserve">density. </w:t>
      </w:r>
      <w:r w:rsidRPr="00E1223A">
        <w:rPr>
          <w:rFonts w:ascii="Book Antiqua" w:hAnsi="Book Antiqua" w:cs="Times New Roman"/>
          <w:sz w:val="24"/>
          <w:szCs w:val="24"/>
        </w:rPr>
        <w:t xml:space="preserve">Dari hasil visualisai </w:t>
      </w:r>
      <w:r w:rsidRPr="00E1223A">
        <w:rPr>
          <w:rFonts w:ascii="Book Antiqua" w:hAnsi="Book Antiqua" w:cs="Times New Roman"/>
          <w:i/>
          <w:sz w:val="24"/>
          <w:szCs w:val="24"/>
        </w:rPr>
        <w:t xml:space="preserve">density </w:t>
      </w:r>
      <w:r w:rsidRPr="00E1223A">
        <w:rPr>
          <w:rFonts w:ascii="Book Antiqua" w:hAnsi="Book Antiqua" w:cs="Times New Roman"/>
          <w:sz w:val="24"/>
          <w:szCs w:val="24"/>
        </w:rPr>
        <w:t xml:space="preserve">(lihat gambar 2) menunjukkan bahwa masing-masing kata kunci memiliki distignasi dari sisi ketebalan warna, yang dimana hal tersebut menunjukkan bahwa kata kunci dengan warna yang cenderung tebal atau padat merupakan kata kunci dominan yang dibahas oleh penelitian </w:t>
      </w:r>
      <w:r w:rsidRPr="00E1223A">
        <w:rPr>
          <w:rFonts w:ascii="Book Antiqua" w:hAnsi="Book Antiqua" w:cs="Times New Roman"/>
          <w:sz w:val="24"/>
          <w:szCs w:val="24"/>
        </w:rPr>
        <w:lastRenderedPageBreak/>
        <w:t xml:space="preserve">terdahulu yang berkaitan dengan topik bahasan penelitian ini. </w:t>
      </w:r>
    </w:p>
    <w:p w:rsidR="008D1213" w:rsidRPr="00E1223A" w:rsidRDefault="008D1213" w:rsidP="004405DF">
      <w:pPr>
        <w:pStyle w:val="ListParagraph"/>
        <w:spacing w:before="240"/>
        <w:ind w:firstLine="720"/>
        <w:rPr>
          <w:rFonts w:ascii="Book Antiqua" w:hAnsi="Book Antiqua" w:cs="Times New Roman"/>
          <w:sz w:val="24"/>
          <w:szCs w:val="24"/>
        </w:rPr>
      </w:pPr>
      <w:r w:rsidRPr="00E1223A">
        <w:rPr>
          <w:rFonts w:ascii="Book Antiqua" w:hAnsi="Book Antiqua"/>
          <w:noProof/>
          <w:sz w:val="24"/>
          <w:szCs w:val="24"/>
          <w:lang w:eastAsia="en-US"/>
        </w:rPr>
        <w:drawing>
          <wp:inline distT="0" distB="0" distL="0" distR="0" wp14:anchorId="0489AC78" wp14:editId="30AA2E84">
            <wp:extent cx="2271385" cy="144000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VOS 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271385" cy="1440000"/>
                    </a:xfrm>
                    <a:prstGeom prst="rect">
                      <a:avLst/>
                    </a:prstGeom>
                  </pic:spPr>
                </pic:pic>
              </a:graphicData>
            </a:graphic>
          </wp:inline>
        </w:drawing>
      </w:r>
    </w:p>
    <w:p w:rsidR="008D1213" w:rsidRPr="004405DF" w:rsidRDefault="008D1213" w:rsidP="004405DF">
      <w:pPr>
        <w:pStyle w:val="ListParagraph"/>
        <w:spacing w:before="240"/>
        <w:jc w:val="center"/>
        <w:rPr>
          <w:rFonts w:ascii="Book Antiqua" w:hAnsi="Book Antiqua" w:cs="Times New Roman"/>
          <w:b/>
        </w:rPr>
      </w:pPr>
      <w:r w:rsidRPr="004405DF">
        <w:rPr>
          <w:rFonts w:ascii="Book Antiqua" w:hAnsi="Book Antiqua" w:cs="Times New Roman"/>
          <w:b/>
        </w:rPr>
        <w:t xml:space="preserve">Gambar 2. Visualisasi </w:t>
      </w:r>
      <w:r w:rsidRPr="004405DF">
        <w:rPr>
          <w:rFonts w:ascii="Book Antiqua" w:hAnsi="Book Antiqua" w:cs="Times New Roman"/>
          <w:b/>
          <w:i/>
        </w:rPr>
        <w:t>Density</w:t>
      </w:r>
      <w:r w:rsidRPr="004405DF">
        <w:rPr>
          <w:rFonts w:ascii="Book Antiqua" w:hAnsi="Book Antiqua" w:cs="Times New Roman"/>
          <w:b/>
        </w:rPr>
        <w:t xml:space="preserve"> Pemetaan dan Pengklasteran berdasarkan kata kunci dominan</w:t>
      </w:r>
    </w:p>
    <w:p w:rsidR="008D1213" w:rsidRPr="00E1223A" w:rsidRDefault="008D1213" w:rsidP="008D1213">
      <w:pPr>
        <w:pStyle w:val="ListParagraph"/>
        <w:spacing w:before="240"/>
        <w:ind w:firstLine="720"/>
        <w:jc w:val="center"/>
        <w:rPr>
          <w:rFonts w:ascii="Book Antiqua" w:hAnsi="Book Antiqua" w:cs="Times New Roman"/>
          <w:sz w:val="24"/>
          <w:szCs w:val="24"/>
        </w:rPr>
      </w:pPr>
    </w:p>
    <w:p w:rsidR="008D1213" w:rsidRPr="00E1223A" w:rsidRDefault="008D1213" w:rsidP="008D1213">
      <w:pPr>
        <w:pStyle w:val="ListParagraph"/>
        <w:spacing w:before="240"/>
        <w:ind w:firstLine="720"/>
        <w:jc w:val="both"/>
        <w:rPr>
          <w:rFonts w:ascii="Book Antiqua" w:hAnsi="Book Antiqua" w:cs="Times New Roman"/>
          <w:sz w:val="24"/>
          <w:szCs w:val="24"/>
        </w:rPr>
      </w:pPr>
      <w:r w:rsidRPr="00E1223A">
        <w:rPr>
          <w:rFonts w:ascii="Book Antiqua" w:hAnsi="Book Antiqua" w:cs="Times New Roman"/>
          <w:sz w:val="24"/>
          <w:szCs w:val="24"/>
        </w:rPr>
        <w:t>Tema dominan yang dimaksud yaitu tema yang memiliki keterkaitan antara pokok pembahasan dengan tema yang diambil, sebelum melakukan pengkajian perlu adanya sebuah pemahaman terkait tema yang diambil dan arah dari topik-topik yang terkait pada pokok pembahasan. Melalui pengelolaan tema ini, maka dapat dilihat seperti gambar 2 yang ada di atas.</w:t>
      </w:r>
    </w:p>
    <w:p w:rsidR="008D1213" w:rsidRPr="00E1223A" w:rsidRDefault="008D1213" w:rsidP="008D1213">
      <w:pPr>
        <w:pStyle w:val="ListParagraph"/>
        <w:spacing w:after="0"/>
        <w:ind w:firstLine="720"/>
        <w:jc w:val="both"/>
        <w:rPr>
          <w:rFonts w:ascii="Book Antiqua" w:hAnsi="Book Antiqua" w:cs="Times New Roman"/>
          <w:sz w:val="24"/>
          <w:szCs w:val="24"/>
        </w:rPr>
      </w:pPr>
      <w:r w:rsidRPr="00E1223A">
        <w:rPr>
          <w:rFonts w:ascii="Book Antiqua" w:hAnsi="Book Antiqua" w:cs="Times New Roman"/>
          <w:sz w:val="24"/>
          <w:szCs w:val="24"/>
        </w:rPr>
        <w:t xml:space="preserve">Dari gambar 2 terlihat jelas bahwa kata kunci yang lebih dominan yaitu (1) </w:t>
      </w:r>
      <w:r w:rsidRPr="00E1223A">
        <w:rPr>
          <w:rFonts w:ascii="Book Antiqua" w:hAnsi="Book Antiqua" w:cs="Times New Roman"/>
          <w:i/>
          <w:sz w:val="24"/>
          <w:szCs w:val="24"/>
        </w:rPr>
        <w:t xml:space="preserve">Tourism Destination; </w:t>
      </w:r>
      <w:r w:rsidRPr="00E1223A">
        <w:rPr>
          <w:rFonts w:ascii="Book Antiqua" w:hAnsi="Book Antiqua" w:cs="Times New Roman"/>
          <w:sz w:val="24"/>
          <w:szCs w:val="24"/>
        </w:rPr>
        <w:t xml:space="preserve">(2) </w:t>
      </w:r>
      <w:r w:rsidRPr="00E1223A">
        <w:rPr>
          <w:rFonts w:ascii="Book Antiqua" w:hAnsi="Book Antiqua" w:cs="Times New Roman"/>
          <w:i/>
          <w:sz w:val="24"/>
          <w:szCs w:val="24"/>
        </w:rPr>
        <w:t xml:space="preserve">Ecotourism; </w:t>
      </w:r>
      <w:r w:rsidRPr="00E1223A">
        <w:rPr>
          <w:rFonts w:ascii="Book Antiqua" w:hAnsi="Book Antiqua" w:cs="Times New Roman"/>
          <w:sz w:val="24"/>
          <w:szCs w:val="24"/>
        </w:rPr>
        <w:t xml:space="preserve">(3) cbt; (4) </w:t>
      </w:r>
      <w:r w:rsidRPr="00E1223A">
        <w:rPr>
          <w:rFonts w:ascii="Book Antiqua" w:hAnsi="Book Antiqua" w:cs="Times New Roman"/>
          <w:i/>
          <w:sz w:val="24"/>
          <w:szCs w:val="24"/>
        </w:rPr>
        <w:t xml:space="preserve">Sustainable Toursim Development. </w:t>
      </w:r>
      <w:r w:rsidRPr="00E1223A">
        <w:rPr>
          <w:rFonts w:ascii="Book Antiqua" w:hAnsi="Book Antiqua" w:cs="Times New Roman"/>
          <w:sz w:val="24"/>
          <w:szCs w:val="24"/>
        </w:rPr>
        <w:t xml:space="preserve">Keempat kata kunci yang dominan tersebut memang seringkali digunakan oleh peneliti-peneliti terdahulu karena keempat kata kunci tersebut sangat erat kaitannya dengan topik pembahasan </w:t>
      </w:r>
      <w:r w:rsidRPr="00E1223A">
        <w:rPr>
          <w:rFonts w:ascii="Book Antiqua" w:hAnsi="Book Antiqua" w:cs="Times New Roman"/>
          <w:i/>
          <w:sz w:val="24"/>
          <w:szCs w:val="24"/>
        </w:rPr>
        <w:t xml:space="preserve">sustainable developemnent </w:t>
      </w:r>
      <w:r w:rsidRPr="00E1223A">
        <w:rPr>
          <w:rFonts w:ascii="Book Antiqua" w:hAnsi="Book Antiqua" w:cs="Times New Roman"/>
          <w:sz w:val="24"/>
          <w:szCs w:val="24"/>
        </w:rPr>
        <w:t xml:space="preserve">dan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Kata kunci seperti </w:t>
      </w:r>
      <w:r w:rsidRPr="00E1223A">
        <w:rPr>
          <w:rFonts w:ascii="Book Antiqua" w:hAnsi="Book Antiqua" w:cs="Times New Roman"/>
          <w:i/>
          <w:sz w:val="24"/>
          <w:szCs w:val="24"/>
        </w:rPr>
        <w:t xml:space="preserve">tourism destination </w:t>
      </w:r>
      <w:r w:rsidRPr="00E1223A">
        <w:rPr>
          <w:rFonts w:ascii="Book Antiqua" w:hAnsi="Book Antiqua" w:cs="Times New Roman"/>
          <w:sz w:val="24"/>
          <w:szCs w:val="24"/>
        </w:rPr>
        <w:t xml:space="preserve">dan </w:t>
      </w:r>
      <w:r w:rsidRPr="00E1223A">
        <w:rPr>
          <w:rFonts w:ascii="Book Antiqua" w:hAnsi="Book Antiqua" w:cs="Times New Roman"/>
          <w:i/>
          <w:sz w:val="24"/>
          <w:szCs w:val="24"/>
        </w:rPr>
        <w:t xml:space="preserve">ecotourism </w:t>
      </w:r>
      <w:r w:rsidRPr="00E1223A">
        <w:rPr>
          <w:rFonts w:ascii="Book Antiqua" w:hAnsi="Book Antiqua" w:cs="Times New Roman"/>
          <w:sz w:val="24"/>
          <w:szCs w:val="24"/>
        </w:rPr>
        <w:lastRenderedPageBreak/>
        <w:t xml:space="preserve">merupakan kata kunci yang berkaitan dengan aspek yang digunakan untuk menerapkan </w:t>
      </w:r>
      <w:r w:rsidRPr="00E1223A">
        <w:rPr>
          <w:rFonts w:ascii="Book Antiqua" w:hAnsi="Book Antiqua" w:cs="Times New Roman"/>
          <w:i/>
          <w:sz w:val="24"/>
          <w:szCs w:val="24"/>
        </w:rPr>
        <w:t>community based tourism</w:t>
      </w:r>
      <w:r w:rsidRPr="00E1223A">
        <w:rPr>
          <w:rFonts w:ascii="Book Antiqua" w:hAnsi="Book Antiqua" w:cs="Times New Roman"/>
          <w:sz w:val="24"/>
          <w:szCs w:val="24"/>
        </w:rPr>
        <w:t xml:space="preserve">, karena dalam menerapkan CBT ini sangat diperlukan adanya  </w:t>
      </w:r>
      <w:r w:rsidRPr="00E1223A">
        <w:rPr>
          <w:rFonts w:ascii="Book Antiqua" w:hAnsi="Book Antiqua" w:cs="Times New Roman"/>
          <w:i/>
          <w:sz w:val="24"/>
          <w:szCs w:val="24"/>
        </w:rPr>
        <w:t xml:space="preserve">tourism destination </w:t>
      </w:r>
      <w:r w:rsidRPr="00E1223A">
        <w:rPr>
          <w:rFonts w:ascii="Book Antiqua" w:hAnsi="Book Antiqua" w:cs="Times New Roman"/>
          <w:sz w:val="24"/>
          <w:szCs w:val="24"/>
        </w:rPr>
        <w:t xml:space="preserve">dan </w:t>
      </w:r>
      <w:r w:rsidRPr="00E1223A">
        <w:rPr>
          <w:rFonts w:ascii="Book Antiqua" w:hAnsi="Book Antiqua" w:cs="Times New Roman"/>
          <w:i/>
          <w:sz w:val="24"/>
          <w:szCs w:val="24"/>
        </w:rPr>
        <w:t>ecotourism.</w:t>
      </w:r>
      <w:r w:rsidRPr="00E1223A">
        <w:rPr>
          <w:rFonts w:ascii="Book Antiqua" w:hAnsi="Book Antiqua" w:cs="Times New Roman"/>
          <w:sz w:val="24"/>
          <w:szCs w:val="24"/>
        </w:rPr>
        <w:t xml:space="preserve"> Sedangkan kata kunci CBT ini berkaitan dengan salah satu strategi dalam mewujudkan pembangunan berkelanjutan </w:t>
      </w:r>
      <w:r w:rsidRPr="00E1223A">
        <w:rPr>
          <w:rFonts w:ascii="Book Antiqua" w:hAnsi="Book Antiqua" w:cs="Times New Roman"/>
          <w:i/>
          <w:sz w:val="24"/>
          <w:szCs w:val="24"/>
        </w:rPr>
        <w:t xml:space="preserve">(sustainable development). </w:t>
      </w:r>
      <w:r w:rsidRPr="00E1223A">
        <w:rPr>
          <w:rFonts w:ascii="Book Antiqua" w:hAnsi="Book Antiqua" w:cs="Times New Roman"/>
          <w:sz w:val="24"/>
          <w:szCs w:val="24"/>
        </w:rPr>
        <w:t xml:space="preserve">CBT ini dinilai sebagai salah satu cara efektif dalam mewujudkan </w:t>
      </w:r>
      <w:r w:rsidRPr="00E1223A">
        <w:rPr>
          <w:rFonts w:ascii="Book Antiqua" w:hAnsi="Book Antiqua" w:cs="Times New Roman"/>
          <w:i/>
          <w:sz w:val="24"/>
          <w:szCs w:val="24"/>
        </w:rPr>
        <w:t xml:space="preserve">(sustainable development). </w:t>
      </w:r>
      <w:r w:rsidRPr="00E1223A">
        <w:rPr>
          <w:rFonts w:ascii="Book Antiqua" w:hAnsi="Book Antiqua" w:cs="Times New Roman"/>
          <w:sz w:val="24"/>
          <w:szCs w:val="24"/>
        </w:rPr>
        <w:t>Untuk kata kunci yang lain merupakan kata kunci pendukung atau kata kunci yang memiliki tujuan pembahasan yang sejalan sehingga mendukung kata kunci dominan yang ada, begitu juga dengan sebaliknya.</w:t>
      </w:r>
    </w:p>
    <w:p w:rsidR="008D1213" w:rsidRPr="00E1223A" w:rsidRDefault="008D1213" w:rsidP="008D1213">
      <w:pPr>
        <w:pStyle w:val="ListParagraph"/>
        <w:spacing w:after="0"/>
        <w:ind w:firstLine="720"/>
        <w:jc w:val="both"/>
        <w:rPr>
          <w:rFonts w:ascii="Book Antiqua" w:hAnsi="Book Antiqua" w:cs="Times New Roman"/>
          <w:i/>
          <w:sz w:val="24"/>
          <w:szCs w:val="24"/>
        </w:rPr>
      </w:pPr>
    </w:p>
    <w:p w:rsidR="008D1213" w:rsidRPr="00E1223A" w:rsidRDefault="008D1213" w:rsidP="008D1213">
      <w:pPr>
        <w:pStyle w:val="ListParagraph"/>
        <w:numPr>
          <w:ilvl w:val="1"/>
          <w:numId w:val="2"/>
        </w:numPr>
        <w:spacing w:before="240" w:after="0"/>
        <w:jc w:val="both"/>
        <w:rPr>
          <w:rFonts w:ascii="Book Antiqua" w:hAnsi="Book Antiqua" w:cs="Times New Roman"/>
          <w:i/>
          <w:sz w:val="24"/>
          <w:szCs w:val="24"/>
        </w:rPr>
      </w:pPr>
      <w:r w:rsidRPr="00E1223A">
        <w:rPr>
          <w:rFonts w:ascii="Book Antiqua" w:hAnsi="Book Antiqua" w:cs="Times New Roman"/>
          <w:sz w:val="24"/>
          <w:szCs w:val="24"/>
        </w:rPr>
        <w:t xml:space="preserve">Author Dominan dalam Studi Hubungan Pembangunan Berkelanjutan dengan </w:t>
      </w:r>
      <w:r w:rsidRPr="00E1223A">
        <w:rPr>
          <w:rFonts w:ascii="Book Antiqua" w:hAnsi="Book Antiqua" w:cs="Times New Roman"/>
          <w:i/>
          <w:sz w:val="24"/>
          <w:szCs w:val="24"/>
        </w:rPr>
        <w:t>Community Based Tourism</w:t>
      </w:r>
    </w:p>
    <w:p w:rsidR="008D1213" w:rsidRPr="00E1223A" w:rsidRDefault="008D1213" w:rsidP="008D1213">
      <w:pPr>
        <w:pStyle w:val="ListParagraph"/>
        <w:spacing w:before="240" w:after="0"/>
        <w:ind w:firstLine="720"/>
        <w:jc w:val="both"/>
        <w:rPr>
          <w:rFonts w:ascii="Book Antiqua" w:hAnsi="Book Antiqua" w:cs="Times New Roman"/>
          <w:i/>
          <w:sz w:val="24"/>
          <w:szCs w:val="24"/>
        </w:rPr>
      </w:pPr>
      <w:r w:rsidRPr="00E1223A">
        <w:rPr>
          <w:rFonts w:ascii="Book Antiqua" w:hAnsi="Book Antiqua" w:cs="Times New Roman"/>
          <w:sz w:val="24"/>
          <w:szCs w:val="24"/>
        </w:rPr>
        <w:t xml:space="preserve">Setelah melakukan visualisasi terkait kata kunci dominan, selanjutnya dilakukan visualisasi terkait dengan author dominan dalam riset </w:t>
      </w:r>
      <w:r w:rsidRPr="00E1223A">
        <w:rPr>
          <w:rFonts w:ascii="Book Antiqua" w:hAnsi="Book Antiqua" w:cs="Times New Roman"/>
          <w:i/>
          <w:sz w:val="24"/>
          <w:szCs w:val="24"/>
        </w:rPr>
        <w:t xml:space="preserve">suistainable development and community based tourism. </w:t>
      </w:r>
      <w:r w:rsidRPr="00E1223A">
        <w:rPr>
          <w:rFonts w:ascii="Book Antiqua" w:hAnsi="Book Antiqua" w:cs="Times New Roman"/>
          <w:sz w:val="24"/>
          <w:szCs w:val="24"/>
        </w:rPr>
        <w:t xml:space="preserve"> </w:t>
      </w:r>
    </w:p>
    <w:p w:rsidR="008D1213" w:rsidRPr="00E1223A" w:rsidRDefault="008D1213" w:rsidP="008D1213">
      <w:pPr>
        <w:pStyle w:val="ListParagraph"/>
        <w:spacing w:before="240"/>
        <w:jc w:val="center"/>
        <w:rPr>
          <w:rFonts w:ascii="Book Antiqua" w:hAnsi="Book Antiqua" w:cs="Times New Roman"/>
          <w:sz w:val="24"/>
          <w:szCs w:val="24"/>
        </w:rPr>
      </w:pPr>
      <w:r w:rsidRPr="00E1223A">
        <w:rPr>
          <w:rFonts w:ascii="Book Antiqua" w:hAnsi="Book Antiqua" w:cs="Times New Roman"/>
          <w:noProof/>
          <w:sz w:val="24"/>
          <w:szCs w:val="24"/>
          <w:lang w:eastAsia="en-US"/>
        </w:rPr>
        <w:lastRenderedPageBreak/>
        <w:drawing>
          <wp:inline distT="0" distB="0" distL="0" distR="0" wp14:anchorId="158CCA56" wp14:editId="553B0980">
            <wp:extent cx="2555308" cy="162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or 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55308" cy="1620000"/>
                    </a:xfrm>
                    <a:prstGeom prst="rect">
                      <a:avLst/>
                    </a:prstGeom>
                  </pic:spPr>
                </pic:pic>
              </a:graphicData>
            </a:graphic>
          </wp:inline>
        </w:drawing>
      </w:r>
    </w:p>
    <w:p w:rsidR="008D1213" w:rsidRPr="004405DF" w:rsidRDefault="008D1213" w:rsidP="008D1213">
      <w:pPr>
        <w:pStyle w:val="ListParagraph"/>
        <w:spacing w:before="240"/>
        <w:jc w:val="center"/>
        <w:rPr>
          <w:rFonts w:ascii="Book Antiqua" w:hAnsi="Book Antiqua" w:cs="Times New Roman"/>
          <w:b/>
        </w:rPr>
      </w:pPr>
      <w:r w:rsidRPr="004405DF">
        <w:rPr>
          <w:rFonts w:ascii="Book Antiqua" w:hAnsi="Book Antiqua" w:cs="Times New Roman"/>
          <w:b/>
        </w:rPr>
        <w:t xml:space="preserve">Gambar 3. Visualisasi </w:t>
      </w:r>
      <w:r w:rsidRPr="004405DF">
        <w:rPr>
          <w:rFonts w:ascii="Book Antiqua" w:hAnsi="Book Antiqua" w:cs="Times New Roman"/>
          <w:b/>
          <w:i/>
        </w:rPr>
        <w:t xml:space="preserve">Network </w:t>
      </w:r>
      <w:r w:rsidRPr="004405DF">
        <w:rPr>
          <w:rFonts w:ascii="Book Antiqua" w:hAnsi="Book Antiqua" w:cs="Times New Roman"/>
          <w:b/>
        </w:rPr>
        <w:t>author terkait dengan penelitian terdahulu</w:t>
      </w:r>
    </w:p>
    <w:p w:rsidR="008D1213" w:rsidRPr="00E1223A" w:rsidRDefault="008D1213" w:rsidP="008D1213">
      <w:pPr>
        <w:pStyle w:val="ListParagraph"/>
        <w:spacing w:before="240"/>
        <w:jc w:val="center"/>
        <w:rPr>
          <w:rFonts w:ascii="Book Antiqua" w:hAnsi="Book Antiqua" w:cs="Times New Roman"/>
          <w:sz w:val="24"/>
          <w:szCs w:val="24"/>
        </w:rPr>
      </w:pPr>
    </w:p>
    <w:p w:rsidR="008D1213" w:rsidRPr="00E1223A" w:rsidRDefault="008D1213" w:rsidP="008D1213">
      <w:pPr>
        <w:pStyle w:val="ListParagraph"/>
        <w:spacing w:before="240"/>
        <w:ind w:firstLine="720"/>
        <w:jc w:val="both"/>
        <w:rPr>
          <w:rFonts w:ascii="Book Antiqua" w:hAnsi="Book Antiqua" w:cs="Times New Roman"/>
          <w:sz w:val="24"/>
          <w:szCs w:val="24"/>
        </w:rPr>
      </w:pPr>
      <w:r w:rsidRPr="00E1223A">
        <w:rPr>
          <w:rFonts w:ascii="Book Antiqua" w:hAnsi="Book Antiqua" w:cs="Times New Roman"/>
          <w:sz w:val="24"/>
          <w:szCs w:val="24"/>
        </w:rPr>
        <w:t xml:space="preserve">Identifikasi dalam gambar 3 menunjukkan beberapa author yang telah melakukan penelitian terdahulu dengan topik bahasan yang relevan sesuai dengan riset peneliti yaitu tentang </w:t>
      </w:r>
      <w:r w:rsidRPr="00E1223A">
        <w:rPr>
          <w:rFonts w:ascii="Book Antiqua" w:hAnsi="Book Antiqua" w:cs="Times New Roman"/>
          <w:i/>
          <w:sz w:val="24"/>
          <w:szCs w:val="24"/>
        </w:rPr>
        <w:t xml:space="preserve">sustainable development and community based tourism. </w:t>
      </w:r>
      <w:r w:rsidRPr="00E1223A">
        <w:rPr>
          <w:rFonts w:ascii="Book Antiqua" w:hAnsi="Book Antiqua" w:cs="Times New Roman"/>
          <w:sz w:val="24"/>
          <w:szCs w:val="24"/>
        </w:rPr>
        <w:t xml:space="preserve">Dari hasil visualisasi </w:t>
      </w:r>
      <w:r w:rsidRPr="00E1223A">
        <w:rPr>
          <w:rFonts w:ascii="Book Antiqua" w:hAnsi="Book Antiqua" w:cs="Times New Roman"/>
          <w:i/>
          <w:sz w:val="24"/>
          <w:szCs w:val="24"/>
        </w:rPr>
        <w:t xml:space="preserve">network </w:t>
      </w:r>
      <w:r w:rsidRPr="00E1223A">
        <w:rPr>
          <w:rFonts w:ascii="Book Antiqua" w:hAnsi="Book Antiqua" w:cs="Times New Roman"/>
          <w:sz w:val="24"/>
          <w:szCs w:val="24"/>
        </w:rPr>
        <w:t>pada gambar 3 tersebut dapat dilihat bahwa terdapat 3 cluster yang terdiri dari 14 item author. Cluster 1 berwarna merah yang berada di tengah, cluster 2 berwarna hijau yang berada di sebalah kanan, dan cluster 3 berwarna biru yang berada di sebelah kiri. Author yang ada di dalam masing-masing cluster secara rinci dapat dilihat pada tabel 2.</w:t>
      </w:r>
    </w:p>
    <w:p w:rsidR="008D1213" w:rsidRPr="00E1223A" w:rsidRDefault="008D1213" w:rsidP="008D1213">
      <w:pPr>
        <w:pStyle w:val="ListParagraph"/>
        <w:spacing w:before="240"/>
        <w:ind w:firstLine="720"/>
        <w:jc w:val="center"/>
        <w:rPr>
          <w:rFonts w:ascii="Book Antiqua" w:hAnsi="Book Antiqua" w:cs="Times New Roman"/>
          <w:sz w:val="24"/>
          <w:szCs w:val="24"/>
        </w:rPr>
      </w:pPr>
    </w:p>
    <w:p w:rsidR="008D1213" w:rsidRPr="004405DF" w:rsidRDefault="008D1213" w:rsidP="004405DF">
      <w:pPr>
        <w:spacing w:after="0"/>
        <w:jc w:val="center"/>
        <w:rPr>
          <w:rFonts w:ascii="Book Antiqua" w:hAnsi="Book Antiqua" w:cs="Times New Roman"/>
          <w:b/>
        </w:rPr>
      </w:pPr>
      <w:r w:rsidRPr="004405DF">
        <w:rPr>
          <w:rFonts w:ascii="Book Antiqua" w:hAnsi="Book Antiqua" w:cs="Times New Roman"/>
          <w:b/>
        </w:rPr>
        <w:t>Tabel 2. Pengklasteran Auth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8"/>
        <w:gridCol w:w="2969"/>
        <w:gridCol w:w="749"/>
      </w:tblGrid>
      <w:tr w:rsidR="008D1213" w:rsidRPr="004405DF" w:rsidTr="00BF3E9D">
        <w:trPr>
          <w:trHeight w:val="266"/>
          <w:jc w:val="center"/>
        </w:trPr>
        <w:tc>
          <w:tcPr>
            <w:tcW w:w="1188" w:type="dxa"/>
            <w:tcBorders>
              <w:top w:val="single" w:sz="4" w:space="0" w:color="auto"/>
              <w:bottom w:val="single" w:sz="4" w:space="0" w:color="auto"/>
            </w:tcBorders>
          </w:tcPr>
          <w:p w:rsidR="008D1213" w:rsidRPr="004405DF" w:rsidRDefault="008D1213" w:rsidP="00BF3E9D">
            <w:pPr>
              <w:spacing w:line="276" w:lineRule="auto"/>
              <w:rPr>
                <w:rFonts w:ascii="Book Antiqua" w:hAnsi="Book Antiqua" w:cs="Times New Roman"/>
                <w:b/>
              </w:rPr>
            </w:pPr>
            <w:r w:rsidRPr="004405DF">
              <w:rPr>
                <w:rFonts w:ascii="Book Antiqua" w:hAnsi="Book Antiqua" w:cs="Times New Roman"/>
                <w:b/>
              </w:rPr>
              <w:t>Cluster</w:t>
            </w:r>
          </w:p>
        </w:tc>
        <w:tc>
          <w:tcPr>
            <w:tcW w:w="6948" w:type="dxa"/>
            <w:tcBorders>
              <w:top w:val="single" w:sz="4" w:space="0" w:color="auto"/>
              <w:bottom w:val="single" w:sz="4" w:space="0" w:color="auto"/>
            </w:tcBorders>
          </w:tcPr>
          <w:p w:rsidR="008D1213" w:rsidRPr="004405DF" w:rsidRDefault="008D1213" w:rsidP="00BF3E9D">
            <w:pPr>
              <w:spacing w:line="276" w:lineRule="auto"/>
              <w:rPr>
                <w:rFonts w:ascii="Book Antiqua" w:hAnsi="Book Antiqua" w:cs="Times New Roman"/>
                <w:b/>
              </w:rPr>
            </w:pPr>
            <w:r w:rsidRPr="004405DF">
              <w:rPr>
                <w:rFonts w:ascii="Book Antiqua" w:hAnsi="Book Antiqua" w:cs="Times New Roman"/>
                <w:b/>
              </w:rPr>
              <w:t>Nama Author</w:t>
            </w:r>
          </w:p>
        </w:tc>
        <w:tc>
          <w:tcPr>
            <w:tcW w:w="763" w:type="dxa"/>
            <w:tcBorders>
              <w:top w:val="single" w:sz="4" w:space="0" w:color="auto"/>
              <w:bottom w:val="single" w:sz="4" w:space="0" w:color="auto"/>
            </w:tcBorders>
          </w:tcPr>
          <w:p w:rsidR="008D1213" w:rsidRPr="004405DF" w:rsidRDefault="008D1213" w:rsidP="00BF3E9D">
            <w:pPr>
              <w:spacing w:line="276" w:lineRule="auto"/>
              <w:jc w:val="center"/>
              <w:rPr>
                <w:rFonts w:ascii="Book Antiqua" w:hAnsi="Book Antiqua" w:cs="Times New Roman"/>
                <w:b/>
              </w:rPr>
            </w:pPr>
            <w:r w:rsidRPr="004405DF">
              <w:rPr>
                <w:rFonts w:ascii="Book Antiqua" w:hAnsi="Book Antiqua" w:cs="Times New Roman"/>
                <w:b/>
              </w:rPr>
              <w:t>Total</w:t>
            </w:r>
          </w:p>
        </w:tc>
      </w:tr>
      <w:tr w:rsidR="008D1213" w:rsidRPr="004405DF" w:rsidTr="00BF3E9D">
        <w:trPr>
          <w:trHeight w:val="422"/>
          <w:jc w:val="center"/>
        </w:trPr>
        <w:tc>
          <w:tcPr>
            <w:tcW w:w="1188" w:type="dxa"/>
            <w:tcBorders>
              <w:top w:val="single" w:sz="4" w:space="0" w:color="auto"/>
              <w:bottom w:val="single" w:sz="4" w:space="0" w:color="auto"/>
            </w:tcBorders>
          </w:tcPr>
          <w:p w:rsidR="008D1213" w:rsidRPr="004405DF" w:rsidRDefault="008D1213" w:rsidP="00BF3E9D">
            <w:pPr>
              <w:spacing w:line="276" w:lineRule="auto"/>
              <w:rPr>
                <w:rFonts w:ascii="Book Antiqua" w:hAnsi="Book Antiqua" w:cs="Times New Roman"/>
              </w:rPr>
            </w:pPr>
            <w:r w:rsidRPr="004405DF">
              <w:rPr>
                <w:rFonts w:ascii="Book Antiqua" w:hAnsi="Book Antiqua" w:cs="Times New Roman"/>
              </w:rPr>
              <w:t>Cluster 1</w:t>
            </w:r>
          </w:p>
        </w:tc>
        <w:tc>
          <w:tcPr>
            <w:tcW w:w="6948" w:type="dxa"/>
            <w:tcBorders>
              <w:top w:val="single" w:sz="4" w:space="0" w:color="auto"/>
              <w:bottom w:val="single" w:sz="4" w:space="0" w:color="auto"/>
            </w:tcBorders>
          </w:tcPr>
          <w:p w:rsidR="008D1213" w:rsidRPr="004405DF" w:rsidRDefault="008D1213" w:rsidP="00BF3E9D">
            <w:pPr>
              <w:spacing w:line="276" w:lineRule="auto"/>
              <w:rPr>
                <w:rFonts w:ascii="Book Antiqua" w:hAnsi="Book Antiqua" w:cs="Times New Roman"/>
              </w:rPr>
            </w:pPr>
            <w:r w:rsidRPr="004405DF">
              <w:rPr>
                <w:rFonts w:ascii="Book Antiqua" w:hAnsi="Book Antiqua" w:cs="Times New Roman"/>
              </w:rPr>
              <w:t>Liu, q; song, z; sun, m; yang, r; zhang, l; zhao, d</w:t>
            </w:r>
          </w:p>
        </w:tc>
        <w:tc>
          <w:tcPr>
            <w:tcW w:w="763" w:type="dxa"/>
            <w:tcBorders>
              <w:top w:val="single" w:sz="4" w:space="0" w:color="auto"/>
              <w:bottom w:val="single" w:sz="4" w:space="0" w:color="auto"/>
            </w:tcBorders>
          </w:tcPr>
          <w:p w:rsidR="008D1213" w:rsidRPr="004405DF" w:rsidRDefault="008D1213" w:rsidP="00BF3E9D">
            <w:pPr>
              <w:spacing w:line="276" w:lineRule="auto"/>
              <w:jc w:val="center"/>
              <w:rPr>
                <w:rFonts w:ascii="Book Antiqua" w:hAnsi="Book Antiqua" w:cs="Times New Roman"/>
              </w:rPr>
            </w:pPr>
            <w:r w:rsidRPr="004405DF">
              <w:rPr>
                <w:rFonts w:ascii="Book Antiqua" w:hAnsi="Book Antiqua" w:cs="Times New Roman"/>
              </w:rPr>
              <w:t>6</w:t>
            </w:r>
          </w:p>
        </w:tc>
      </w:tr>
      <w:tr w:rsidR="008D1213" w:rsidRPr="004405DF" w:rsidTr="00BF3E9D">
        <w:trPr>
          <w:trHeight w:val="394"/>
          <w:jc w:val="center"/>
        </w:trPr>
        <w:tc>
          <w:tcPr>
            <w:tcW w:w="1188" w:type="dxa"/>
            <w:tcBorders>
              <w:top w:val="single" w:sz="4" w:space="0" w:color="auto"/>
              <w:bottom w:val="single" w:sz="4" w:space="0" w:color="auto"/>
            </w:tcBorders>
          </w:tcPr>
          <w:p w:rsidR="008D1213" w:rsidRPr="004405DF" w:rsidRDefault="008D1213" w:rsidP="00BF3E9D">
            <w:pPr>
              <w:spacing w:line="276" w:lineRule="auto"/>
              <w:rPr>
                <w:rFonts w:ascii="Book Antiqua" w:hAnsi="Book Antiqua" w:cs="Times New Roman"/>
              </w:rPr>
            </w:pPr>
            <w:r w:rsidRPr="004405DF">
              <w:rPr>
                <w:rFonts w:ascii="Book Antiqua" w:hAnsi="Book Antiqua" w:cs="Times New Roman"/>
              </w:rPr>
              <w:t>Cluster 2</w:t>
            </w:r>
          </w:p>
        </w:tc>
        <w:tc>
          <w:tcPr>
            <w:tcW w:w="6948" w:type="dxa"/>
            <w:tcBorders>
              <w:top w:val="single" w:sz="4" w:space="0" w:color="auto"/>
              <w:bottom w:val="single" w:sz="4" w:space="0" w:color="auto"/>
            </w:tcBorders>
          </w:tcPr>
          <w:p w:rsidR="008D1213" w:rsidRPr="004405DF" w:rsidRDefault="008D1213" w:rsidP="00BF3E9D">
            <w:pPr>
              <w:spacing w:line="276" w:lineRule="auto"/>
              <w:rPr>
                <w:rFonts w:ascii="Book Antiqua" w:hAnsi="Book Antiqua" w:cs="Times New Roman"/>
              </w:rPr>
            </w:pPr>
            <w:r w:rsidRPr="004405DF">
              <w:rPr>
                <w:rFonts w:ascii="Book Antiqua" w:hAnsi="Book Antiqua" w:cs="Times New Roman"/>
              </w:rPr>
              <w:t>Lee, t.j; nunkoo, r; xiong, y; ye, m; zhang, y</w:t>
            </w:r>
          </w:p>
        </w:tc>
        <w:tc>
          <w:tcPr>
            <w:tcW w:w="763" w:type="dxa"/>
            <w:tcBorders>
              <w:top w:val="single" w:sz="4" w:space="0" w:color="auto"/>
              <w:bottom w:val="single" w:sz="4" w:space="0" w:color="auto"/>
            </w:tcBorders>
          </w:tcPr>
          <w:p w:rsidR="008D1213" w:rsidRPr="004405DF" w:rsidRDefault="008D1213" w:rsidP="00BF3E9D">
            <w:pPr>
              <w:spacing w:line="276" w:lineRule="auto"/>
              <w:jc w:val="center"/>
              <w:rPr>
                <w:rFonts w:ascii="Book Antiqua" w:hAnsi="Book Antiqua" w:cs="Times New Roman"/>
              </w:rPr>
            </w:pPr>
            <w:r w:rsidRPr="004405DF">
              <w:rPr>
                <w:rFonts w:ascii="Book Antiqua" w:hAnsi="Book Antiqua" w:cs="Times New Roman"/>
              </w:rPr>
              <w:t>5</w:t>
            </w:r>
          </w:p>
        </w:tc>
      </w:tr>
      <w:tr w:rsidR="008D1213" w:rsidRPr="004405DF" w:rsidTr="00BF3E9D">
        <w:trPr>
          <w:trHeight w:val="415"/>
          <w:jc w:val="center"/>
        </w:trPr>
        <w:tc>
          <w:tcPr>
            <w:tcW w:w="1188" w:type="dxa"/>
            <w:tcBorders>
              <w:top w:val="single" w:sz="4" w:space="0" w:color="auto"/>
              <w:bottom w:val="single" w:sz="4" w:space="0" w:color="auto"/>
            </w:tcBorders>
          </w:tcPr>
          <w:p w:rsidR="008D1213" w:rsidRPr="004405DF" w:rsidRDefault="008D1213" w:rsidP="00BF3E9D">
            <w:pPr>
              <w:spacing w:line="276" w:lineRule="auto"/>
              <w:rPr>
                <w:rFonts w:ascii="Book Antiqua" w:hAnsi="Book Antiqua" w:cs="Times New Roman"/>
              </w:rPr>
            </w:pPr>
            <w:r w:rsidRPr="004405DF">
              <w:rPr>
                <w:rFonts w:ascii="Book Antiqua" w:hAnsi="Book Antiqua" w:cs="Times New Roman"/>
              </w:rPr>
              <w:t>Cluster 3</w:t>
            </w:r>
          </w:p>
        </w:tc>
        <w:tc>
          <w:tcPr>
            <w:tcW w:w="6948" w:type="dxa"/>
            <w:tcBorders>
              <w:top w:val="single" w:sz="4" w:space="0" w:color="auto"/>
              <w:bottom w:val="single" w:sz="4" w:space="0" w:color="auto"/>
            </w:tcBorders>
          </w:tcPr>
          <w:p w:rsidR="008D1213" w:rsidRPr="004405DF" w:rsidRDefault="008D1213" w:rsidP="00BF3E9D">
            <w:pPr>
              <w:spacing w:line="276" w:lineRule="auto"/>
              <w:rPr>
                <w:rFonts w:ascii="Book Antiqua" w:hAnsi="Book Antiqua" w:cs="Times New Roman"/>
              </w:rPr>
            </w:pPr>
            <w:r w:rsidRPr="004405DF">
              <w:rPr>
                <w:rFonts w:ascii="Book Antiqua" w:hAnsi="Book Antiqua" w:cs="Times New Roman"/>
              </w:rPr>
              <w:t>Li, x; ren, y; wang, d</w:t>
            </w:r>
          </w:p>
        </w:tc>
        <w:tc>
          <w:tcPr>
            <w:tcW w:w="763" w:type="dxa"/>
            <w:tcBorders>
              <w:top w:val="single" w:sz="4" w:space="0" w:color="auto"/>
              <w:bottom w:val="single" w:sz="4" w:space="0" w:color="auto"/>
            </w:tcBorders>
          </w:tcPr>
          <w:p w:rsidR="008D1213" w:rsidRPr="004405DF" w:rsidRDefault="008D1213" w:rsidP="00BF3E9D">
            <w:pPr>
              <w:spacing w:line="276" w:lineRule="auto"/>
              <w:jc w:val="center"/>
              <w:rPr>
                <w:rFonts w:ascii="Book Antiqua" w:hAnsi="Book Antiqua" w:cs="Times New Roman"/>
              </w:rPr>
            </w:pPr>
            <w:r w:rsidRPr="004405DF">
              <w:rPr>
                <w:rFonts w:ascii="Book Antiqua" w:hAnsi="Book Antiqua" w:cs="Times New Roman"/>
              </w:rPr>
              <w:t>3</w:t>
            </w:r>
          </w:p>
        </w:tc>
      </w:tr>
    </w:tbl>
    <w:p w:rsidR="008D1213" w:rsidRPr="00E1223A" w:rsidRDefault="008D1213" w:rsidP="008D1213">
      <w:pPr>
        <w:spacing w:after="0"/>
        <w:ind w:left="720" w:firstLine="720"/>
        <w:jc w:val="both"/>
        <w:rPr>
          <w:rFonts w:ascii="Book Antiqua" w:hAnsi="Book Antiqua" w:cs="Times New Roman"/>
          <w:sz w:val="24"/>
          <w:szCs w:val="24"/>
        </w:rPr>
      </w:pPr>
    </w:p>
    <w:p w:rsidR="008D1213" w:rsidRPr="00E1223A" w:rsidRDefault="008D1213" w:rsidP="008D1213">
      <w:pPr>
        <w:spacing w:after="0"/>
        <w:ind w:left="720" w:firstLine="720"/>
        <w:jc w:val="both"/>
        <w:rPr>
          <w:rFonts w:ascii="Book Antiqua" w:hAnsi="Book Antiqua" w:cs="Times New Roman"/>
          <w:sz w:val="24"/>
          <w:szCs w:val="24"/>
        </w:rPr>
      </w:pPr>
      <w:r w:rsidRPr="00E1223A">
        <w:rPr>
          <w:rFonts w:ascii="Book Antiqua" w:hAnsi="Book Antiqua" w:cs="Times New Roman"/>
          <w:sz w:val="24"/>
          <w:szCs w:val="24"/>
        </w:rPr>
        <w:t xml:space="preserve">Pada cluster 1, dapat dilihat bahwa tidak ada author yang paling dominan dalam topik bahasan </w:t>
      </w:r>
      <w:r w:rsidRPr="00E1223A">
        <w:rPr>
          <w:rFonts w:ascii="Book Antiqua" w:hAnsi="Book Antiqua" w:cs="Times New Roman"/>
          <w:i/>
          <w:sz w:val="24"/>
          <w:szCs w:val="24"/>
        </w:rPr>
        <w:t xml:space="preserve">sustainable development </w:t>
      </w:r>
      <w:r w:rsidRPr="00E1223A">
        <w:rPr>
          <w:rFonts w:ascii="Book Antiqua" w:hAnsi="Book Antiqua" w:cs="Times New Roman"/>
          <w:sz w:val="24"/>
          <w:szCs w:val="24"/>
        </w:rPr>
        <w:t xml:space="preserve">dan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karena secara menyuluruh author yang berada di cluster 1 memiliki keterkaitan dan kedudukan yang sama atau dominan dalam melakukan penulisan artikel yang berkaitan dengan </w:t>
      </w:r>
      <w:r w:rsidRPr="00E1223A">
        <w:rPr>
          <w:rFonts w:ascii="Book Antiqua" w:hAnsi="Book Antiqua" w:cs="Times New Roman"/>
          <w:i/>
          <w:sz w:val="24"/>
          <w:szCs w:val="24"/>
        </w:rPr>
        <w:t xml:space="preserve">sustainble development </w:t>
      </w:r>
      <w:r w:rsidRPr="00E1223A">
        <w:rPr>
          <w:rFonts w:ascii="Book Antiqua" w:hAnsi="Book Antiqua" w:cs="Times New Roman"/>
          <w:sz w:val="24"/>
          <w:szCs w:val="24"/>
        </w:rPr>
        <w:t xml:space="preserve">and </w:t>
      </w:r>
      <w:r w:rsidRPr="00E1223A">
        <w:rPr>
          <w:rFonts w:ascii="Book Antiqua" w:hAnsi="Book Antiqua" w:cs="Times New Roman"/>
          <w:i/>
          <w:sz w:val="24"/>
          <w:szCs w:val="24"/>
        </w:rPr>
        <w:t xml:space="preserve">community based tourism. </w:t>
      </w:r>
    </w:p>
    <w:p w:rsidR="008D1213" w:rsidRPr="00E1223A" w:rsidRDefault="008D1213" w:rsidP="008D1213">
      <w:pPr>
        <w:spacing w:after="0"/>
        <w:ind w:left="720" w:firstLine="720"/>
        <w:jc w:val="both"/>
        <w:rPr>
          <w:rFonts w:ascii="Book Antiqua" w:hAnsi="Book Antiqua" w:cs="Times New Roman"/>
          <w:sz w:val="24"/>
          <w:szCs w:val="24"/>
        </w:rPr>
      </w:pPr>
      <w:r w:rsidRPr="00E1223A">
        <w:rPr>
          <w:rFonts w:ascii="Book Antiqua" w:hAnsi="Book Antiqua" w:cs="Times New Roman"/>
          <w:sz w:val="24"/>
          <w:szCs w:val="24"/>
        </w:rPr>
        <w:t xml:space="preserve">Pada cluster 2, dapat dilihat bahwa author yang paling dominan adalah Zhang, y. Zhang, y, merupakan penulis artikel yang berjudul </w:t>
      </w:r>
      <w:r w:rsidRPr="00E1223A">
        <w:rPr>
          <w:rFonts w:ascii="Book Antiqua" w:hAnsi="Book Antiqua" w:cs="Times New Roman"/>
          <w:i/>
          <w:sz w:val="24"/>
          <w:szCs w:val="24"/>
        </w:rPr>
        <w:t>“Sociocultural Sustainability and the Formation of Social Capital from Community-based Tourism”</w:t>
      </w:r>
      <w:r w:rsidRPr="00E1223A">
        <w:rPr>
          <w:rFonts w:ascii="Book Antiqua" w:hAnsi="Book Antiqua" w:cs="Times New Roman"/>
          <w:sz w:val="24"/>
          <w:szCs w:val="24"/>
        </w:rPr>
        <w:t xml:space="preserve">. Hasil peneliti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177/0047287520933673","ISSN":"00472875 (ISSN)","abstract":"Favorable resident perceptions of the development of social capital resulting from hosting community-based tourism is an important issue for the Chinese authorities. This study aimed to develop and test a multidimensional scale to evaluate the perceived social impacts from tourism on social capital from sustainable community-based tourism in China. A questionnaire was distributed to host community residents (430) in Fanhe village, Guangdong Province. Analysis from this survey resulted in the development of a six-factor model incorporating 20 items in the six groups. This allowed the researchers to assess perceived social impacts on social capital: covering collective efficacy, community belonging, traditional social regulations, community cohesion, social networking, and community competence. The study reveals the multidimensional nature of perceived tourism social impacts on social capital in the Chinese tourism community and contributes to a better understanding of how residents view the social capital associated with community-based tourism as part of sustainable development. © The Author(s) 2020.","author":[{"dropping-particle":"","family":"Zhang","given":"Y","non-dropping-particle":"","parse-names":false,"suffix":""},{"dropping-particle":"","family":"Xiong","given":"Y","non-dropping-particle":"","parse-names":false,"suffix":""},{"dropping-particle":"","family":"Lee","given":"T J","non-dropping-particle":"","parse-names":false,"suffix":""},{"dropping-particle":"","family":"Ye","given":"M","non-dropping-particle":"","parse-names":false,"suffix":""},{"dropping-particle":"","family":"Nunkoo","given":"R","non-dropping-particle":"","parse-names":false,"suffix":""}],"container-title":"Journal of Travel Research","id":"ITEM-1","issue":"3","issued":{"date-parts":[["2021"]]},"language":"English","note":"Export Date: 31 March 2021\n\nCorrespondence Address: Lee, T.J.; Sustainability Research Centre, Australia; email: tlee2@usc.edu.au\n\nReferences: Abukhalifeh, A.N., Wondirad, A., Contributions of Community-Based Tourism to the Socio-economic Well-Being of Local Communities: The Case of Pulau Redang Island, Malaysia (2019) International Journal of Tourism Sciences, 19 (2), pp. 80-97; \nAdongo, R., Choe, J.Y., Han, H., Tourism in Hoi An, Vietnam: Impacts, Perceived Benefits, Community Attachment and Support for Tourism Development (2017) International Journal of Tourism Sciences, 17 (2), pp. 86-106;\nAndereck, K.L., Nyaupane, G.P., Exploring the Nature of Tourism and Quality of Life Perceptions among Residents (2011) Journal of Travel Research, 49 (3). , (,): 248–60;\nAnderson, J., Gerbing, D.W., Structural Equation Modeling in Practice: A Review and Recommended Two-Step Approach (1988) Psychological Bulletin, 103 (3). , (,): 411–23;\nArcodia, C., Confucian Values and Their Implications for the Tourism Industry (2003) CAUTHE 2003: Riding the Wave of Tourism and Hospitality Research, 6, , Lismore, New South Wales, Australia, Southern Cross University;\nArcodia, C., Whitford, M., Festival Attendance and the Development of Social Capital. (2006) Journal of Convention &amp;amp; Event Tourism, 8 (2), pp. 1-18;\nAry, D., Jacobs, L.C., Sorensen, C., (2009) Introduction to Research in Education, , 8th ed., Belmont, CA, Wadsworth Cengage Learning;\nBabbie, E., (2005) The Basics of Social Research, , 4th ed., Belmont, CA, Wadsworth Cengage Learning;\nBennett, N., Lemelin, R.H., Koster, R., Budke, I., A Capital Assets Framework for Appraising and Building Capacity for Tourism Development in Aboriginal Protected Area Gateway Communities (2012) Tourism Management, 33 (4). , (,): 752–66;\nBhatta, K., Ohe, Y., Farmers’ Willingness to Establish Community-Based Agritourism: Evidence from Phikuri Village, Nepal (2019) International Journal of Tourism Sciences, 19 (2). , (,): 128–44;\nBollen, K.A., (1989) Structural Equations with Latent Variables, , New York, John Wiley;\nBonn, M.A., Joseph, S.M., Dai, M., International versus Domestic Visitors: An Examination of Destination Image Perceptions (2005) Journal of Travel Research, 43 (3), pp. 294-301;\nBramwell, B., Lane, B., Critical Research on the Governance of Tourism and Sustainability (2011) Journal of Sustainable Tourism, , 19 (4/5): 411–21;\nByrne, B.M., (2010) Structural Equation Modeling with AMOS: Basic Concepts, Applications, and Programming, , 2nd ed., New York, Routledge;\nCarpiano, R.M., Hystad, P.W., ‘Sense of Community Belonging’ in Health Surveys: What Social Capital Is It Measuring? (2011) Health and Place, 17 (2). , (,): 606–17;\nChen, C.C., Lin, Y.H., Petrick, J.F., Social Biases of Destination Perceptions (2013) Journal of Travel Research, 52 (2). , (,): 240–52;\nChen, M.F., Self-Efficacy or Collective Efficacy within the Cognitive Theory of Stress Model: Which More Effectively Explains People’s Self-Reported Pro-environmental Behavior? (2015) Journal of Environmental Psychology, 42, pp. 66-75;\nChen, X.P., Chen, C.C., On the Intricacies of the Chinese Guanxi: A Process Model of Guanxi Development (2004) Asia Pacific Journal of Management, 21 (3). , (,): 305–24;\nCho, K.S., Um, S.H., Lee, T.J., Perceived Restorativeness of Visits to Cultural Heritage Sites (2016) Asia Pacific Journal of Tourism Research, 21 (9). , (,): 1046–69;\nChoo, H., Jamal, T., Tourism on Organic Farms in South Korea: A New Form of Ecotourism. (2009) Journal of Sustainable Tourism, 17 (4). , (,): 431–54;\nCostanza, R., Graumlich, L.J., Steffen, W., Sustainability or Collapse: Lessons from Integrating the History of Humans and the Rest of Nature (2007) Geological Society of America Bulletin, 59 (9). , (,): 941–76;\nDoran, R., Hanss, D., Larsen, S., Intentions to Make Sustainable Tourism Choices: Do Value Orientations, Time Perspective, and Efficacy Beliefs Explain Individual Differences? (2017) Scandinavian Journal of Hospitality and Tourism, 17 (3). , (,): 223–38;\nFan, Y.M., Zhang, X.N., Wang, Y.M., Confucian Tourism Thoughts: A Study Review and Reexamination (2008) Tourism Tribune, 12 (1), pp. 77-81;\nFarh, J.L., Tsui, A.S., Xin, K., Cheng, B.S., The Influence of Relational Demography and Guanxi: The Chinese Case (1998) Organization Science, 9 (4). , (,): 471–88;\nFredline, L., Jago, L., Deery, M., The Development of a Generic Scale to Measure the Social Impacts of Events (2003) Event Management, 8 (1), pp. 23-37;\nGao, J., Wu, B., Revitalizing Traditional Villages through Rural Tourism: A Case Study of Yuanjia Village, Shaanxi Province, China (2017) Tourism Management, 63. , 223–33;\nGittel, R., Vidal, A., (1998) Community Organizing: Building Social Capital as a Development Strategy, , London, Sage;\nGuo, L., Wang, Z.Z., Zhu, T.Z., Social Capital and the Governance of Ethnic Tourism Communities (2015) Journal of Sichuan Normal University, 42 (1), pp. 62-69;\nGursoy, D., Ouyang, Z., Nunkoo, R., Wei, W., Residents’ Impact Perceptions of and Attitudes towards Tourism Development: A Meta-analysis (2019) Journal of Hospitality Marketing and Management, 28 (3). , (,): 306–33;\nHadinejad, A., Moyle, B.D., Scott, N., Kralj, A., Nunkoo, R., Residents’ Attitudes to Tourism: A Review (2019) Tourism Review, 74 (2). , (,): 150–65;\nHair, J.F., Jr., Black, W.C., Babin, B.J., Anderson, R.E., (2014) Multivariate Data Analysis, , 7th ed., Essex, UK, Pearson Prentice Hall;\nHall, C.M., Lew, A., (2009) Understanding and Managing Tourism Impacts: An Integrated Approach, , London, Routledge;\nHarrison, D., Cocoa, Conservation and Tourism Grande Riviere, Trinidad (2007) Annals of Tourism Research, 34 (4). , (,): 919–42;\nHatcher, L., (1994) A Step-by-Step Approach to Using the SAS System for Factor Analysis and Structural Equation Modeling, , Cary, NC, SAS Institute;\nHu, L.-T., Bentler, P.M., Cutoff Criteria for Fit Indexes in Covariance Structure Analysis: Conventional Criteria versus New Alternatives (1999) Structural Equation Modeling, 6 (1), pp. 1-55;\nHwang, D.B., Golemon, P.L., Chen, Y., Wang, T.S., Hung, W.S., Guanxi and Business Ethics in Confucian Society Today: An Empirical Case Study in Taiwan (2009) Journal of Business Ethics, 89 (2). , (,): 235–50;\nJiang, L., Su, Q., Du, Z.B., Review and Rethink of the Tourism Social-Cultural Impact Research in 21st Century (2013) Tourism Tribune, 28 (12), pp. 24-33;\nJóhannesson, G.P., Skaptadóttir, U.D., Benediktsson, K., Coping with Social Capital? The Cultural Economy of Tourism in the North (2003) Sociologia Ruralis, 43 (1), pp. 3-16;\nJones, S., Community-Based Ecotourism: The Significance of Social Capital (2005) Annals of Tourism Research, 32 (2). , (,): 303–24;\nJugert, P., Greenaway, K.H., Barth, M., Büchner, R., Eisentraut, S., Fritsche, I., Collective Efficacy Increases Pro-environmental Intentions through Increasing Self-efficacy (2016) Journal of Environmental Psychology, 48, pp. 12-23;\nKaiser, H.F., An Index of Factorial Simplicity (1974) Psychometrika, 39 (1), pp. 31-36;\nKarlsson, S.-E., The Social and the Cultural Capital of a Place and Their Influence on the Production of Tourism: A Theoretical Reflection Based on an Illustrative Case Study (2005) Scandinavian Journal of Hospitality and Tourism, 5 (2). , (,): 102–15;\nKim, S., Petrick, J.F., Residents’ Perception on Impacts of the FIFA 2002 World Cup: The Case of Seoul as a Host City (2005) Tourism Management, 26, pp. 25-38;\nKim, S.R., Youn, S.H., Um, S.H., Lee, T.J., The Mediation of Information Technology on Visitors’ Experience at a Cultural Heritage Site (2016) Asia Pacific Journal of Tourism Research, 21 (10). , (,): 1126–41;\nKipnis, A.B., (1997) Producing Guanxi, , Durham, NC, Duke University Press;\nKline, R.B., (2005) Principles and Practice of Structural Equation Modeling, , 2nd ed., New York, Guilford;\nKnapp, K.N., (2005) Selfless Offspring: Filial Children and Social Order in Medieval China, , Honolulu, HI, University of Hawaii Press;\nKusakabe, E., Social Capital Networks for Achieving Sustainable Development. (2012) Local Environment, 17 (10). , (,): 1043–62;\nLance, C.E., Butts, M.M., Michels, L.C., The Sources of Four Commonly Reported Cutoff Criteria: What Did They Really Say? (2006) Organizational Research Methods, 9 (2). , (,): 202–20;\nLee, I.S., Lee, T.J., Arcodia, C., The Effect of Community Attachment on Cultural Festival Visitors’ Satisfaction and Future Intentions (2014) Current Issues in Tourism, 17 (9). , (,): 800–12;\nLee, J.W., Jones, P.S., Mineyama, Y., Zhang, X.E., Cultural Differences in Responses to a Likert Scale (2002) Research in Nursing and Health, 25 (4), pp. 295-306;\nLee, T.J., Stanciulescu, G., (2011) Special Interest Tourism for Community Benefits, , Bucharest, Romania, ASE Publishing House., eds., :, : 978-606-505-404-2;\nLee, T.J., Li, J., Kim, H.K., Community Residents’ Perceptions and Attitudes towards Heritage Tourism in a Historic City (2007) Tourism and Hospitality Planning and Development, 4 (2), pp. 91-109;\nLee, T.J., Riley, M., Hampton, M.P., Conflict and Progress: Tourism Development in Korea (2010) Annals of Tourism Research, 37 (2). , (,): 355–76;\nLee, T.J., Stanciulescu, G., (2011) Special Interest Tourism for Community Benefits, , Bucharest, Romania, ASE Publishing House., eds;\nLeong, D.C.K., Heritage or Hesitate? Preserving Authenticity in Hong Kong Tourism (2016) International Journal of Tourism Sciences, 16 (4), pp. 191-202;\nLehtonen, M., The Environmental–Social Interface of Sustainable Development: Capabilities, Social Capital, Institutions (2004) Ecological Economics, 49 (2), pp. 199-214;\nLi, J., A Research of Social Capital Participation in Rural Tourism Development in Xihua Village, Heqing, Yunan Province (2012) Tourism Forum, 5 (3), pp. 80-86;\nLi, P.P., Guanxi as the Chinese Norm for Personalized Social Capital: Toward an Integrated Duality Framework of Informal Exchange (2006) Handbook of Research on Asian Business, pp. 62-83. , Yeung H.W., (ed), London, Edward Elgar,,. edited by;\nLi, Y., Zhang, Y., Zheng, S., Social Capital, Portfolio Management Capability and Exploratory Innovation: Evidence from China (2016) Journal of Business and Industrial Marketing, 31 (6), pp. 794-807;\nLin, N., How the East and the West Shall Meet? (2002) Development and Society, 31. , 211–44;\nLochner, K., Kawachi, I., Kennedy, B.P., Social Capital: A Guide to Its Measurement (1999) Health and Place, 5 (4). , (,): 259–70;\nLoehlin, J.C., (2004) Latent Variable Models: An Introduction to Factor, Path, and Structural Equation Analysis, , 4th ed., Mahwah, NJ, Lawrence Erlbaum;\nLowe, K.D., Heaven and Earth: Sustaining Elements in Hakka Tulou (2012) Sustainability, 4 (11). , (,): 2795–802;\nLuo, Q., Lu, X., Study on the Net Economic Impact of Mega Sport Events: Perspective of Visitors’ Expenditure (Case Study of the 2010 Guangzhou Asian Games) (2014) International Journal of Tourism Sciences, 14 (2), pp. 36-80;\nMacbeth, J., Carson, D., Northcote, J., Social Capital, Tourism and Regional Development: SPCC as a Basis for Innovation and Sustainability (2004) Current Issues in Tourism, 7 (6). , (,): 502–22;\nMcGehee, N.G., Lee, S., O’Bannon, T.L., Perdue, R.R., Tourism-Related Social Capital and Its Relationship with Other Forms of Capital: An Exploratory Study (2010) Journal of Travel Research, 49 (4), pp. 486-500;\nMeyer, K.E., Asian Management Research Needs More Self-Confidence (2006) Asia Pacific Management Journal, 23 (2). , (,): 119–37;\nMeyers, L.S., Gamst, G., Guarino, A.J., (2017) Applied Multivariate Research: Design and Interpretation, , 3rd ed., London, Sage;\nMisener, L., Mason, D.S., Creating Community Networks: Can Sporting Events Offer Meaningful Sources of Social Capital? (2006) Managing Leisure, 11 (1), pp. 39-56;\nMitchell, V.W., Greatorex, M., Risk Perception and Reduction in the Purchase of Consumer Services (1993) Service Industries Journal, 13 (4), pp. 179-200;\nMoscardo, G., (2008) Building Community Capacity for Tourism Development, , Wallingford, UK, CAB International;\nNarayan, D., Cassidy, M.F., A Dimensional Approach to Measuring Social Capital: Development and Validation of a Social Capital Inventory (2001) Current Sociology, 49 (2), pp. 59-102;\nNordin, S., Westlund, H., Social Capital and the Life Cycle Model: The Transformation of the Destination of Åre (2009) Tourism Review, 57 (3). , (,): 259–84;\nNunkoo, R., Governance and Sustainable Tourism: What Is the Role of Trust, Power and Social Capital? (2017) Journal of Destination Marketing and Management, 6 (4). , (,): 277–85;\nNunkoo, R., Ramkissoon, H., Structural Equation Modelling and Regression Analysis in Tourism Research (2012) Current Issues in Tourism, 15 (8), pp. 777-802;\nNunkoo, R., Ramkissoon, H., Gursoy, D., Use of Structural Equation Modeling in Tourism Research: Past, Present, and Future (2013) Journal of Travel Research, 52 (6). , (,): 759–71;\nNunkoo, R., Smith, S.L.J., Ramkissoon, H., Residents’ Attitudes to Tourism: A Longitudinal Study of 140 Articles from 1984 to 2010 (2013) Journal of Sustainable Tourism, 21 (1), pp. 5-25;\nNunnally, J.C., (1978) Psychometric Theory, , 2nd ed., New York, McGraw-Hill;\nNurjannah, I., Mills, J.E., Park, T., Usher, K., Conducting a Grounded Theory Study in a Language other Than English: Procedures for Ensuring the Integrity of Translation (2014) Sage Open, pp. 1-10. , January-March;\nOoi, N., Laing, J., Mair, J., Social Capital as a Heuristic Device to Explore Sociocultural Sustainability: A Case Study of Mountain Resort Tourism in the Community of Steamboat Springs, Colorado, USA (2015) Journal of Sustainable Tourism, 23 (3). , (,): 417–36;\nPark, E., Choi, B.K., Lee, T.J., The Role and Dimensions of Authenticity in Heritage Tourism (2019) Tourism Management, 74, pp. 99-109;\nPark, K., Lee, J., Lee, T.J., Residents’ Attitudes toward Future Tourism Development in Terms of Community Well-Being and Attachment (2017) Asia Pacific Journal of Tourism Research, 22 (2). , (,): 160–72;\nPrayag, G., Hosany, S., Nunkoo, R., Alders, T., London Residents’ Support for the 2012 Olympic Games: The Mediating Effect of Overall Attitude (2013) Tourism Management, 36. , 629–40;\nPreston, D.S., Chen, D.Q., Swink, M., Meade, L., Generating Supplier Benefits through Buyer-Enabled Knowledge Enrichment: A Social Capital Perspective (2017) Decision Sciences, 48 (2). , (,): 248–87;\nPrince, D.M., Hohl, B., Hunter, B.A., Thompson, A.B., Collective Efficacy as a Key Context in Neighborhood Support for Urban Youth (2019) American Journal of Community Psychology, 63 (1-2). , (,): 179–89;\nPutnam, R.D., (2000) Bowling Alone: The Collapse and Revival of American Community, , New York, Simon &amp;amp; Schuster;\nQian, C., Sasaki, N., Jourdain, D., Kim, S.M., Shivakoti, P.G., Local Livelihood under Different Governances of Tourism Development in China: A Case Study of Huangshan Mountain Area (2017) Tourism Management, 61. , 221–33;\nRastegar, R., Tourism Development and Conservation, Do Local Resident Attitudes Matter? (2019) International Journal of Tourism Sciences, 19 (3). , (,): 181–91;\nRaubenheimer, J., An Item Selection Procedure to Maximize Scale Reliability and Validity (2004) SA Journal of Industrial Psychology, 30 (4), pp. 59-64;\nRoseland, M., Sustainable Community Development: Integrating Environmental, Economic, and Social Objectives (2000) Progress in Planning, 54 (2), pp. 73-132;\nRydin, Y., Holman, N., Re-evaluating the Contribution of Social Capital in Achieving Sustainable Development. (2004) Local Environment, 9 (2). , (,): 117–33;\nSchumacker, R.E., Lomax, R.G., (2010) A Beginners Guide to Structural Equation Modeling, , New York, Routledge;\nSinclair-Maragh, G., Gursoy, D., Residents’ Identity and Tourism Development: The Jamaican Perspective (2017) International Journal of Tourism Sciences, 17 (2). , (,): 107–25;\nSirakaya-Turk, E., Ingram, L., Harrill, R., Resident Typologies within the Integrative Paradigm of Sustain-Centric Tourism Development (2008) Tourism Analysis, 13 (5-6). , (,): 531–44;\nSu, M.M., Wall, G., Xu, K., Heritage Tourism and Livelihood Sustainability of a Resettled Rural Community: Mount Sanqingshan World Heritage Site, China (2016) Journal of Sustainable Tourism, 24 (5). , (,): 735–57;\nTabachnick, B.G., Fidell, L.S., (2001) Using Multivariate Statistics, , New York, Pearson;\nWang, Y.C., Xiang, Z., Toward a Theoretical Framework of Collaborative Destination Marketing (2007) Journal of Travel Research, 46 (1), pp. 75-85;\nWoolcock, M., Narayan, D., Social Capital: Implications for Development Theory, Research, and Policy (2000) World Bank Research Observer, 15 (2). , (,): 225–49;\nWu, S.-S., Qiu, X., Wang, L., Population Estimation Methods in GIS and Remote Sensing: A Review (2005) GI Science and Remote Sensing, 42 (1), pp. 80-96;\nXu, Q., Perkins, D.D., Chow, J.C.C., Sense of Community, Neighboring, and Social Capital as Predictors of Local Political Participation in China (2010) American Journal of Community Psychology, 45 (3-4). , (,): 259–71;\nYang, J., Ryan, C., Zhang, L., The Use of Questionnaires in Chinese Tourism Research (2012) Annals of Tourism Research, 39 (3). , (,): 1690–93;\nZhang, X.M., Ding, P.Y., Bao, J.G., Patron-Client Ties in Tourism: The Case Study of Xidi, China (2009) Tourism Geographies, 73 (6). , (,): 259–63;\nZhang, Y., Lee, T.J., Xiong, Y., A Conflict Resolution Model for Sustainable Heritage Tourism (2019) International Journal of Tourism Research, 21. , 478–92;\nZhao, W., Ritchie, J.B., Echtner, C.M., Social Capital and Tourism Entrepreneurship (2011) Annals of Tourism Research, 38 (4). , (,): 1570–93","page":"656-669","publisher":"SAGE Publications Ltd","publisher-place":"Faculty of Hospitality and Tourism Management, Macau University of Science and Technology (MUST), Avenida Wai Long, Taipa, Macau","title":"Sociocultural Sustainability and the Formation of Social Capital from Community-based Tourism","type":"article-journal","volume":"60"},"uris":["http://www.mendeley.com/documents/?uuid=d05da7e0-b8f5-4a88-b5dc-f288c4ad7783"]}],"mendeley":{"formattedCitation":"(Zhang et al., 2021)","plainTextFormattedCitation":"(Zhang et al., 2021)","previouslyFormattedCitation":"(Zhang et al., 2021)"},"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Zhang et al., 2021)</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mengungkapkan bahwa sifat multidimensi dari dampak sosial pariwisata yang dirasakan pada modal sosial dalam komunitas pariwisata Tiongkok dan berkontrubusi pada pemahaman yang lebih baik tentang bagaimana penduduk memandang modal sosial yang terkait dengan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sebagai bagian dari pembangunan berkelanjutan. </w:t>
      </w:r>
    </w:p>
    <w:p w:rsidR="008D1213" w:rsidRPr="00E1223A" w:rsidRDefault="008D1213" w:rsidP="008D1213">
      <w:pPr>
        <w:spacing w:after="0"/>
        <w:ind w:left="720" w:firstLine="720"/>
        <w:jc w:val="both"/>
        <w:rPr>
          <w:rFonts w:ascii="Book Antiqua" w:hAnsi="Book Antiqua" w:cs="Times New Roman"/>
          <w:sz w:val="24"/>
          <w:szCs w:val="24"/>
        </w:rPr>
      </w:pPr>
      <w:r w:rsidRPr="00E1223A">
        <w:rPr>
          <w:rFonts w:ascii="Book Antiqua" w:hAnsi="Book Antiqua" w:cs="Times New Roman"/>
          <w:sz w:val="24"/>
          <w:szCs w:val="24"/>
        </w:rPr>
        <w:t xml:space="preserve">Selain itu, Zhang, y juga merupakan seorang penulis artikel yang berjudul </w:t>
      </w:r>
      <w:r w:rsidRPr="00E1223A">
        <w:rPr>
          <w:rFonts w:ascii="Book Antiqua" w:hAnsi="Book Antiqua" w:cs="Times New Roman"/>
          <w:i/>
          <w:sz w:val="24"/>
          <w:szCs w:val="24"/>
        </w:rPr>
        <w:t>“Residents’ perception of the influence of luxury chain hotels on ethnic tourism communities</w:t>
      </w:r>
      <w:r w:rsidRPr="00E1223A">
        <w:rPr>
          <w:rFonts w:ascii="Book Antiqua" w:hAnsi="Book Antiqua" w:cs="Times New Roman"/>
          <w:sz w:val="24"/>
          <w:szCs w:val="24"/>
        </w:rPr>
        <w:t xml:space="preserve">. Hasil panelitian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080/14766825.2019.1591700","ISSN":"14766825 (ISSN)","abstract":"Despite considerable discussion on how resident perceptions impact on current tourism development, there is little evidence that this discussion has any impact on the factors that contribute to tourism’s presence. This paper reports on action research which was aimed at identifying what impacts host residents do perceive regarding luxury hotel development in ethnic destinations in China, and how they comment on such impacts when trying to use luxury hotels effectively in a sustainable development strategy for destination communities. Based on ethnographic interviews with Tibetan residents who live in a village near the Songtsam Shangri-la MGallery Collection operated by Accor in YunNan province, China, the study highlights the important issues in economic, sociocultural and environmental impacts as seen by those residents. These included unfair economic profit sharing, double-edged perception of luxury hotels and local livelihood, potential concerns about their religious beliefs and improving the status of women, and over-optimism about the possible negative influences on local environment, daily life, and the traditional consciousness of environmental preservation. The management implications for both local tourism authorities and hotel practitioners are discussed as well as the limitations of the research and the paper makes suggestions for future studies. © 2019, © 2019 Informa UK Limited, trading as Taylor &amp; Francis Group.","author":[{"dropping-particle":"","family":"Zhang","given":"Y","non-dropping-particle":"","parse-names":false,"suffix":""},{"dropping-particle":"","family":"Lee","given":"T J","non-dropping-particle":"","parse-names":false,"suffix":""},{"dropping-particle":"","family":"Xiong","given":"Y","non-dropping-particle":"","parse-names":false,"suffix":""}],"container-title":"Journal of Tourism and Cultural Change","id":"ITEM-1","issue":"4","issued":{"date-parts":[["2019"]]},"language":"English","note":"Cited By :3\n\nExport Date: 31 March 2021\n\nCorrespondence Address: Zhang, Y.; Faculty of Hospitality and Tourism Management, Avenida Wai Long, Macau; email: yangzhang@must.edu.mo\n\nReferences: Adongo, R., Choe, J.A., Han, H., Tourism in Hoi An, Vietnam: Impacts, perceived benefits, community attachment and support for tourism development (2017) International Journal of Tourism Sciences, 17 (2), pp. 86-106; \nAndereck, K., Nyaupane, G., Exploring the nature of tourism and quality of life perceptions among residents (2010) Journal of Travel Research, 50 (3), pp. 248-260;\nAndereck, K.L., Valentine, K.M., Knopf, R.C., Vogt, C.A., Residents’ perceptions of community tourism impacts (2005) Annals of Tourism Research, 32 (4), pp. 1056-1076;\nBaker, D.A., Crompton, J.L., Quality, satisfaction and behavioral intentions (2000) Annals of Tourism Research, 27 (3), pp. 785-804;\nBernstein, L., Luxury and the hotel brand: Art, science, or fiction? (1999) Cornell Hotel and Restaurant Administration Quarterly, 40 (1), pp. 47-53;\nBuchanan, D., Boddy, D., McCalman, J., Getting in, getting on, getting out and getting back (1988) Systems Administration, 10 (1), pp. 45-50;\nCai, Y., Yang, Y., Li, H.M., Qin, S.T., The temporal-spatial change and operational and operational mechanism of the residents’ cultural attachment in ethic tourism villages: A case study of Xijiang Miao village group in Guizhou (2017) China. Human Geography, 32 (4), pp. 146-154;\nChan, B., Yeung, S., Hotel development in China: The hoteliers’ perspective (2009) Journal of China Tourism Research, 5 (2), pp. 210-223;\nCharmaz, K., (2006) Constructing grounded theory: A practical guide through qualitative research, , London: Sage;\nChen, C.F., Chen, F.S., Experience quality, perceived value, satisfaction and behavioral intentions for heritage tourists (2010) Tourism Management, 31 (1), pp. 29-35;\nChen, W.J., Chen, M.L., Factors affecting the hotel's service quality: Relationship marketing and corporate image (2013) Journal of Hospitality Marketing &amp;amp; Management, 23, pp. 77-96;\nCorbin, J., Strauss, A., (2008) Basics of qualitative research, , Thousand Oaks, CA: Sage;\nCrook, C., The good company (2005) The Economist, 22, pp. 1-3;\nDyer, P., Gursoy, D., Sharma, B., Carter, J., Structural modeling of resident perceptions of tourism and associated development on the Sunshine Coast (2007) Australia. Tourism Management, 28 (2), pp. 409-422;\nFiske, A.P., The four elementary forms of sociality: Framework for a unified theory of social relations (1992) Psychological Review, 99 (4), p. 689;\nFontana, A., Frey, J.H., The interview: From structured questions to negotiated text (2000) Handbook of Qualitative Research, 2 (6), pp. 645-672;\nFraj, E., Matute, J., Melero, I., Environmental strategies and organizational competitiveness in the hotel industry: The role of learning and innovation as determinants of environmental success (2015) Tourism Management, 46, pp. 30-42;\nFranklin, A., The tourism ordering. Taking tourism more seriously as a globalising ordering (2008) Civilisations. Revue Internationale D'anthropologie et de Sciences Humaines, 57, pp. 25-39;\nFurunes, T., Mykletun, R.J., Age management in Norwegian hospitality businesses (2005) Scandinavian Journal of Hospitality and Tourism, 5 (2), pp. 116-134;\nGlaser, B.G., Doing formal theory (2007) Handbook of grounded theory, pp. 509-535. , Bryant A., Charmaz K., (eds), London: Sage,. (Eds;\nGu, H., Ryan, C., Ethics and corporate social responsibility: An analysis of the views of Chinese hotel managers (2011) International Journal of Hospitality Management, 30 (4), pp. 875-885;\nGu, H., Ryan, C., Yu, L., The changing structure of the Chinese hotel industry: 1980–2012 (2012) Tourism Management Perspectives, 4, pp. 56-63;\nGursoy, D., Chi, C.G., Dyer, P., An examination of locals’ attitudes (2009) Annals of Tourism Research, 36, pp. 723-726;\nGursoy, D., Chi, C.G., Dyer, P., Locals’ attitudes toward mass and alternative tourism: The case of Sunshine Coast (2010) Australia. Journal of Travel Research, 49 (3), pp. 381-394;\nGursoy, D., Jurowski, C., Uysal, M., Resident attitudes: A structural modeling approach (2002) Annals of Tourism Research, 29 (1), pp. 79-105;\nGursoy, D., Rutherford, D.G., Host attitudes toward tourism: An improved structural model (2004) Annals of Tourism Research, 31 (3), pp. 495-516;\nHall-Lew, L., (2009) Ethnicity and phonetic variation in a San Francisco neighborhood, , Stanford: Stanford University;\nHarrill, R., Residents’ attitudes toward tourism development: A literature review with implications for tourism planning (2004) Journal of Planning Literature, 18 (3), pp. 251-266;\nHarrison, D., Towards developing a framework for analysing tourism phenomena: A discussion (2007) Current Issues in Tourism, 10 (1), pp. 61-86;\nHolcomb, J.L., Upchurch, R.S., Okumus, F., Corporate social responsibility: What are top hotel companies reporting? (2007) International Journal of Contemporary Hospitality Management, 19 (6), pp. 461-475;\nHoljevac, I.A., A vision of tourism and the hotel industry in the 21st century (2003) International Journal of Hospitality Management, 22 (2), pp. 129-134;\nHwang, S.N., Chang, T.Y., Using data envelopment analysis to measure hotel managerial efficiency change in Taiwan (2003) Tourism Management, 24 (4), pp. 357-369;\nJones, D.L., Day, J., Quadri-Felitti, D., Emerging definitions of boutique and lifestyle hotels: A Delphi study (2013) Journal of Travel &amp;amp; Tourism Marketing, 30 (7), pp. 715-731;\nJurowski, C., Uysal, M., Williams, D.R., A theoretical analysis of host community resident reactions to tourism (1997) Journal of Travel Research, 36 (2), pp. 3-11;\nKasim, A., Socio-environmentally responsible hotel business: Do tourists to Penang Island, Malaysia care? (2004) Journal of Hospitality &amp;amp; Leisure Marketing, 11 (4), pp. 5-28;\nKhizindar, T.M., Effects of tourism on residents’ quality of life in Saudi Arabia: An empirical study (2012) Journal of Hospitality Marketing &amp;amp; Management, 21 (6), pp. 617-637;\nKo, D.W., Stewart, W.P., A structural equation model of residents’ attitudes for tourism development (2002) Tourism Management, 23 (5), pp. 521-530;\nKuvan, Y., Akan, P., Residents’ attitudes toward general and forest-related impacts of tourism: The case of Belek (2005) Antalya. Tourism Management, 26 (5), pp. 691-706;\nLankford, S.V., Howard, D.R., Developing a tourism impact attitude scale (1994) Annals of Tourism Research, 21 (1), pp. 121-139;\nLi, Q.C., Zhou, L.Q., Fan, L.N., The impact of interpersonal and people-land relationships on residents’ support for tourism: An empirical study based on the sample from two ethnic tourism villages (2015) Journal of Business Economics, 281 (3), pp. 75-84;\nMcCartney, G., Ge, Z.Y., An examination of the pull and push factors influencing hotel selection by Chinese outbound travelers (2016) International Journal of Tourism Sciences, 16 (1-2), pp. 41-59;\nMcGehee, N.G., Andereck, K.L., Factors predicting rural residents’ support of tourism (2004) Journal of Travel Research, 43 (2), pp. 131-140;\nMilman, A., Pizam, A., Social impacts of tourism on central Florida (1988) Annals of Tourism Research, 15 (2), pp. 191-204;\nMoscardo, G., Sustainable tourism innovation: Challenging basic assumptions (2008) Tourism Review International, 8 (1), pp. 4-13;\nMoscardo, G., Building social capital to enhance the quality of life of destination residents (2012) Handbook of tourism and quality of life research, pp. 403-422. , Uysal M., Perdue R., Sirgy M.J., (eds), New York, NY: Springer,. (Eds;\nMurphy, P.E., Price, G.G., Tourism and sustainable development (2005) Global Tourism, 3, pp. 167-193;\nNieves, J., Segarra-Ciprés, M., Management innovation in the hotel industry (2015) Tourism Management, 46, pp. 51-58;\nNorthcote, J., Macbeth, J., Conceptualizing yield: Sustainable tourism management (2006) Annals of Tourism Research, 33 (1), pp. 199-220;\nNunkoo, R., Smith, S.L.J., Ramkissoon, H., Residents’ attitudes to tourism: A longitudinal study of 140 articles from 1984 to 2010 (2013) Journal of Sustainable Tourism, 21 (1), pp. 5-25;\nPerdue, R.R., Long, P.T., Allen, L., Resident support for tourism development (1990) Annals of Tourism Research, 17 (4), pp. 586-599;\nPine, R., China’s hotel industry: Serving a massive market (2002) Cornell Hotel and Restaurant Administration Quarterly, 43 (3), pp. 61-70;\nPine, R., Qi, P., Barriers to hotel chain development in China (2004) International Journal of Contemporary Hospitality Management, 16 (1), pp. 37-44;\nRust, R.T., Zahorik, A.J., Keiningham, T.L., Return on quality (ROQ): Making service quality financially accountable (1995) The Journal of Marketing, 59 (2), pp. 58-70;\nSaarinen, J., Traditions of sustainability in tourism studies (2006) Annals of Tourism Research, 33 (4), pp. 1121-1140;\nSharpley, R., Tourism and sustainable development: Exploring the theoretical divide (2000) Journal of Sustainable Tourism, 8 (1), pp. 1-19;\nShun, M.Y., Jin, B., Zhen, W.J., Analysis on changes of rural landscape in southwest ethnic tourist destinations based on residents perceptions: A case study of Chengyang villages, Tang’an village and Jiuzhaigou (2017) Journal of Guilin University of Technology, 37 (4), pp. 732-737;\nSinclair-Maragh, G., Gursoy, D., Residents’ identity and tourism development: The Jamaican perspective (2017) International Journal of Tourism Sciences, 17 (2), pp. 107-125;\nSu, J., Sun, J.X., Microcosmic research on the impact of tourism on social relations changes in ethnic communities: Taking Basha Miao village as an example (2017) Tourism Tribune, 32 (4), pp. 87-95;\nTan, A.-L., Lee, T.J., Kim, J.J., Resident perceptions of casinos in a newly developed casino destination (2017) International Journal of Tourism Sciences, 17 (1), pp. 15-31;\nUca, S., Altintas, V., Tuzunkan, D., Toanoglou, M., A study on the effects of demographic factors on hotel selection process (2017) International Journal of Tourism Sciences, 17 (4), pp. 231-246;\nUmasuthan, H., Park, O.-J., The challenges faced by hotel service industry in Sri Lanka (2018) International Journal of Tourism Sciences, 18 (2), pp. 77-88;\nVargas-Sánchez, A., Plaza-Mejia, M.D.L.Á., Porras-Bueno, N., Understanding residents’ attitudes toward the development of industrial tourism in a former mining community (2009) Journal of Travel Research, 47 (3), pp. 373-387;\nWheeler, D.F., (2006) Understanding the value of boutique hotels, , Unpublished doctoral dissertation). Massachusetts Institute of Technology, MA;\nWu, P.L., Yang, Y., Cai, Y., Li, D.D., Yin, H.M., The difference research on residents’ perceptions and attitudes of tourism impact: A case study of different tourism life cycle ethic villages in Guizhou (2015) Journal of Guizhou Normal University: Natural Sciences, 33 (3), pp. 104-110;\nXu, J., (2012) A history of the Chinese hospitality industry, , Beijing: China Tourism Press;\nYang, J.H., Li, T.Y., Xu, D.P., Spatial differentiation and mechanism of residents’ cognition towards cultural compensation in ethnic tourism village: The Xijiang Qianhu Miao village case (2015) Progress in Geography, 34 (9), pp. 1167-1178;\nYoon, Y., Gursoy, D., Chen, J.S., Validating a tourism development theory with structural equation modeling (2001) Tourism Management, 22 (4), pp. 363-372;\nZeng, B., Ryan, C., Assisting the poor in China through tourism development: A review of research (2012) Tourism Management, 33 (2), pp. 239-248;\nZhang, H.Q., Pine, R., Lam, T., (2005) Tourism and hotel development: From political to economic Success, , Binghamton: Haworth Hospitality Press","page":"432-448","publisher":"Routledge","publisher-place":"Faculty of Hospitality and Tourism Management, Macau University of Science and Technology (MUST), Taipa, Macau","title":"Residents’ perception of the influence of luxury chain hotels on ethnic tourism communities","type":"article-journal","volume":"17"},"uris":["http://www.mendeley.com/documents/?uuid=b3a7fad6-6d13-426a-a272-ecefe4f89a49"]}],"mendeley":{"formattedCitation":"(Zhang et al., 2019)","plainTextFormattedCitation":"(Zhang et al., 2019)","previouslyFormattedCitation":"(Zhang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Zhang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w:t>
      </w:r>
      <w:r w:rsidRPr="00E1223A">
        <w:rPr>
          <w:rFonts w:ascii="Book Antiqua" w:hAnsi="Book Antiqua" w:cs="Times New Roman"/>
          <w:sz w:val="24"/>
          <w:szCs w:val="24"/>
        </w:rPr>
        <w:lastRenderedPageBreak/>
        <w:t xml:space="preserve">menyoroti masalah penting dalam dampak ekonomi; sosial budaya; dan lingkungan, termasuk pembagian keuntungan ekonomi yang tidak adil, persepsi bermata dua tentang hotel dan mata pencaharian lokal, potensi kekhawatiran tentang keyakinan agama dan peningkatan status perempuan, optimisisme yang berlebihan tentang kemungkinan pengaruh negatif terhadap lingkungan lokal; kehidupan sehari-hari; dan tradisional. Pada penelitiannya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080/14766825.2019.1591700","ISSN":"14766825 (ISSN)","abstract":"Despite considerable discussion on how resident perceptions impact on current tourism development, there is little evidence that this discussion has any impact on the factors that contribute to tourism’s presence. This paper reports on action research which was aimed at identifying what impacts host residents do perceive regarding luxury hotel development in ethnic destinations in China, and how they comment on such impacts when trying to use luxury hotels effectively in a sustainable development strategy for destination communities. Based on ethnographic interviews with Tibetan residents who live in a village near the Songtsam Shangri-la MGallery Collection operated by Accor in YunNan province, China, the study highlights the important issues in economic, sociocultural and environmental impacts as seen by those residents. These included unfair economic profit sharing, double-edged perception of luxury hotels and local livelihood, potential concerns about their religious beliefs and improving the status of women, and over-optimism about the possible negative influences on local environment, daily life, and the traditional consciousness of environmental preservation. The management implications for both local tourism authorities and hotel practitioners are discussed as well as the limitations of the research and the paper makes suggestions for future studies. © 2019, © 2019 Informa UK Limited, trading as Taylor &amp; Francis Group.","author":[{"dropping-particle":"","family":"Zhang","given":"Y","non-dropping-particle":"","parse-names":false,"suffix":""},{"dropping-particle":"","family":"Lee","given":"T J","non-dropping-particle":"","parse-names":false,"suffix":""},{"dropping-particle":"","family":"Xiong","given":"Y","non-dropping-particle":"","parse-names":false,"suffix":""}],"container-title":"Journal of Tourism and Cultural Change","id":"ITEM-1","issue":"4","issued":{"date-parts":[["2019"]]},"language":"English","note":"Cited By :3\n\nExport Date: 31 March 2021\n\nCorrespondence Address: Zhang, Y.; Faculty of Hospitality and Tourism Management, Avenida Wai Long, Macau; email: yangzhang@must.edu.mo\n\nReferences: Adongo, R., Choe, J.A., Han, H., Tourism in Hoi An, Vietnam: Impacts, perceived benefits, community attachment and support for tourism development (2017) International Journal of Tourism Sciences, 17 (2), pp. 86-106; \nAndereck, K., Nyaupane, G., Exploring the nature of tourism and quality of life perceptions among residents (2010) Journal of Travel Research, 50 (3), pp. 248-260;\nAndereck, K.L., Valentine, K.M., Knopf, R.C., Vogt, C.A., Residents’ perceptions of community tourism impacts (2005) Annals of Tourism Research, 32 (4), pp. 1056-1076;\nBaker, D.A., Crompton, J.L., Quality, satisfaction and behavioral intentions (2000) Annals of Tourism Research, 27 (3), pp. 785-804;\nBernstein, L., Luxury and the hotel brand: Art, science, or fiction? (1999) Cornell Hotel and Restaurant Administration Quarterly, 40 (1), pp. 47-53;\nBuchanan, D., Boddy, D., McCalman, J., Getting in, getting on, getting out and getting back (1988) Systems Administration, 10 (1), pp. 45-50;\nCai, Y., Yang, Y., Li, H.M., Qin, S.T., The temporal-spatial change and operational and operational mechanism of the residents’ cultural attachment in ethic tourism villages: A case study of Xijiang Miao village group in Guizhou (2017) China. Human Geography, 32 (4), pp. 146-154;\nChan, B., Yeung, S., Hotel development in China: The hoteliers’ perspective (2009) Journal of China Tourism Research, 5 (2), pp. 210-223;\nCharmaz, K., (2006) Constructing grounded theory: A practical guide through qualitative research, , London: Sage;\nChen, C.F., Chen, F.S., Experience quality, perceived value, satisfaction and behavioral intentions for heritage tourists (2010) Tourism Management, 31 (1), pp. 29-35;\nChen, W.J., Chen, M.L., Factors affecting the hotel's service quality: Relationship marketing and corporate image (2013) Journal of Hospitality Marketing &amp;amp; Management, 23, pp. 77-96;\nCorbin, J., Strauss, A., (2008) Basics of qualitative research, , Thousand Oaks, CA: Sage;\nCrook, C., The good company (2005) The Economist, 22, pp. 1-3;\nDyer, P., Gursoy, D., Sharma, B., Carter, J., Structural modeling of resident perceptions of tourism and associated development on the Sunshine Coast (2007) Australia. Tourism Management, 28 (2), pp. 409-422;\nFiske, A.P., The four elementary forms of sociality: Framework for a unified theory of social relations (1992) Psychological Review, 99 (4), p. 689;\nFontana, A., Frey, J.H., The interview: From structured questions to negotiated text (2000) Handbook of Qualitative Research, 2 (6), pp. 645-672;\nFraj, E., Matute, J., Melero, I., Environmental strategies and organizational competitiveness in the hotel industry: The role of learning and innovation as determinants of environmental success (2015) Tourism Management, 46, pp. 30-42;\nFranklin, A., The tourism ordering. Taking tourism more seriously as a globalising ordering (2008) Civilisations. Revue Internationale D'anthropologie et de Sciences Humaines, 57, pp. 25-39;\nFurunes, T., Mykletun, R.J., Age management in Norwegian hospitality businesses (2005) Scandinavian Journal of Hospitality and Tourism, 5 (2), pp. 116-134;\nGlaser, B.G., Doing formal theory (2007) Handbook of grounded theory, pp. 509-535. , Bryant A., Charmaz K., (eds), London: Sage,. (Eds;\nGu, H., Ryan, C., Ethics and corporate social responsibility: An analysis of the views of Chinese hotel managers (2011) International Journal of Hospitality Management, 30 (4), pp. 875-885;\nGu, H., Ryan, C., Yu, L., The changing structure of the Chinese hotel industry: 1980–2012 (2012) Tourism Management Perspectives, 4, pp. 56-63;\nGursoy, D., Chi, C.G., Dyer, P., An examination of locals’ attitudes (2009) Annals of Tourism Research, 36, pp. 723-726;\nGursoy, D., Chi, C.G., Dyer, P., Locals’ attitudes toward mass and alternative tourism: The case of Sunshine Coast (2010) Australia. Journal of Travel Research, 49 (3), pp. 381-394;\nGursoy, D., Jurowski, C., Uysal, M., Resident attitudes: A structural modeling approach (2002) Annals of Tourism Research, 29 (1), pp. 79-105;\nGursoy, D., Rutherford, D.G., Host attitudes toward tourism: An improved structural model (2004) Annals of Tourism Research, 31 (3), pp. 495-516;\nHall-Lew, L., (2009) Ethnicity and phonetic variation in a San Francisco neighborhood, , Stanford: Stanford University;\nHarrill, R., Residents’ attitudes toward tourism development: A literature review with implications for tourism planning (2004) Journal of Planning Literature, 18 (3), pp. 251-266;\nHarrison, D., Towards developing a framework for analysing tourism phenomena: A discussion (2007) Current Issues in Tourism, 10 (1), pp. 61-86;\nHolcomb, J.L., Upchurch, R.S., Okumus, F., Corporate social responsibility: What are top hotel companies reporting? (2007) International Journal of Contemporary Hospitality Management, 19 (6), pp. 461-475;\nHoljevac, I.A., A vision of tourism and the hotel industry in the 21st century (2003) International Journal of Hospitality Management, 22 (2), pp. 129-134;\nHwang, S.N., Chang, T.Y., Using data envelopment analysis to measure hotel managerial efficiency change in Taiwan (2003) Tourism Management, 24 (4), pp. 357-369;\nJones, D.L., Day, J., Quadri-Felitti, D., Emerging definitions of boutique and lifestyle hotels: A Delphi study (2013) Journal of Travel &amp;amp; Tourism Marketing, 30 (7), pp. 715-731;\nJurowski, C., Uysal, M., Williams, D.R., A theoretical analysis of host community resident reactions to tourism (1997) Journal of Travel Research, 36 (2), pp. 3-11;\nKasim, A., Socio-environmentally responsible hotel business: Do tourists to Penang Island, Malaysia care? (2004) Journal of Hospitality &amp;amp; Leisure Marketing, 11 (4), pp. 5-28;\nKhizindar, T.M., Effects of tourism on residents’ quality of life in Saudi Arabia: An empirical study (2012) Journal of Hospitality Marketing &amp;amp; Management, 21 (6), pp. 617-637;\nKo, D.W., Stewart, W.P., A structural equation model of residents’ attitudes for tourism development (2002) Tourism Management, 23 (5), pp. 521-530;\nKuvan, Y., Akan, P., Residents’ attitudes toward general and forest-related impacts of tourism: The case of Belek (2005) Antalya. Tourism Management, 26 (5), pp. 691-706;\nLankford, S.V., Howard, D.R., Developing a tourism impact attitude scale (1994) Annals of Tourism Research, 21 (1), pp. 121-139;\nLi, Q.C., Zhou, L.Q., Fan, L.N., The impact of interpersonal and people-land relationships on residents’ support for tourism: An empirical study based on the sample from two ethnic tourism villages (2015) Journal of Business Economics, 281 (3), pp. 75-84;\nMcCartney, G., Ge, Z.Y., An examination of the pull and push factors influencing hotel selection by Chinese outbound travelers (2016) International Journal of Tourism Sciences, 16 (1-2), pp. 41-59;\nMcGehee, N.G., Andereck, K.L., Factors predicting rural residents’ support of tourism (2004) Journal of Travel Research, 43 (2), pp. 131-140;\nMilman, A., Pizam, A., Social impacts of tourism on central Florida (1988) Annals of Tourism Research, 15 (2), pp. 191-204;\nMoscardo, G., Sustainable tourism innovation: Challenging basic assumptions (2008) Tourism Review International, 8 (1), pp. 4-13;\nMoscardo, G., Building social capital to enhance the quality of life of destination residents (2012) Handbook of tourism and quality of life research, pp. 403-422. , Uysal M., Perdue R., Sirgy M.J., (eds), New York, NY: Springer,. (Eds;\nMurphy, P.E., Price, G.G., Tourism and sustainable development (2005) Global Tourism, 3, pp. 167-193;\nNieves, J., Segarra-Ciprés, M., Management innovation in the hotel industry (2015) Tourism Management, 46, pp. 51-58;\nNorthcote, J., Macbeth, J., Conceptualizing yield: Sustainable tourism management (2006) Annals of Tourism Research, 33 (1), pp. 199-220;\nNunkoo, R., Smith, S.L.J., Ramkissoon, H., Residents’ attitudes to tourism: A longitudinal study of 140 articles from 1984 to 2010 (2013) Journal of Sustainable Tourism, 21 (1), pp. 5-25;\nPerdue, R.R., Long, P.T., Allen, L., Resident support for tourism development (1990) Annals of Tourism Research, 17 (4), pp. 586-599;\nPine, R., China’s hotel industry: Serving a massive market (2002) Cornell Hotel and Restaurant Administration Quarterly, 43 (3), pp. 61-70;\nPine, R., Qi, P., Barriers to hotel chain development in China (2004) International Journal of Contemporary Hospitality Management, 16 (1), pp. 37-44;\nRust, R.T., Zahorik, A.J., Keiningham, T.L., Return on quality (ROQ): Making service quality financially accountable (1995) The Journal of Marketing, 59 (2), pp. 58-70;\nSaarinen, J., Traditions of sustainability in tourism studies (2006) Annals of Tourism Research, 33 (4), pp. 1121-1140;\nSharpley, R., Tourism and sustainable development: Exploring the theoretical divide (2000) Journal of Sustainable Tourism, 8 (1), pp. 1-19;\nShun, M.Y., Jin, B., Zhen, W.J., Analysis on changes of rural landscape in southwest ethnic tourist destinations based on residents perceptions: A case study of Chengyang villages, Tang’an village and Jiuzhaigou (2017) Journal of Guilin University of Technology, 37 (4), pp. 732-737;\nSinclair-Maragh, G., Gursoy, D., Residents’ identity and tourism development: The Jamaican perspective (2017) International Journal of Tourism Sciences, 17 (2), pp. 107-125;\nSu, J., Sun, J.X., Microcosmic research on the impact of tourism on social relations changes in ethnic communities: Taking Basha Miao village as an example (2017) Tourism Tribune, 32 (4), pp. 87-95;\nTan, A.-L., Lee, T.J., Kim, J.J., Resident perceptions of casinos in a newly developed casino destination (2017) International Journal of Tourism Sciences, 17 (1), pp. 15-31;\nUca, S., Altintas, V., Tuzunkan, D., Toanoglou, M., A study on the effects of demographic factors on hotel selection process (2017) International Journal of Tourism Sciences, 17 (4), pp. 231-246;\nUmasuthan, H., Park, O.-J., The challenges faced by hotel service industry in Sri Lanka (2018) International Journal of Tourism Sciences, 18 (2), pp. 77-88;\nVargas-Sánchez, A., Plaza-Mejia, M.D.L.Á., Porras-Bueno, N., Understanding residents’ attitudes toward the development of industrial tourism in a former mining community (2009) Journal of Travel Research, 47 (3), pp. 373-387;\nWheeler, D.F., (2006) Understanding the value of boutique hotels, , Unpublished doctoral dissertation). Massachusetts Institute of Technology, MA;\nWu, P.L., Yang, Y., Cai, Y., Li, D.D., Yin, H.M., The difference research on residents’ perceptions and attitudes of tourism impact: A case study of different tourism life cycle ethic villages in Guizhou (2015) Journal of Guizhou Normal University: Natural Sciences, 33 (3), pp. 104-110;\nXu, J., (2012) A history of the Chinese hospitality industry, , Beijing: China Tourism Press;\nYang, J.H., Li, T.Y., Xu, D.P., Spatial differentiation and mechanism of residents’ cognition towards cultural compensation in ethnic tourism village: The Xijiang Qianhu Miao village case (2015) Progress in Geography, 34 (9), pp. 1167-1178;\nYoon, Y., Gursoy, D., Chen, J.S., Validating a tourism development theory with structural equation modeling (2001) Tourism Management, 22 (4), pp. 363-372;\nZeng, B., Ryan, C., Assisting the poor in China through tourism development: A review of research (2012) Tourism Management, 33 (2), pp. 239-248;\nZhang, H.Q., Pine, R., Lam, T., (2005) Tourism and hotel development: From political to economic Success, , Binghamton: Haworth Hospitality Press","page":"432-448","publisher":"Routledge","publisher-place":"Faculty of Hospitality and Tourism Management, Macau University of Science and Technology (MUST), Taipa, Macau","title":"Residents’ perception of the influence of luxury chain hotels on ethnic tourism communities","type":"article-journal","volume":"17"},"uris":["http://www.mendeley.com/documents/?uuid=b3a7fad6-6d13-426a-a272-ecefe4f89a49"]}],"mendeley":{"formattedCitation":"(Zhang et al., 2019)","plainTextFormattedCitation":"(Zhang et al., 2019)","previouslyFormattedCitation":"(Zhang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Zhang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bertujuan untuk mengidentifikasi dampak yang dirasakan oleh masyarakat lokal mengenai pengembangan hotel mewah di Cina dan bagaimana masyarakat lokal mengomentari dampak tersebut ketika mencoba menggunakan hotel mewah secara efektif dalam strategi pembangunan berkelanjutan.</w:t>
      </w:r>
    </w:p>
    <w:p w:rsidR="008D1213" w:rsidRPr="00E1223A" w:rsidRDefault="008D1213" w:rsidP="008D1213">
      <w:pPr>
        <w:spacing w:after="0"/>
        <w:ind w:left="720" w:firstLine="720"/>
        <w:jc w:val="both"/>
        <w:rPr>
          <w:rFonts w:ascii="Book Antiqua" w:hAnsi="Book Antiqua" w:cs="Times New Roman"/>
          <w:sz w:val="24"/>
          <w:szCs w:val="24"/>
        </w:rPr>
      </w:pPr>
      <w:r w:rsidRPr="00E1223A">
        <w:rPr>
          <w:rFonts w:ascii="Book Antiqua" w:hAnsi="Book Antiqua" w:cs="Times New Roman"/>
          <w:sz w:val="24"/>
          <w:szCs w:val="24"/>
        </w:rPr>
        <w:t xml:space="preserve">Pada cluster 3, dapat dilihat bahwa author yang paling dominan adalah Li, x. Li, x, merupakan salah satu penulis artikel berjudul </w:t>
      </w:r>
      <w:r w:rsidRPr="00E1223A">
        <w:rPr>
          <w:rFonts w:ascii="Book Antiqua" w:hAnsi="Book Antiqua" w:cs="Times New Roman"/>
          <w:i/>
          <w:sz w:val="24"/>
          <w:szCs w:val="24"/>
        </w:rPr>
        <w:t>“Impacts of human disturbances on riparian herbaceous communities in a Chinese karst river”</w:t>
      </w:r>
      <w:r w:rsidRPr="00E1223A">
        <w:rPr>
          <w:rFonts w:ascii="Book Antiqua" w:hAnsi="Book Antiqua" w:cs="Times New Roman"/>
          <w:sz w:val="24"/>
          <w:szCs w:val="24"/>
        </w:rPr>
        <w:t xml:space="preserve">. Dalam penelitiannya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ISSN":"09726268 (ISSN)","abstract":"Riparian zones suffer from increased human disturbances and the plant communities change unpredictably in response to altered conditions. It is important to understand the effects of human activities on plant communities for rational tourism development and ecological protection programs. We sampled 14 and 27 sites in nearly natural and human-influenced landscapes along the Lijiang River in southwest China, respectively, to detect human impacts on the ecosystem. We set three survey lines, based on a submersion gradient, at each site to determine whether herbaceous species richness increased with distance from the river, and we examined the effects of disturbance on herbaceous distribution. The landscapes shared 101 common species, and unique species in the human-influenced landscape were partly synanthropic. The species richness and diversity indices of the nearly natural landscape were significantly higher than those of the human-influenced landscape (P &lt; 0.01). Species richness increased with distance from the river in the nearly natural landscape, and a significant difference was detected among the variances of survey lines (P &lt; 0.05) in the human-influenced landscape. In the nearly natural landscape, species richness increased with fewer hydrological effects, and a stable community was maintained. However, human disturbances led to community variability and fragmented riparian habitats, resulting in species extinction and ecological degradation. We suggest that appropriate dam and reservoir regulations, prohibition of soil destructions, and a long-term research program for ecosystem protection may help in improving the monitoring of human influences and sustainable management in riparian zones of tourist rivers. © 2019 Technoscience Publications. All rights reserved.","author":[{"dropping-particle":"","family":"Li","given":"X","non-dropping-particle":"","parse-names":false,"suffix":""},{"dropping-particle":"","family":"Ren","given":"Y","non-dropping-particle":"","parse-names":false,"suffix":""},{"dropping-particle":"","family":"Wang","given":"D","non-dropping-particle":"","parse-names":false,"suffix":""}],"container-title":"Nature Environment and Pollution Technology","id":"ITEM-1","issue":"4","issued":{"date-parts":[["2019"]]},"language":"English","note":"Export Date: 31 March 2021\n\nCorrespondence Address: Wang, D.; School of Soil and Water Conservation, China\n\nFunding details: National Science and Technology Infrastructure Program, 2012BAC16B03\n\nFunding details: National Science and Technology Program during the Twelfth Five-year Plan Period\n\nFunding text 1: This work was supported by the National Science and Technology Pillar Program during the Twelfth Five-Year Plan Period (grant number 2012BAC16B03).\n\nReferences: Adler, P., Raff, D., Lauenroth, W., The effect of grazing on the spatial heterogeneity of vegetation (2001) Oecologia, 128, pp. 465-479; \nAllan, J.D., Castillo, M.M., (2007) Stream Ecology: Structure and Function of Running Water, 2nd Ed., pp. 13-31. , ed Springer: Dordrecht, Netherlands;\nBartels, S.F., Chen, H.Y.H., Is understory plant species diversity driven by resource quantity or resource heterogeneity? (2010) Ecology, 91, pp. 1931-1938;\nBiswas, S.R., Mallik, A.U., Disturbance effects on species diversity and functional diversity in riparian and upland plant communities (2010) Ecology, 91, pp. 28-35;\nBruno, D., Belmar, O., Sánchez-Fernández, D., Velasco, J., Environmental determinants of woody and herbaceous riparian vegetation patterns in a semi-arid mediterranean basin (2014) Hydrobiologia, 730, pp. 45-57;\nChen, H.Y.H., Taylor, A.R., A test of ecological succession hypotheses using 55-year time-series data for 361 boreal forest stands (2012) Global Ecol. Biogeogr., 21, pp. 441-454;\nChipman, S.J., Johnson, E.A., Understory vascular plant species diversity in the mixed wood boreal forest of western Canada (2002) Ecol. Appl., 12, pp. 588-601;\nCingolani, A.M., Noy-Meir, I., Díaz, S., Grazing effects on rangeland diversity: A synthesis of contemporary models (2005) Ecol. Appl., 773 (757), p. 15;\nConnell, J.H., Diversity in tropical rainforest and coral reefs (1978) Science, 199, pp. 1302-1310;\nConnell, J.H., Slatyer, R.O., Mechanisms of succession in natural communities and their role in community stability and organization (1977) Am. Nat., 111, pp. 1119-1144;\nCoroi, M., Skeffington, M.S., Giller, P., Smith, C., Gormally, M., O'Donovan, G., Vegetation diversity and stand structure in streamside forests in the south of Ireland (2004) Forest Ecol. Manag., 202, pp. 39-57;\nDoležal, J., Yakubov, V., Hara, T., Plant diversity changes and succession along resource availability and disturbance gradients in Kamchatka (2013) Plant Ecol, 214, pp. 477-488;\nFerreira, M.T., Moreira, I.S., River plants from an Iberian basin and environmental factors influencing their distribution (1999) Hydrobiologia, 415, pp. 101-107;\nFries, C., Johansson, O., Pettersson, B., Simonsson, P., Silvicultural models to maintain and restore natural stand structures in Swedish boreal forest (1997) Forest Ecol. Manag., 94, pp. 89-103;\nGeorge, L.O., Bazzaz, F.A., The herbaceous layer as a filter determining spatial pattern in forest tree regeneration (2014) Herbaceous Layer in Forests of Eastern North America, 2nd Ed., pp. 340-355. , Gilliam F.S., (eds.), Oxford University Press: New York, United States of America;\nGilliam, F.S., The ecological significance of the herbaceous layer in temperate forest ecosystems (2007) BioScience, 57, pp. 845-858;\nGomes, P.I., Wai, O.W., Kularatne, R.K.A., Priyankara, T.D.P., Anojika, K.G.M.S., Kumari, G.M.N.R., Relationships among anthropogenic disturbances representative riparian and non-riparian herbaceous indicators (biomass and diversity), land use, and lotic water quality: Implications on rehabilitation of lotic waters (2014) Water Air Soil Pollut, 225, p. 2060;\nGomes, P.I.A., Asaeda, T., Spatial and temporal heterogeneity of Eragrostis curvula in the downstream flood meadow of a regulated river (2009) Ann. Limnol. Int. J. Lim., 45, pp. 181-193;\nGraves, J.H., Peet, P.K., White, P.S., The influence of carbon-nutrient balance on herb and woody plant abundance in temperate forest understories (2006) J. Veg. Sci., 17, pp. 217-226;\nGrime, J.P., Vegetation classification by reference to strategies (1974) Nature, 250, pp. 26-31;\nJackson, C.R., Leigh, D.S., Scarbrough, S.L., Chamblee, J.F., Herbaceous versus forested riparian vegetation: Narrow and simple versus wide, woody and diverse stream habitat (2015) River Res. Appl., 31, pp. 847-857;\nKlanderud, K., Birks, H.J.B., Recent increases in species richness and shifts in altitudinal distributions of Norwegian mountain plants (2003) Holocene, 13, pp. 1-6;\nLesica, P., McCune, B., Decline of arctic-alpine plants at the southern margin of their range following a decade of climatic warming (2004) J. Veg. Sci., 15, pp. 679-690;\nLi, Y., Šimnek, J., Zhang, Z., Huang, M., Ni, L., Zhu, L., Hua, J., Chen, Y., Water flow and nitrate transport through a lakeshore with different revetment materials (2015) J. Hydrol., 520, pp. 123-133;\nLooy, K.V., Lejeune, M., Verbeke, W., Indicators and mechanisms of stability and resilience to climatic and landscape changes in a remnant calcareous grassland (2016) Ecol. Indic., 70, pp. 498-506;\nLópez, D.R., Brizuela, M.A., Willems, P., Aguiar, M.R., Siffredi, G., Bran, D., Linking ecosystem resistance, resilience, and stability in steppes of North Patagonia (2013) Ecol. Indic., 24, pp. 1-11;\nLyon, J., Sharpe, W.E., Impacts of hay-scented fern on nutrition of northern red oak seedlings (2003) J. Plant Nutr., 26, pp. 487-502;\nMagurran, A.E., (2004) Measuring Biological Diversity, pp. 107-115. , ed Blackwell Science: Oxford, United Kingdom;\nMéndez-Toribio, M., Zermeño-Hernández, I., Ibarra-Manríquez, G., Effect of land use on the structure and diversity of riparian vegetation in the Duero river watershed in Michoacán, Mexico (2014) Plant Ecol, 215, pp. 285-296;\nMoran, M.A., Influence of adjacent land use on understory vegetation of New York forests (1984) Urban Ecol, 8, pp. 329-340;\nMorecroft, M.D., Bealey, C.E., Scott, W.A., Taylor, M.E., Interannual variability, stability and resilience in UK plant communities (2016) Ecol. Indic., 68, pp. 63-72;\nNagler, P.L., Glenn, E.P., Hinojosa-Huerta, O., Zamora, F., Howard, K., Riparian vegetation dynamics and evapotranspiration in the riparian corridor in the delta of the Colorado River, Mexico (2008) J. Environ. Manage., 88, pp. 864-874;\nNaiman, R.J., Decamps, H., The ecology of interfaces: Riparian zones (1997) Annu. Rev. Ecol. Evol. Syst., 28, pp. 621-658;\nOberle, B., Grace, J.B., Chase, J.M., Beneath the veil: Plant growth form influences the strength of species richness- Productivity relationships in forests (2009) Global Ecol. Biogeogr., 18, pp. 416-425;\nParmesan, C., Yohe, G., A globally coherent fingerprint of climate change impacts across natural systems (2003) Nature, 421, pp. 37-42;\nPauli, H., Gottfried, M., Reiter, K., Klettner, C., Grabherr, G., Signals of range expansions and contractions of vascular plants in the high Alps: Observations (1994-2004) at the GLORIA* master site Schrankogel, Tyrol, Austria (2007) Global Change Biol, 13, pp. 147-156;\nPennington, D.N., Hansel, J.R., Gorchov, D.L., Urbanization and riparian forest woody communities: Diversity, composition, and structure within a metropolitan landscape (2010) Biol. Conserv., 143, pp. 182-194;\nQin, Y., Xin, Z., Wang, D., Xiao, Y., Soil organic carbon storage and its influencing factors in the riparian woodlands of a Chinese karst area (2017) Catena, 153, pp. 21-29;\nRandin, C.F., Engler, R., Normand, S., Zappa, M., Zimmermann, N.E., Pearman, P.B., Vittoz, P., Guisan, A., Climate change and plant distribution: Local models predict high-elevation persistence (2009) Global Change Biol, 15, pp. 1557-1569;\nRheault, G., Proulx, R., Bonin, L., Plant species richness prolongs the growing season of freely assembled riparian herbaceous communities under dry climatic conditions (2015) Agric. Ecosyst. Environ., 200, pp. 71-78;\nRoberts, M.R., Gilliam, F.S., Patterns and mechanisms of plant diversity in forested ecosystems-implications for forest management (1995) Ecol. App., 5, pp. 969-977;\nRoot, T.L., Price, J.T., Hall, K.R., Schneider, S.H., Rosenzweig, C., Pounds, J.A., Fingerprints of global warming on wild animals and plants (2003) Nature, 421, pp. 57-60;\nSagar, R., Raghubanshi, A.S., Singh, J.S., Tree species composition, dispersion and diversity along a disturbance gradient in a dry tropical forest region of India (2003) For. Ecol. Manage., 186, pp. 61-71;\nSchaich, H., Rudner, M., Konold, W., Short-term impact of river restoration and grazing on floodplain vegetation in Luxembourg (2010) Agric. Ecosyst. Environ., 139, pp. 142-149;\nSchweiger, O., Biesmeijer, J.C., Bommarco, R., Hickler, T., Hulme, P.E., Klotz, S., Kühn, I., Petanidou, T., Multiple stressors on biotic interactions: How climate change and alien species interact to affect pollination (2010) Biol. Rev. Camb. Philos. Soc., 85, pp. 777-795;\nSproull, G.J., Quigley, M.F., Sher, A., González, E., Long-term changes in composition, diversity and distribution patterns in four herbaceous plant communities along an elevational gradient (2015) J. Veg. Sci., 26, pp. 552-563;\nSunil, C., Somashekar, R.K., Nagaraja, B.C., Diversity and composition of riparian vegetation across forest and agroecosystem landscapes of river Cauvery, southern India (2016) Trop. Ecol., 57, pp. 343-354;\nTabacchi, E., Planty-Tabacchi, A.M., Salinas, M.J., Décamps, H., Landscape structure and diversity in riparian plant communities: A longitudinal comparative study (1996) Regulated Rivers: Research and Management, 390 (367), p. 12;\nTabarelli, M., Mantovani, W., Peres, C.C., Effects of habitat fragmentation on plant guild structure in the montane Atlantic forest of southeastern Brazil (1999) Biol. Conserv., 91, pp. 119-127;\nTaylor, A.R., Chen, H.Y.H., Multiple successional pathways of boreal forest stands in central Canada (2011) Ecography, 34, pp. 208-219;\nTockner, K., Stanford, J.A., Riverine flood plains: Present state and future trends (2002) Environ. Conserv., 29, pp. 308-330;\nVannote, R.L., Minshall, G.W., Cummins, K.W., Sedell, J.R., Cushing, C.E., The river continuum concept (1980) Can. J. Fish. Aquat. Sci., 37, pp. 130-137;\nWalther, G.R., Community and ecosystem responses to recent climate change (2010) Phil. Trans. R. Soc. B., 365, pp. 2019-2024;\nWalther, G.R., Roques, A., Hulme, P.E., Sykes, M.T., Pyšek, P., Kühn, I., Zobel, M., Settele, J., Alien species in a warmer world: Risks and opportunities (2009) Trends Ecol. Evol., 24, pp. 686-693;\nZenner, E.K., Martin, M.A., Palik, B.J., Peck, J.E., Blinn, C.R., Response of herbaceous plant community diversity and composition to overstorey harvest within riparian management zones in Northern Hardwoods (2013) Forestry, 86, pp. 111-118;\nZhang, Y., Chen, H.Y.H., Taylor, A., Multiple drivers of plant diversity in forest ecosystems (2014) Global Ecol. Biogeogr., 23, pp. 885-893","page":"1107-1118","publisher":"Technoscience Publications","publisher-place":"School of Soil and Water Conservation, Beijing Forestry University, Beijing, 100083, China","title":"Impacts of human disturbances on riparian herbaceous communities in a Chinese karst river","type":"article-journal","volume":"18"},"uris":["http://www.mendeley.com/documents/?uuid=c94ae272-47fd-4d19-ae2d-867bc5e54515"]}],"mendeley":{"formattedCitation":"(Li et al., 2019)","plainTextFormattedCitation":"(Li et al., 2019)","previouslyFormattedCitation":"(Li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Li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membahas tentang pentingnya untuk memahami pengaruh aktivitas manusia pada komunitas tumbuhan untuk pengembangan pariwisata yang rasional dan program </w:t>
      </w:r>
      <w:r w:rsidRPr="00E1223A">
        <w:rPr>
          <w:rFonts w:ascii="Book Antiqua" w:hAnsi="Book Antiqua" w:cs="Times New Roman"/>
          <w:sz w:val="24"/>
          <w:szCs w:val="24"/>
        </w:rPr>
        <w:lastRenderedPageBreak/>
        <w:t xml:space="preserve">perlindungan ekologi.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ISSN":"09726268 (ISSN)","abstract":"Riparian zones suffer from increased human disturbances and the plant communities change unpredictably in response to altered conditions. It is important to understand the effects of human activities on plant communities for rational tourism development and ecological protection programs. We sampled 14 and 27 sites in nearly natural and human-influenced landscapes along the Lijiang River in southwest China, respectively, to detect human impacts on the ecosystem. We set three survey lines, based on a submersion gradient, at each site to determine whether herbaceous species richness increased with distance from the river, and we examined the effects of disturbance on herbaceous distribution. The landscapes shared 101 common species, and unique species in the human-influenced landscape were partly synanthropic. The species richness and diversity indices of the nearly natural landscape were significantly higher than those of the human-influenced landscape (P &lt; 0.01). Species richness increased with distance from the river in the nearly natural landscape, and a significant difference was detected among the variances of survey lines (P &lt; 0.05) in the human-influenced landscape. In the nearly natural landscape, species richness increased with fewer hydrological effects, and a stable community was maintained. However, human disturbances led to community variability and fragmented riparian habitats, resulting in species extinction and ecological degradation. We suggest that appropriate dam and reservoir regulations, prohibition of soil destructions, and a long-term research program for ecosystem protection may help in improving the monitoring of human influences and sustainable management in riparian zones of tourist rivers. © 2019 Technoscience Publications. All rights reserved.","author":[{"dropping-particle":"","family":"Li","given":"X","non-dropping-particle":"","parse-names":false,"suffix":""},{"dropping-particle":"","family":"Ren","given":"Y","non-dropping-particle":"","parse-names":false,"suffix":""},{"dropping-particle":"","family":"Wang","given":"D","non-dropping-particle":"","parse-names":false,"suffix":""}],"container-title":"Nature Environment and Pollution Technology","id":"ITEM-1","issue":"4","issued":{"date-parts":[["2019"]]},"language":"English","note":"Export Date: 31 March 2021\n\nCorrespondence Address: Wang, D.; School of Soil and Water Conservation, China\n\nFunding details: National Science and Technology Infrastructure Program, 2012BAC16B03\n\nFunding details: National Science and Technology Program during the Twelfth Five-year Plan Period\n\nFunding text 1: This work was supported by the National Science and Technology Pillar Program during the Twelfth Five-Year Plan Period (grant number 2012BAC16B03).\n\nReferences: Adler, P., Raff, D., Lauenroth, W., The effect of grazing on the spatial heterogeneity of vegetation (2001) Oecologia, 128, pp. 465-479; \nAllan, J.D., Castillo, M.M., (2007) Stream Ecology: Structure and Function of Running Water, 2nd Ed., pp. 13-31. , ed Springer: Dordrecht, Netherlands;\nBartels, S.F., Chen, H.Y.H., Is understory plant species diversity driven by resource quantity or resource heterogeneity? (2010) Ecology, 91, pp. 1931-1938;\nBiswas, S.R., Mallik, A.U., Disturbance effects on species diversity and functional diversity in riparian and upland plant communities (2010) Ecology, 91, pp. 28-35;\nBruno, D., Belmar, O., Sánchez-Fernández, D., Velasco, J., Environmental determinants of woody and herbaceous riparian vegetation patterns in a semi-arid mediterranean basin (2014) Hydrobiologia, 730, pp. 45-57;\nChen, H.Y.H., Taylor, A.R., A test of ecological succession hypotheses using 55-year time-series data for 361 boreal forest stands (2012) Global Ecol. Biogeogr., 21, pp. 441-454;\nChipman, S.J., Johnson, E.A., Understory vascular plant species diversity in the mixed wood boreal forest of western Canada (2002) Ecol. Appl., 12, pp. 588-601;\nCingolani, A.M., Noy-Meir, I., Díaz, S., Grazing effects on rangeland diversity: A synthesis of contemporary models (2005) Ecol. Appl., 773 (757), p. 15;\nConnell, J.H., Diversity in tropical rainforest and coral reefs (1978) Science, 199, pp. 1302-1310;\nConnell, J.H., Slatyer, R.O., Mechanisms of succession in natural communities and their role in community stability and organization (1977) Am. Nat., 111, pp. 1119-1144;\nCoroi, M., Skeffington, M.S., Giller, P., Smith, C., Gormally, M., O'Donovan, G., Vegetation diversity and stand structure in streamside forests in the south of Ireland (2004) Forest Ecol. Manag., 202, pp. 39-57;\nDoležal, J., Yakubov, V., Hara, T., Plant diversity changes and succession along resource availability and disturbance gradients in Kamchatka (2013) Plant Ecol, 214, pp. 477-488;\nFerreira, M.T., Moreira, I.S., River plants from an Iberian basin and environmental factors influencing their distribution (1999) Hydrobiologia, 415, pp. 101-107;\nFries, C., Johansson, O., Pettersson, B., Simonsson, P., Silvicultural models to maintain and restore natural stand structures in Swedish boreal forest (1997) Forest Ecol. Manag., 94, pp. 89-103;\nGeorge, L.O., Bazzaz, F.A., The herbaceous layer as a filter determining spatial pattern in forest tree regeneration (2014) Herbaceous Layer in Forests of Eastern North America, 2nd Ed., pp. 340-355. , Gilliam F.S., (eds.), Oxford University Press: New York, United States of America;\nGilliam, F.S., The ecological significance of the herbaceous layer in temperate forest ecosystems (2007) BioScience, 57, pp. 845-858;\nGomes, P.I., Wai, O.W., Kularatne, R.K.A., Priyankara, T.D.P., Anojika, K.G.M.S., Kumari, G.M.N.R., Relationships among anthropogenic disturbances representative riparian and non-riparian herbaceous indicators (biomass and diversity), land use, and lotic water quality: Implications on rehabilitation of lotic waters (2014) Water Air Soil Pollut, 225, p. 2060;\nGomes, P.I.A., Asaeda, T., Spatial and temporal heterogeneity of Eragrostis curvula in the downstream flood meadow of a regulated river (2009) Ann. Limnol. Int. J. Lim., 45, pp. 181-193;\nGraves, J.H., Peet, P.K., White, P.S., The influence of carbon-nutrient balance on herb and woody plant abundance in temperate forest understories (2006) J. Veg. Sci., 17, pp. 217-226;\nGrime, J.P., Vegetation classification by reference to strategies (1974) Nature, 250, pp. 26-31;\nJackson, C.R., Leigh, D.S., Scarbrough, S.L., Chamblee, J.F., Herbaceous versus forested riparian vegetation: Narrow and simple versus wide, woody and diverse stream habitat (2015) River Res. Appl., 31, pp. 847-857;\nKlanderud, K., Birks, H.J.B., Recent increases in species richness and shifts in altitudinal distributions of Norwegian mountain plants (2003) Holocene, 13, pp. 1-6;\nLesica, P., McCune, B., Decline of arctic-alpine plants at the southern margin of their range following a decade of climatic warming (2004) J. Veg. Sci., 15, pp. 679-690;\nLi, Y., Šimnek, J., Zhang, Z., Huang, M., Ni, L., Zhu, L., Hua, J., Chen, Y., Water flow and nitrate transport through a lakeshore with different revetment materials (2015) J. Hydrol., 520, pp. 123-133;\nLooy, K.V., Lejeune, M., Verbeke, W., Indicators and mechanisms of stability and resilience to climatic and landscape changes in a remnant calcareous grassland (2016) Ecol. Indic., 70, pp. 498-506;\nLópez, D.R., Brizuela, M.A., Willems, P., Aguiar, M.R., Siffredi, G., Bran, D., Linking ecosystem resistance, resilience, and stability in steppes of North Patagonia (2013) Ecol. Indic., 24, pp. 1-11;\nLyon, J., Sharpe, W.E., Impacts of hay-scented fern on nutrition of northern red oak seedlings (2003) J. Plant Nutr., 26, pp. 487-502;\nMagurran, A.E., (2004) Measuring Biological Diversity, pp. 107-115. , ed Blackwell Science: Oxford, United Kingdom;\nMéndez-Toribio, M., Zermeño-Hernández, I., Ibarra-Manríquez, G., Effect of land use on the structure and diversity of riparian vegetation in the Duero river watershed in Michoacán, Mexico (2014) Plant Ecol, 215, pp. 285-296;\nMoran, M.A., Influence of adjacent land use on understory vegetation of New York forests (1984) Urban Ecol, 8, pp. 329-340;\nMorecroft, M.D., Bealey, C.E., Scott, W.A., Taylor, M.E., Interannual variability, stability and resilience in UK plant communities (2016) Ecol. Indic., 68, pp. 63-72;\nNagler, P.L., Glenn, E.P., Hinojosa-Huerta, O., Zamora, F., Howard, K., Riparian vegetation dynamics and evapotranspiration in the riparian corridor in the delta of the Colorado River, Mexico (2008) J. Environ. Manage., 88, pp. 864-874;\nNaiman, R.J., Decamps, H., The ecology of interfaces: Riparian zones (1997) Annu. Rev. Ecol. Evol. Syst., 28, pp. 621-658;\nOberle, B., Grace, J.B., Chase, J.M., Beneath the veil: Plant growth form influences the strength of species richness- Productivity relationships in forests (2009) Global Ecol. Biogeogr., 18, pp. 416-425;\nParmesan, C., Yohe, G., A globally coherent fingerprint of climate change impacts across natural systems (2003) Nature, 421, pp. 37-42;\nPauli, H., Gottfried, M., Reiter, K., Klettner, C., Grabherr, G., Signals of range expansions and contractions of vascular plants in the high Alps: Observations (1994-2004) at the GLORIA* master site Schrankogel, Tyrol, Austria (2007) Global Change Biol, 13, pp. 147-156;\nPennington, D.N., Hansel, J.R., Gorchov, D.L., Urbanization and riparian forest woody communities: Diversity, composition, and structure within a metropolitan landscape (2010) Biol. Conserv., 143, pp. 182-194;\nQin, Y., Xin, Z., Wang, D., Xiao, Y., Soil organic carbon storage and its influencing factors in the riparian woodlands of a Chinese karst area (2017) Catena, 153, pp. 21-29;\nRandin, C.F., Engler, R., Normand, S., Zappa, M., Zimmermann, N.E., Pearman, P.B., Vittoz, P., Guisan, A., Climate change and plant distribution: Local models predict high-elevation persistence (2009) Global Change Biol, 15, pp. 1557-1569;\nRheault, G., Proulx, R., Bonin, L., Plant species richness prolongs the growing season of freely assembled riparian herbaceous communities under dry climatic conditions (2015) Agric. Ecosyst. Environ., 200, pp. 71-78;\nRoberts, M.R., Gilliam, F.S., Patterns and mechanisms of plant diversity in forested ecosystems-implications for forest management (1995) Ecol. App., 5, pp. 969-977;\nRoot, T.L., Price, J.T., Hall, K.R., Schneider, S.H., Rosenzweig, C., Pounds, J.A., Fingerprints of global warming on wild animals and plants (2003) Nature, 421, pp. 57-60;\nSagar, R., Raghubanshi, A.S., Singh, J.S., Tree species composition, dispersion and diversity along a disturbance gradient in a dry tropical forest region of India (2003) For. Ecol. Manage., 186, pp. 61-71;\nSchaich, H., Rudner, M., Konold, W., Short-term impact of river restoration and grazing on floodplain vegetation in Luxembourg (2010) Agric. Ecosyst. Environ., 139, pp. 142-149;\nSchweiger, O., Biesmeijer, J.C., Bommarco, R., Hickler, T., Hulme, P.E., Klotz, S., Kühn, I., Petanidou, T., Multiple stressors on biotic interactions: How climate change and alien species interact to affect pollination (2010) Biol. Rev. Camb. Philos. Soc., 85, pp. 777-795;\nSproull, G.J., Quigley, M.F., Sher, A., González, E., Long-term changes in composition, diversity and distribution patterns in four herbaceous plant communities along an elevational gradient (2015) J. Veg. Sci., 26, pp. 552-563;\nSunil, C., Somashekar, R.K., Nagaraja, B.C., Diversity and composition of riparian vegetation across forest and agroecosystem landscapes of river Cauvery, southern India (2016) Trop. Ecol., 57, pp. 343-354;\nTabacchi, E., Planty-Tabacchi, A.M., Salinas, M.J., Décamps, H., Landscape structure and diversity in riparian plant communities: A longitudinal comparative study (1996) Regulated Rivers: Research and Management, 390 (367), p. 12;\nTabarelli, M., Mantovani, W., Peres, C.C., Effects of habitat fragmentation on plant guild structure in the montane Atlantic forest of southeastern Brazil (1999) Biol. Conserv., 91, pp. 119-127;\nTaylor, A.R., Chen, H.Y.H., Multiple successional pathways of boreal forest stands in central Canada (2011) Ecography, 34, pp. 208-219;\nTockner, K., Stanford, J.A., Riverine flood plains: Present state and future trends (2002) Environ. Conserv., 29, pp. 308-330;\nVannote, R.L., Minshall, G.W., Cummins, K.W., Sedell, J.R., Cushing, C.E., The river continuum concept (1980) Can. J. Fish. Aquat. Sci., 37, pp. 130-137;\nWalther, G.R., Community and ecosystem responses to recent climate change (2010) Phil. Trans. R. Soc. B., 365, pp. 2019-2024;\nWalther, G.R., Roques, A., Hulme, P.E., Sykes, M.T., Pyšek, P., Kühn, I., Zobel, M., Settele, J., Alien species in a warmer world: Risks and opportunities (2009) Trends Ecol. Evol., 24, pp. 686-693;\nZenner, E.K., Martin, M.A., Palik, B.J., Peck, J.E., Blinn, C.R., Response of herbaceous plant community diversity and composition to overstorey harvest within riparian management zones in Northern Hardwoods (2013) Forestry, 86, pp. 111-118;\nZhang, Y., Chen, H.Y.H., Taylor, A., Multiple drivers of plant diversity in forest ecosystems (2014) Global Ecol. Biogeogr., 23, pp. 885-893","page":"1107-1118","publisher":"Technoscience Publications","publisher-place":"School of Soil and Water Conservation, Beijing Forestry University, Beijing, 100083, China","title":"Impacts of human disturbances on riparian herbaceous communities in a Chinese karst river","type":"article-journal","volume":"18"},"uris":["http://www.mendeley.com/documents/?uuid=c94ae272-47fd-4d19-ae2d-867bc5e54515"]}],"mendeley":{"formattedCitation":"(Li et al., 2019)","plainTextFormattedCitation":"(Li et al., 2019)","previouslyFormattedCitation":"(Li et al., 2019)"},"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Li et al., 2019)</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juga menyarankan agar terdapat peraturan tentang bendungan dan waduk yang sesuai, larangan perusakan tanah, dan program penelitian jangka panjang untuk perlindungan ekosistem agar dapat membantu dalam meningkatkan pemantauan pengaruh manusia dan pengelolaan berkelanjutan di zona riparian sungai wisata. Selain itu Li, x juga merupakan penulis artikel yang berjudul </w:t>
      </w:r>
      <w:r w:rsidRPr="00E1223A">
        <w:rPr>
          <w:rFonts w:ascii="Book Antiqua" w:hAnsi="Book Antiqua" w:cs="Times New Roman"/>
          <w:i/>
          <w:sz w:val="24"/>
          <w:szCs w:val="24"/>
        </w:rPr>
        <w:t>“Comprehensive partitions and different strategies based on ecological security and economic development in Guizhou Province, China”</w:t>
      </w:r>
      <w:r w:rsidRPr="00E1223A">
        <w:rPr>
          <w:rFonts w:ascii="Book Antiqua" w:hAnsi="Book Antiqua" w:cs="Times New Roman"/>
          <w:sz w:val="24"/>
          <w:szCs w:val="24"/>
        </w:rPr>
        <w:t xml:space="preserve">. Dalam penelitiannya </w:t>
      </w:r>
      <w:r w:rsidRPr="00E1223A">
        <w:rPr>
          <w:rFonts w:ascii="Book Antiqua" w:hAnsi="Book Antiqua" w:cs="Times New Roman"/>
          <w:sz w:val="24"/>
          <w:szCs w:val="24"/>
        </w:rPr>
        <w:fldChar w:fldCharType="begin" w:fldLock="1"/>
      </w:r>
      <w:r w:rsidRPr="00E1223A">
        <w:rPr>
          <w:rFonts w:ascii="Book Antiqua" w:hAnsi="Book Antiqua" w:cs="Times New Roman"/>
          <w:sz w:val="24"/>
          <w:szCs w:val="24"/>
        </w:rPr>
        <w:instrText>ADDIN CSL_CITATION {"citationItems":[{"id":"ITEM-1","itemData":{"DOI":"10.1016/j.jclepro.2020.122794","ISSN":"09596526 (ISSN)","abstract":"Global ecological degradation and rapid economic growth has increased the focus on the sustainable relationship between ecological security and economic development. This paper evaluated and partitioned Guizhou Province's ecological security and economic development, and discussed the population, industrial structure and land use of each zone in 2010 and 2015. An ecological security assessment was performed based on land use. Principal component analysis (PCA) was used to evaluate the level of economic development. Spatially, the ecological security level was high in the south and low in the north of the province, while economic development in central regions was higher than in surrounding areas. The ecological security and wealth gaps were widening. In this study, Guizhou Province was partitioned into the Coordinated Development Zone (CDZ), the Ecological Risk Zone (ERZ), the Economic Poverty Zone (EPZ), and the Dual Pressure Zone (DPZ) based on the ecological security index and economic development index. The characteristics of the population, industrial structure, and land use in the zones showed that generally: (1) Populations became more aggregated in prosperous regions, while ecological security was higher in regions with sparse populations. (2) Regions with a high proportion of primary industry (over 25% in 2010 and over 23% in 2015) lagged economically, while regions with a high proportion of secondary industry (over 35% in 2010 and over 33% in 2015) were prosperous. In poor regions, tertiary industry had less ability to drive economic growth than secondary industry. (3) Nearly half of the communities with below-median values in the ecological security index had a grassland proportion between 20% and 32%, but most of the communities with above-median values in the ecological security index had a grassland proportion of less than 20%. Most communities with better ecological security had a high proportion of forestlands (over 52% in 2010 and over 53% in 2015), and a low proportion of croplands (below 30% in 2010 and below 27% in 2015). The communities with low ecological security showed the opposite pattern. The expansion of mining fields, transportation lands, and settlements on built-up lands was conducive to economic development, but they threatened regional ecological security. Different strategies are proposed for the four zones, based on the analysis. In the CDZ, priority should be given to developing tertiary industry that will improve ecol…","author":[{"dropping-particle":"","family":"Li","given":"X","non-dropping-particle":"","parse-names":false,"suffix":""},{"dropping-particle":"","family":"Sun","given":"M","non-dropping-particle":"","parse-names":false,"suffix":""},{"dropping-particle":"","family":"Yang","given":"R","non-dropping-particle":"","parse-names":false,"suffix":""},{"dropping-particle":"","family":"Zhang","given":"Y","non-dropping-particle":"","parse-names":false,"suffix":""},{"dropping-particle":"","family":"Zhang","given":"L","non-dropping-particle":"","parse-names":false,"suffix":""},{"dropping-particle":"","family":"Song","given":"Z","non-dropping-particle":"","parse-names":false,"suffix":""},{"dropping-particle":"","family":"Liu","given":"Q","non-dropping-particle":"","parse-names":false,"suffix":""},{"dropping-particle":"","family":"Zhao","given":"D","non-dropping-particle":"","parse-names":false,"suffix":""}],"container-title":"Journal of Cleaner Production","id":"ITEM-1","issued":{"date-parts":[["2020"]]},"language":"English","note":"Cited By :1\n\nExport Date: 31 March 2021\n\nCODEN: JCROE\n\nCorrespondence Address: Li, X.; State Key Laboratory of Remote Sensing Science, No.19, Xinjiekou Wai Street, Haidian District, China; email: lixh@bnu.edu.cn\n\nCorrespondence Address: Yang, R.; Chinese Research Academy of Environmental Sciences, No.8, Da Yang Fang, An Wai, China; email: yangrj@craes.org.cn\n\nFunding details: Chinese Academy of Sciences, CAS\n\nFunding details: National Key Research and Development Program of China, NKRDPC, 2016YFC0502106\n\nFunding details: National Major Science and Technology Projects of China, 2018ZX07111002\n\nFunding text 1: This research was supported by the National Key Research and Development Project of China (No. 2016YFC0502106 ) and National Science and Technology Major Project of China (No. 2018ZX07111002 ). We thank the Aerospace Information Research Institute, Chinese Academy of Sciences for providing land cover dataset collection.\n\nFunding text 2: This research was supported by the National Key Research and Development Project of China (No. 2016YFC0502106) and National Science and Technology Major Project of China (No. 2018ZX07111002). We thank the Aerospace Information Research Institute, Chinese Academy of Sciences for providing land cover dataset collection.\n\nReferences: Bai, X.R., Tang, J.C., Ecological security assessment of Tianjin by PSR model (2010) International Conference on Ecological Informatics and Ecosystem Conservation, pp. 881-887. , Z. Yang B. Chen Elsevier Science Bv Amsterdam; \nBilgen, S., Sarikaya, I., Exergy for environment, ecology and sustainable development (2015) Renew. Sustain. Energy Rev., 51, pp. 1115-1131;\nBoucekkine, R., Peeters, D., de la Croix, D., Early literacy achievements, population density, and the transition to modern growth (2007) J. Eur. Econ. Assoc., 5 (1), pp. 183-226;\nCao, S.X., Xia, C.Q., Yue, H., Ma, H., Lin, G.G., Targeted control measures for ecological restoration in Western Fujian, China (2018) Land Use Pol., 76, pp. 186-192;\nChen, W.Y., Li, H.L., Wu, Z.X., Western China energy development and west to east energy transfer: application of the western China sustainable energy development model (2010) Energy Pol., 38 (11), pp. 7106-7120;\nCheng, F., Lu, H.F., Ren, H., Zhou, L., Zhang, L.H., Li, J., Lu, X.J., Zhao, D., Integrated emergy and economic evaluation of three typical rocky desertification control modes in karst areas of Guizhou Province, China (2017) J. Clean. Prod., 161, pp. 1104-1128;\nCui, L., Zhao, Y.H., Liu, J.C., Han, L., Ao, Y., Yin, S., Landscape ecological risk assessment in Qinling Mountain (2018) Geol. J., 53, pp. 342-351;\nFan, J.H., Wang, Y., Zhou, Z., You, N.S., Meng, J.J., Dynamic ecological risk assessment and management of land use in the middle reaches of the Heihe River based on landscape patterns and spatial statistics (2016) Sustainability, 8 (6), p. 15;\nFeng, Y.J., Yang, Q.Q., Tong, X.H., Chen, L.J., Evaluating land ecological security and examining its relationships with driving factors using GIS and generalized additive model (2018) Sci. Total Environ., 633, pp. 1469-1479;\nHan, Z., Song, W., Spatiotemporal variations in cropland abandonment in the Guizhou-Guangxi karst mountain area, China (2019) J. Clean. Prod., 238, p. 15;\nHong, W.Y., Guo, R.Z., Su, M., Tang, H., Chen, L.X., Hu, W., Sensitivity evaluation and land-use control of urban ecological corridors: a case study of Shenzhen, China (2017) Land Use Pol., 62, pp. 316-325;\nHosseini, H.M., Kaneko, S., Dynamic sustainability assessment of countries at the macro level: a principal component analysis (2011) Ecol. Indicat., 11 (3), pp. 811-823;\nHou, X.Y., Liu, S.L., Cheng, F.Y., Su, X.K., Dong, S.K., Zhao, S., Liu, G.H., Variability of environmental factors and the effects on vegetation diversity with different restoration years in a large open-pit phosphorite mine (2019) Ecol. Eng., 127, pp. 245-253;\nHu, M.M., Li, Z.T., Yuan, M.J., Fan, C., Xia, B.C., Spatial differentiation of ecological security and differentiated management of ecological conservation in the Pearl River Delta, China (2019) Ecol. Indicat., 104, pp. 439-448;\nHuang, Y.X., Todd, D., Zhang, L., Capitalizing on energy supply: western China's opportunity for development (2011) Resour. Pol., 36 (3), pp. 227-237;\nJiang, Z.C., Lian, Y.Q., Qin, X.Q., Rocky desertification in Southwest China: impacts, causes, and restoration (2014) Earth Sci. Rev., 132, pp. 1-12;\nJin, X., Jin, Y.X., Mao, X.F., Ecological risk assessment of cities on the Tibetan Plateau based on land use/land cover changes - case study of Delingha City (2019) Ecol. Indicat., 101, pp. 185-191;\nKe, S.F., Qiao, D., Zhang, X.X., Feng, Q.Y., Changes of China's forestry and forest products industry over the past 40 years and challenges lying ahead (2019) For. Pol. Econ., 106, p. 12;\nLaurance, W.F., Clements, G.R., Sloan, S., O'Connell, C.S., Mueller, N.D., Goosem, M., Venter, O., Arrea, I.B., A global strategy for road building (2014) Nature, 513 (7517). , 229-+;\nLi, H., Dong, L., Ren, J.Z., Industrial symbiosis as a countermeasure for resource dependent city: a case study of Guiyang, China (2015) J. Clean. Prod., 107, pp. 252-266;\nLi, Y., Chi, Y.H., Lin, T.Y., Coal production efficiency and land destruction in China's coal mining industry (2019) Resour. Pol., 63, p. 11;\nLi, Y.F., Sun, X.A., Zhu, X.D., Cao, H.H., An early warning method of landscape ecological security in rapid urbanizing coastal areas and its application in Xiamen, China (2010) Ecol. Model., 221 (19), pp. 2251-2260;\nLi, Z.H., Liao, G.K., Wang, Z.Z., Huang, Z.H., Green loan and subsidy for promoting clean production innovation (2018) J. Clean. Prod., 187, pp. 421-431;\nLiu, C.X., Wu, X.L., Wang, L., Analysis on land ecological security change and affect factors using RS and GWR in the Danjiangkou Reservoir area, China (2019) Appl. Geogr., 105, pp. 1-14;\nLiu, N.N., Liu, C.Z., Xia, Y.F., Da, B.W., Examining the coordination between urbanization and eco-environment using coupling and spatial analyses: a case study in China (2018) Ecol. Indicat., 93, pp. 1163-1175;\nMitchell, M.G.E., Suarez-Castro, A.F., Martinez-Harms, M., Maron, M., McAlpine, C., Gaston, K.J., Johansen, K., Rhodes, J.R., Reframing landscape fragmentation's effects on ecosystem services (2015) Trends Ecol. Evol., 30 (4), pp. 190-198;\nNguyen, Q.C., Ye, F., Study and evaluation on sustainable industrial development in the Mekong Delta of Vietnam (2015) J. Clean. Prod., 86, pp. 389-402;\nQin, D.Z., Xu, H., Chung, Y., Perceived impacts of the poverty alleviation tourism policy on the poor in China (2019) J. Hospit. Tourism Manag., 41, pp. 41-50;\nRen, J.T., Yang, K.M., Chen, Q.L., Mo, S.J., Wang, Z.H., Evaluation on ecological security of land use landscape in Guizhou Caohai wetland (2018) Environ. Sci. Technol., 41, pp. 158-165. , 05;\nShi, T., Yang, S.Y., Zhang, W., Zhou, Q., Coupling coordination degree measurement and spatiotemporal heterogeneity between economic development and ecological environment –Empirical evidence from tropical and subtropical regions of China (2020) J. Clean. Prod., 244, p. 11;\nSingh, R.K., Murty, H.R., Gupta, S.K., Dikshit, A.K., An overview of sustainability assessment methodologies (2009) Ecol. Indicat., 9 (2), pp. 189-212;\nTong, X.W., Wang, K.L., Yue, Y.M., Brandt, M., Liu, B., Zhang, C.H., Liao, C.J., Fensholt, R., Quantifying the effectiveness of ecological restoration projects on long-term vegetation dynamics in the karst regions of Southwest China (2017) Int. J. Appl. Earth Obs. Geoinf., 54, pp. 105-113;\nWang, L.C., Lee, D.W., Zuo, P., Zhou, Y.K., Xu, Y.P., Karst environment and eco-poverty in southwestern China: a case study of Guizhou Province (2004) Chin. Geogr. Sci., 14 (1), pp. 21-27;\nWang, Q., Li, S.Q., Li, R.R., Evaluating water resource sustainability in Beijing, China: combining PSR model and matter-element extension method (2019) J. Clean. Prod., 206, pp. 171-179;\nWang, C.D., Wang, Y.T., Wang, R.Q., Zheng, P.M., Modeling and evaluating land-use/land-cover change for urban planning and sustainability: a case study of Dongying city, China (2018) J. Clean. Prod., 172, pp. 1529-1534;\nWang, J.Y., Wei, X.M., Guo, Q., A three-dimensional evaluation model for regional carrying capacity of ecological environment to social economic development: model development and a case study in China (2018) Ecol. Indicat., 89, pp. 348-355;\nWang, L.T., Wang, S.X., Zhou, Y., Liu, W.L., Hou, Y.F., Zhu, J.F., Wang, F.T., Mapping population density in China between 1990 and 2010 using remote sensing (2018) Remote Sens. Environ., 210, pp. 269-281;\nWei, J., Huang, W., Li, Z.Q., Xue, W.H., Peng, Y.R., Sun, L., Cribb, M., Estimating 1-km-resolution PM2.5 concentrations across China using the space-time random forest approach (2019) Remote Sens. Environ., 231, p. 14;\nWu, B., Qian, J., Zeng, Y., Land Cover Atlas of the People's Republic of China (1:1,000,000) (2017), SinoMaps Press Beijing; Wu, X., Liu, S.L., Cheng, F.Y., Hou, X.Y., Zhang, Y.Q., Dong, S.K., Liu, G.H., A regional strategy for ecological sustainability: a case study in Southwest China (2018) Sci. Total Environ., 616, pp. 1224-1234;\nXie, H.L., He, Y.F., Choi, Y., Chen, Q.R., Cheng, H., Warning of negative effects of land-use changes on ecological security based on GIS (2020) Sci. Total Environ., 704, p. 9;\nYang, C.Y., Huang, J., Lin, Z.B., Zhang, D.X., Zhu, Y., Xu, X.H., Chen, M., Evaluating the symbiosis status of tourist towns: the case of Guizhou Province, China (2018) Ann. Tourism Res., 72, pp. 109-125;\nYang, Y., Hu, N., The spatial and temporal evolution of coordinated ecological and socioeconomic development in the provinces along the Silk Road Economic Belt in China (2019) Sust. Cities Soc., 47, p. 13;\nYe, H., Ma, Y., Dong, L.M., Land ecological security assessment for Bai Autonomous Prefecture of Dali based using PSR model-with data in 2009 as case (2011) 2010 International Conference on Energy, Environment and Development, pp. 2172-2177. , W. Zhang Elsevier Science Bv Amsterdam;\nYi, W.Y., Li, Y.W., Su, W.C., Zhou, W.L., Zhao, W.Q., Ecological security evaluation and early warning of 88 counties (cities and districts) in Guizhou (2017) Guizhou Agric. Sci., 45, pp. 105-110. , 07 (in Chinese);\nYu, L., Wu, X.Q., Zheng, X.L., Zheng, T.Y., Xin, J., Walther, M., An index system constructed for ecological stress assessment of the coastal zone: a case study of Shandong, China (2019) J. Environ. Manag., 232, pp. 499-504;\nYu, X.J., Coal mining and environmental development in southwest China (2017) Environ. Dev., 21, pp. 77-86;\nYuan, J.W., Wu, Q.X., Liu, J.L., Understanding indigenous knowledge in sustainable management of natural resources in China Taking two villages from Guizhou Province as a case (2012) For. Pol. Econ., 22, pp. 47-52;\nYuan, X.C., Lyu, Y.J., Wang, B., Liu, Q.H., Wu, Q., China's energy transition strategy at the city level: the role of renewable energy (2018) J. Clean. Prod., 205, pp. 980-986;\nZeng, C., Yang, L.D., Dong, J.N., Management of urban land expansion in China through intensity assessment: a big data perspective (2017) J. Clean. Prod., 153 (1), pp. 637-647;\nZhang, D.J., Jia, Q.Q., Xu, X., Yao, S.B., Chen, H.B., Hou, X.H., Zhang, J.T., Jin, G., Assessing the coordination of ecological and agricultural goals during ecological restoration efforts: a case study of Wuqi County, Northwest China (2019) Land Use Pol., 82, pp. 550-562;\nZhang, J.P., Soil erosion in Guizhou province of China: a case study in Bijie prefecture (1999) Soil Use Manag., 15 (1), pp. 68-70;\nZhang, Z.L., Liu, S.L., Dong, S.K., Ecological security assessment of Yuan River watershed based on landscape pattern and soil erosion (2010) International Conference on Ecological Informatics and Ecosystem Conservation, pp. 613-618. , Z. Yang B. Chen Elsevier Science Bv Amsterdam;\nZhao, Y.Z., Zou, X.Y., Cheng, H., Jia, H.K., Wu, Y.Q., Wang, G.Y., Zhang, C.L., Gao, S.Y., Assessing the ecological security of the Tibetan plateau: Methodology and a case study for Lhaze County (2006) J. Environ. Manag., 80 (2), pp. 120-131;\nZhou, Y.K., Ning, L.X., Bai, X.L., Spatial and temporal changes of human disturbances and their effects on landscape patterns in the Jiangsu coastal zone, China (2018) Ecol. Indicat., 93, pp. 111-122","publisher":"Elsevier Ltd","publisher-place":"State Key Laboratory of Remote Sensing Science, College of Global Change and Earth System Science, Beijing Normal University, No.19, Xinjiekou Wai Street, Haidian District, Beijing 100875, China","title":"Comprehensive partitions and different strategies based on ecological security and economic development in Guizhou Province, China","type":"article-journal","volume":"274"},"uris":["http://www.mendeley.com/documents/?uuid=10d7c79c-463f-4d05-b229-4455038410a6"]}],"mendeley":{"formattedCitation":"(Li et al., 2020)","plainTextFormattedCitation":"(Li et al., 2020)","previouslyFormattedCitation":"(Li et al., 2020)"},"properties":{"noteIndex":0},"schema":"https://github.com/citation-style-language/schema/raw/master/csl-citation.json"}</w:instrText>
      </w:r>
      <w:r w:rsidRPr="00E1223A">
        <w:rPr>
          <w:rFonts w:ascii="Book Antiqua" w:hAnsi="Book Antiqua" w:cs="Times New Roman"/>
          <w:sz w:val="24"/>
          <w:szCs w:val="24"/>
        </w:rPr>
        <w:fldChar w:fldCharType="separate"/>
      </w:r>
      <w:r w:rsidRPr="00E1223A">
        <w:rPr>
          <w:rFonts w:ascii="Book Antiqua" w:hAnsi="Book Antiqua" w:cs="Times New Roman"/>
          <w:noProof/>
          <w:sz w:val="24"/>
          <w:szCs w:val="24"/>
        </w:rPr>
        <w:t>(Li et al., 2020)</w:t>
      </w:r>
      <w:r w:rsidRPr="00E1223A">
        <w:rPr>
          <w:rFonts w:ascii="Book Antiqua" w:hAnsi="Book Antiqua" w:cs="Times New Roman"/>
          <w:sz w:val="24"/>
          <w:szCs w:val="24"/>
        </w:rPr>
        <w:fldChar w:fldCharType="end"/>
      </w:r>
      <w:r w:rsidRPr="00E1223A">
        <w:rPr>
          <w:rFonts w:ascii="Book Antiqua" w:hAnsi="Book Antiqua" w:cs="Times New Roman"/>
          <w:sz w:val="24"/>
          <w:szCs w:val="24"/>
        </w:rPr>
        <w:t xml:space="preserve"> membahas tentang degradasi ekologi global dan pertumbuhan ekonomi yang cepat telah meningkatkan fokus pada hubungan berkelanjutan antara keamanan ekologi dan pembangunan ekonomi.</w:t>
      </w:r>
    </w:p>
    <w:p w:rsidR="008D1213" w:rsidRPr="00E1223A" w:rsidRDefault="008D1213" w:rsidP="008D1213">
      <w:pPr>
        <w:spacing w:before="240" w:after="0"/>
        <w:ind w:left="720" w:firstLine="720"/>
        <w:jc w:val="both"/>
        <w:rPr>
          <w:rFonts w:ascii="Book Antiqua" w:hAnsi="Book Antiqua" w:cs="Times New Roman"/>
          <w:sz w:val="24"/>
          <w:szCs w:val="24"/>
        </w:rPr>
      </w:pPr>
      <w:r w:rsidRPr="00E1223A">
        <w:rPr>
          <w:rFonts w:ascii="Book Antiqua" w:hAnsi="Book Antiqua" w:cs="Times New Roman"/>
          <w:sz w:val="24"/>
          <w:szCs w:val="24"/>
        </w:rPr>
        <w:t xml:space="preserve">Setelah melalukan visualisasi </w:t>
      </w:r>
      <w:r w:rsidRPr="00E1223A">
        <w:rPr>
          <w:rFonts w:ascii="Book Antiqua" w:hAnsi="Book Antiqua" w:cs="Times New Roman"/>
          <w:i/>
          <w:sz w:val="24"/>
          <w:szCs w:val="24"/>
        </w:rPr>
        <w:t xml:space="preserve">network, </w:t>
      </w:r>
      <w:r w:rsidRPr="00E1223A">
        <w:rPr>
          <w:rFonts w:ascii="Book Antiqua" w:hAnsi="Book Antiqua" w:cs="Times New Roman"/>
          <w:sz w:val="24"/>
          <w:szCs w:val="24"/>
        </w:rPr>
        <w:t xml:space="preserve">selanjutnya dilakukan visualisasi </w:t>
      </w:r>
      <w:r w:rsidRPr="00E1223A">
        <w:rPr>
          <w:rFonts w:ascii="Book Antiqua" w:hAnsi="Book Antiqua" w:cs="Times New Roman"/>
          <w:i/>
          <w:sz w:val="24"/>
          <w:szCs w:val="24"/>
        </w:rPr>
        <w:t xml:space="preserve">density. </w:t>
      </w:r>
      <w:r w:rsidRPr="00E1223A">
        <w:rPr>
          <w:rFonts w:ascii="Book Antiqua" w:hAnsi="Book Antiqua" w:cs="Times New Roman"/>
          <w:sz w:val="24"/>
          <w:szCs w:val="24"/>
        </w:rPr>
        <w:t xml:space="preserve">Dari hasil visualisai </w:t>
      </w:r>
      <w:r w:rsidRPr="00E1223A">
        <w:rPr>
          <w:rFonts w:ascii="Book Antiqua" w:hAnsi="Book Antiqua" w:cs="Times New Roman"/>
          <w:i/>
          <w:sz w:val="24"/>
          <w:szCs w:val="24"/>
        </w:rPr>
        <w:t xml:space="preserve">density </w:t>
      </w:r>
      <w:r w:rsidRPr="00E1223A">
        <w:rPr>
          <w:rFonts w:ascii="Book Antiqua" w:hAnsi="Book Antiqua" w:cs="Times New Roman"/>
          <w:sz w:val="24"/>
          <w:szCs w:val="24"/>
        </w:rPr>
        <w:t xml:space="preserve">(lihat gambar 4) menunjukkan bahwa masing-masing author memiliki distignasi dari sisi ketebalan warna, yang dimana hal tersebut menunjukkan bahwa author dengan warna yang cenderung tebal atau padat merupakan author dominan dalam penelitian </w:t>
      </w:r>
      <w:r w:rsidRPr="00E1223A">
        <w:rPr>
          <w:rFonts w:ascii="Book Antiqua" w:hAnsi="Book Antiqua" w:cs="Times New Roman"/>
          <w:sz w:val="24"/>
          <w:szCs w:val="24"/>
        </w:rPr>
        <w:lastRenderedPageBreak/>
        <w:t>terdahulu yang berkaitan dengan topik bahasan penelitian ini.</w:t>
      </w:r>
    </w:p>
    <w:p w:rsidR="008D1213" w:rsidRPr="00E1223A" w:rsidRDefault="008D1213" w:rsidP="004405DF">
      <w:pPr>
        <w:spacing w:before="240" w:after="0"/>
        <w:ind w:left="720" w:firstLine="720"/>
        <w:jc w:val="center"/>
        <w:rPr>
          <w:rFonts w:ascii="Book Antiqua" w:hAnsi="Book Antiqua" w:cs="Times New Roman"/>
          <w:b/>
          <w:sz w:val="24"/>
          <w:szCs w:val="24"/>
        </w:rPr>
      </w:pPr>
      <w:r w:rsidRPr="00E1223A">
        <w:rPr>
          <w:rFonts w:ascii="Book Antiqua" w:hAnsi="Book Antiqua" w:cs="Times New Roman"/>
          <w:b/>
          <w:noProof/>
          <w:sz w:val="24"/>
          <w:szCs w:val="24"/>
          <w:lang w:eastAsia="en-US"/>
        </w:rPr>
        <w:drawing>
          <wp:inline distT="0" distB="0" distL="0" distR="0" wp14:anchorId="24F83727" wp14:editId="616896AD">
            <wp:extent cx="2271385" cy="1440000"/>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or 3.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71385" cy="1440000"/>
                    </a:xfrm>
                    <a:prstGeom prst="rect">
                      <a:avLst/>
                    </a:prstGeom>
                  </pic:spPr>
                </pic:pic>
              </a:graphicData>
            </a:graphic>
          </wp:inline>
        </w:drawing>
      </w:r>
    </w:p>
    <w:p w:rsidR="008D1213" w:rsidRPr="004405DF" w:rsidRDefault="008D1213" w:rsidP="004405DF">
      <w:pPr>
        <w:spacing w:before="240" w:after="0"/>
        <w:ind w:left="720"/>
        <w:jc w:val="center"/>
        <w:rPr>
          <w:rFonts w:ascii="Book Antiqua" w:hAnsi="Book Antiqua" w:cs="Times New Roman"/>
          <w:b/>
        </w:rPr>
      </w:pPr>
      <w:r w:rsidRPr="004405DF">
        <w:rPr>
          <w:rFonts w:ascii="Book Antiqua" w:hAnsi="Book Antiqua" w:cs="Times New Roman"/>
          <w:b/>
        </w:rPr>
        <w:t xml:space="preserve">Gambar 4. Visualisasi </w:t>
      </w:r>
      <w:r w:rsidRPr="004405DF">
        <w:rPr>
          <w:rFonts w:ascii="Book Antiqua" w:hAnsi="Book Antiqua" w:cs="Times New Roman"/>
          <w:b/>
          <w:i/>
        </w:rPr>
        <w:t>Density</w:t>
      </w:r>
      <w:r w:rsidRPr="004405DF">
        <w:rPr>
          <w:rFonts w:ascii="Book Antiqua" w:hAnsi="Book Antiqua" w:cs="Times New Roman"/>
          <w:b/>
        </w:rPr>
        <w:t xml:space="preserve"> Pemetaan dan Pengklasteran berdasarkan author dominan</w:t>
      </w:r>
    </w:p>
    <w:p w:rsidR="008D1213" w:rsidRPr="00E1223A" w:rsidRDefault="008D1213" w:rsidP="008D1213">
      <w:pPr>
        <w:spacing w:before="240" w:after="0"/>
        <w:ind w:left="720" w:firstLine="720"/>
        <w:jc w:val="both"/>
        <w:rPr>
          <w:rFonts w:ascii="Book Antiqua" w:hAnsi="Book Antiqua" w:cs="Times New Roman"/>
          <w:sz w:val="24"/>
          <w:szCs w:val="24"/>
        </w:rPr>
      </w:pPr>
      <w:r w:rsidRPr="00E1223A">
        <w:rPr>
          <w:rFonts w:ascii="Book Antiqua" w:hAnsi="Book Antiqua" w:cs="Times New Roman"/>
          <w:sz w:val="24"/>
          <w:szCs w:val="24"/>
        </w:rPr>
        <w:t xml:space="preserve">Berdasarkan data visualisasi </w:t>
      </w:r>
      <w:r w:rsidRPr="00E1223A">
        <w:rPr>
          <w:rFonts w:ascii="Book Antiqua" w:hAnsi="Book Antiqua" w:cs="Times New Roman"/>
          <w:i/>
          <w:sz w:val="24"/>
          <w:szCs w:val="24"/>
        </w:rPr>
        <w:t xml:space="preserve">density </w:t>
      </w:r>
      <w:r w:rsidRPr="00E1223A">
        <w:rPr>
          <w:rFonts w:ascii="Book Antiqua" w:hAnsi="Book Antiqua" w:cs="Times New Roman"/>
          <w:sz w:val="24"/>
          <w:szCs w:val="24"/>
        </w:rPr>
        <w:t xml:space="preserve">pada gambar 4, dapat dilihat bahwa author paling dominan yaitu pertama Zhang, y, kedua Li, x, ketiga Xiong, y, Lee, t.j. Dari keempat author tersebut mereka saling berkaitan satu dengan yang lainnya dalam penulisan artikel. Zhang, y dalam penulisan artikel sering bekerjasama dengan Li, x, Xiong, y, dan Lee, t.j. Hal tersebut dapat dibuktikan dalam penulisam artikel yang berjudul </w:t>
      </w:r>
      <w:r w:rsidRPr="00E1223A">
        <w:rPr>
          <w:rFonts w:ascii="Book Antiqua" w:hAnsi="Book Antiqua" w:cs="Times New Roman"/>
          <w:i/>
          <w:sz w:val="24"/>
          <w:szCs w:val="24"/>
        </w:rPr>
        <w:t>“Sociocultural Sustainability and the Formation of Social Capital from Community-based Tourism”,</w:t>
      </w:r>
      <w:r w:rsidRPr="00E1223A">
        <w:rPr>
          <w:rFonts w:ascii="Book Antiqua" w:hAnsi="Book Antiqua"/>
          <w:sz w:val="24"/>
          <w:szCs w:val="24"/>
        </w:rPr>
        <w:t xml:space="preserve"> </w:t>
      </w:r>
      <w:r w:rsidRPr="00E1223A">
        <w:rPr>
          <w:rFonts w:ascii="Book Antiqua" w:hAnsi="Book Antiqua" w:cs="Times New Roman"/>
          <w:sz w:val="24"/>
          <w:szCs w:val="24"/>
        </w:rPr>
        <w:t xml:space="preserve">Zhang, y, Xiong, y, Lee, t.j saling bekerjasama dalam penulis artikel tersebut. Selain itu, dalam artikel yang berjudul </w:t>
      </w:r>
      <w:r w:rsidRPr="00E1223A">
        <w:rPr>
          <w:rFonts w:ascii="Book Antiqua" w:hAnsi="Book Antiqua" w:cs="Times New Roman"/>
          <w:i/>
          <w:sz w:val="24"/>
          <w:szCs w:val="24"/>
        </w:rPr>
        <w:t xml:space="preserve">“Comprehensive partitions and different strategies based on ecological security and economic development in Guizhou Province, China”, </w:t>
      </w:r>
      <w:r w:rsidRPr="00E1223A">
        <w:rPr>
          <w:rFonts w:ascii="Book Antiqua" w:hAnsi="Book Antiqua" w:cs="Times New Roman"/>
          <w:sz w:val="24"/>
          <w:szCs w:val="24"/>
        </w:rPr>
        <w:t xml:space="preserve">Zhang, y, dan Li, x, saling bekerjasama dalam penulis artikel tersebut. Dan yang terakhir, dalam artikel yang </w:t>
      </w:r>
      <w:r w:rsidRPr="00E1223A">
        <w:rPr>
          <w:rFonts w:ascii="Book Antiqua" w:hAnsi="Book Antiqua" w:cs="Times New Roman"/>
          <w:sz w:val="24"/>
          <w:szCs w:val="24"/>
        </w:rPr>
        <w:lastRenderedPageBreak/>
        <w:t xml:space="preserve">berjudul </w:t>
      </w:r>
      <w:r w:rsidRPr="00E1223A">
        <w:rPr>
          <w:rFonts w:ascii="Book Antiqua" w:hAnsi="Book Antiqua" w:cs="Times New Roman"/>
          <w:i/>
          <w:sz w:val="24"/>
          <w:szCs w:val="24"/>
        </w:rPr>
        <w:t xml:space="preserve">“Residents’ perception of the influence of luxury chain hotels on ethnic tourism communities”, </w:t>
      </w:r>
      <w:r w:rsidRPr="00E1223A">
        <w:rPr>
          <w:rFonts w:ascii="Book Antiqua" w:hAnsi="Book Antiqua" w:cs="Times New Roman"/>
          <w:sz w:val="24"/>
          <w:szCs w:val="24"/>
        </w:rPr>
        <w:t xml:space="preserve">Zhang, y, Lee t.j, Xiong, y, juga bekerjasama dalam penulisan artikel tersebut. </w:t>
      </w:r>
    </w:p>
    <w:p w:rsidR="008D1213" w:rsidRPr="00E1223A" w:rsidRDefault="008D1213" w:rsidP="008D1213">
      <w:pPr>
        <w:spacing w:after="0"/>
        <w:ind w:left="720" w:firstLine="720"/>
        <w:jc w:val="both"/>
        <w:rPr>
          <w:rFonts w:ascii="Book Antiqua" w:hAnsi="Book Antiqua" w:cs="Times New Roman"/>
          <w:sz w:val="24"/>
          <w:szCs w:val="24"/>
        </w:rPr>
      </w:pPr>
    </w:p>
    <w:p w:rsidR="008D1213" w:rsidRPr="00E1223A" w:rsidRDefault="008D1213" w:rsidP="008D1213">
      <w:pPr>
        <w:pStyle w:val="ListParagraph"/>
        <w:numPr>
          <w:ilvl w:val="0"/>
          <w:numId w:val="2"/>
        </w:numPr>
        <w:spacing w:after="0"/>
        <w:jc w:val="both"/>
        <w:rPr>
          <w:rFonts w:ascii="Book Antiqua" w:hAnsi="Book Antiqua" w:cs="Times New Roman"/>
          <w:sz w:val="24"/>
          <w:szCs w:val="24"/>
        </w:rPr>
      </w:pPr>
      <w:r w:rsidRPr="00E1223A">
        <w:rPr>
          <w:rFonts w:ascii="Book Antiqua" w:hAnsi="Book Antiqua" w:cs="Times New Roman"/>
          <w:b/>
          <w:sz w:val="24"/>
          <w:szCs w:val="24"/>
        </w:rPr>
        <w:t xml:space="preserve">Kesimpulan, Keterbatasan, dan Rekomendasi </w:t>
      </w:r>
    </w:p>
    <w:p w:rsidR="008D1213" w:rsidRPr="00E1223A" w:rsidRDefault="008D1213" w:rsidP="008D1213">
      <w:pPr>
        <w:spacing w:after="0"/>
        <w:ind w:left="360" w:firstLine="360"/>
        <w:jc w:val="both"/>
        <w:rPr>
          <w:rFonts w:ascii="Book Antiqua" w:hAnsi="Book Antiqua" w:cs="Times New Roman"/>
          <w:sz w:val="24"/>
          <w:szCs w:val="24"/>
        </w:rPr>
      </w:pPr>
      <w:r w:rsidRPr="00E1223A">
        <w:rPr>
          <w:rFonts w:ascii="Book Antiqua" w:hAnsi="Book Antiqua" w:cs="Times New Roman"/>
          <w:sz w:val="24"/>
          <w:szCs w:val="24"/>
        </w:rPr>
        <w:t xml:space="preserve">Salah satu faktor penentu bahwa pariwisata dapat berdampak positif pada masyarakat lokal yaitu penerapan konsep pengembangan pariwisata yang sesuai dengan potensi alam yang dimiliki,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dinilai salah satu model pengembangan pariwisata yang cocok dengan pembangunan pariwisata lokal karena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berfokus pada sumber daya, pemberdayaan masyarakat dan manfaat lokal. Pendekatan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merupakan salah satu prasyarat untuk pengembangan pariwisata berkelanjutan dan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merupakan salah satu pendekatan terpenting dalam mewujudkan pembangunan berkelanjutan.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didorong sebagai salah satu strategi pengentasan kemiskinan serta dapat meningkatkan keberlanjutan daerah dan masyarakat yang terpinggirkan.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dinilai sebagai strategi yang sangat efektif untuk mewujudkan pembangunan berkelanjutan, karena CBT berfokus pada masyarakat lokal yang dimana masyarakat lokal berperan aktif sebagai pemilik sumber </w:t>
      </w:r>
      <w:r w:rsidRPr="00E1223A">
        <w:rPr>
          <w:rFonts w:ascii="Book Antiqua" w:hAnsi="Book Antiqua" w:cs="Times New Roman"/>
          <w:sz w:val="24"/>
          <w:szCs w:val="24"/>
        </w:rPr>
        <w:lastRenderedPageBreak/>
        <w:t xml:space="preserve">daya sekaligus aktor utama dalam pengembangan sumber daya alam yang dimiliki. Jadi di dalam konsep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ini, masyarakat diberdayakan untuk mengembangan keterampilan, budaya, serta potensi alam yang mereka miliki tanpa merusaknya sedikitpun, karena salah satu indikator keberhasilan pembangunan berkelanjutan adalah pelestarian lingkungan. Dalam penerapannya,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ini diperlukan adanya partipasi aktif dari masyarakart, masyarakat dapat bertindak sebagai agen perubahan untuk mewujudkan tujuan ekowisata dan pembangunan berkelanjutan. Jadi dapat disimpulkan bahwa hubungan antara pembangunan berkelanjutan dengan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sangat erat kaitannya karena CBT dapat digunakan sebagai salah satu strategi dalam mewujudkan pembangunan berkelanjutan. </w:t>
      </w:r>
    </w:p>
    <w:p w:rsidR="008D1213" w:rsidRPr="00E1223A" w:rsidRDefault="008D1213" w:rsidP="008D1213">
      <w:pPr>
        <w:spacing w:after="0"/>
        <w:ind w:left="360" w:firstLine="360"/>
        <w:jc w:val="both"/>
        <w:rPr>
          <w:rFonts w:ascii="Book Antiqua" w:hAnsi="Book Antiqua" w:cs="Times New Roman"/>
          <w:sz w:val="24"/>
          <w:szCs w:val="24"/>
        </w:rPr>
      </w:pPr>
      <w:r w:rsidRPr="00E1223A">
        <w:rPr>
          <w:rFonts w:ascii="Book Antiqua" w:hAnsi="Book Antiqua" w:cs="Times New Roman"/>
          <w:sz w:val="24"/>
          <w:szCs w:val="24"/>
        </w:rPr>
        <w:t xml:space="preserve">Keterbatasan dalam penelitian ini yaitu peneliti hanya mengkaji tentang hubungan antara pembangunan berkelanjutan dengan </w:t>
      </w:r>
      <w:r w:rsidRPr="00E1223A">
        <w:rPr>
          <w:rFonts w:ascii="Book Antiqua" w:hAnsi="Book Antiqua" w:cs="Times New Roman"/>
          <w:i/>
          <w:sz w:val="24"/>
          <w:szCs w:val="24"/>
        </w:rPr>
        <w:t xml:space="preserve">community based tourism </w:t>
      </w:r>
      <w:r w:rsidRPr="00E1223A">
        <w:rPr>
          <w:rFonts w:ascii="Book Antiqua" w:hAnsi="Book Antiqua" w:cs="Times New Roman"/>
          <w:sz w:val="24"/>
          <w:szCs w:val="24"/>
        </w:rPr>
        <w:t xml:space="preserve">dan belum membahas hubungan pembangunan berkelanjutan dengan indikator-indikator lain seperti ekologis; ekonomi; sosial budaya; politik; dan keberlanjutan pertahanan dan keamanan. Selain itu dalam penelitian ini, peneliti hanya menggunakan artikel dalam jumlah terbatas yakni 266 artikel sehingga hasilnya belum dapat digeneralisasikan pada </w:t>
      </w:r>
      <w:r w:rsidRPr="00E1223A">
        <w:rPr>
          <w:rFonts w:ascii="Book Antiqua" w:hAnsi="Book Antiqua" w:cs="Times New Roman"/>
          <w:sz w:val="24"/>
          <w:szCs w:val="24"/>
        </w:rPr>
        <w:lastRenderedPageBreak/>
        <w:t>kelompok pembahasan yang lebih luas.</w:t>
      </w:r>
    </w:p>
    <w:p w:rsidR="004405DF" w:rsidRDefault="008D1213" w:rsidP="004405DF">
      <w:pPr>
        <w:spacing w:after="0"/>
        <w:ind w:left="360" w:firstLine="360"/>
        <w:jc w:val="both"/>
        <w:rPr>
          <w:rFonts w:ascii="Book Antiqua" w:hAnsi="Book Antiqua" w:cs="Times New Roman"/>
          <w:b/>
          <w:sz w:val="24"/>
          <w:szCs w:val="24"/>
        </w:rPr>
      </w:pPr>
      <w:r w:rsidRPr="00E1223A">
        <w:rPr>
          <w:rFonts w:ascii="Book Antiqua" w:hAnsi="Book Antiqua" w:cs="Times New Roman"/>
          <w:sz w:val="24"/>
          <w:szCs w:val="24"/>
        </w:rPr>
        <w:t>Rekomendasi untuk peneliti selanjutnya yaitu peneliti yang tertarik untuk meneliti pembangunan berkelanjutan, agar mengkaji hubungan pembangunan berkelanjutan dengan indikator-indikator lain seperti ekologis; ekonomi; sosial budaya; politik; dan keberlanjutan pertahanan dan keamanan</w:t>
      </w:r>
      <w:r w:rsidRPr="00E1223A">
        <w:rPr>
          <w:rFonts w:ascii="Book Antiqua" w:hAnsi="Book Antiqua" w:cs="Times New Roman"/>
          <w:b/>
          <w:sz w:val="24"/>
          <w:szCs w:val="24"/>
        </w:rPr>
        <w:t xml:space="preserve">. </w:t>
      </w:r>
      <w:r w:rsidRPr="00E1223A">
        <w:rPr>
          <w:rFonts w:ascii="Book Antiqua" w:hAnsi="Book Antiqua" w:cs="Times New Roman"/>
          <w:sz w:val="24"/>
          <w:szCs w:val="24"/>
        </w:rPr>
        <w:t>Serta peneliti selanjutnya disarankan untuk  menggunakan artikel yang lebih banyak agar hasilnya dapat digeneralisir dalam pembahasan yang lebih luas.</w:t>
      </w:r>
    </w:p>
    <w:p w:rsidR="004405DF" w:rsidRDefault="004405DF" w:rsidP="004405DF">
      <w:pPr>
        <w:spacing w:after="0"/>
        <w:jc w:val="both"/>
        <w:rPr>
          <w:rFonts w:ascii="Book Antiqua" w:hAnsi="Book Antiqua" w:cs="Times New Roman"/>
          <w:b/>
          <w:sz w:val="24"/>
          <w:szCs w:val="24"/>
        </w:rPr>
      </w:pPr>
    </w:p>
    <w:p w:rsidR="008D1213" w:rsidRPr="00173FBA" w:rsidRDefault="008D1213" w:rsidP="00173FBA">
      <w:pPr>
        <w:pStyle w:val="ListParagraph"/>
        <w:numPr>
          <w:ilvl w:val="0"/>
          <w:numId w:val="2"/>
        </w:numPr>
        <w:spacing w:after="0"/>
        <w:jc w:val="both"/>
        <w:rPr>
          <w:rFonts w:ascii="Book Antiqua" w:hAnsi="Book Antiqua" w:cs="Times New Roman"/>
          <w:sz w:val="24"/>
          <w:szCs w:val="24"/>
        </w:rPr>
      </w:pPr>
      <w:r w:rsidRPr="00173FBA">
        <w:rPr>
          <w:rFonts w:ascii="Book Antiqua" w:hAnsi="Book Antiqua" w:cs="Times New Roman"/>
          <w:b/>
          <w:sz w:val="24"/>
          <w:szCs w:val="24"/>
        </w:rPr>
        <w:t>DAFTAR PUSTAKA</w:t>
      </w:r>
    </w:p>
    <w:p w:rsidR="008D1213" w:rsidRPr="00E1223A" w:rsidRDefault="008D1213" w:rsidP="004405DF">
      <w:pPr>
        <w:widowControl w:val="0"/>
        <w:autoSpaceDE w:val="0"/>
        <w:autoSpaceDN w:val="0"/>
        <w:adjustRightInd w:val="0"/>
        <w:spacing w:after="0"/>
        <w:ind w:left="480" w:hanging="480"/>
        <w:rPr>
          <w:rFonts w:ascii="Book Antiqua" w:hAnsi="Book Antiqua" w:cs="Times New Roman"/>
          <w:noProof/>
          <w:sz w:val="24"/>
          <w:szCs w:val="24"/>
        </w:rPr>
      </w:pPr>
      <w:r w:rsidRPr="00E1223A">
        <w:rPr>
          <w:rFonts w:ascii="Book Antiqua" w:hAnsi="Book Antiqua" w:cs="Times New Roman"/>
          <w:b/>
          <w:sz w:val="24"/>
          <w:szCs w:val="24"/>
        </w:rPr>
        <w:fldChar w:fldCharType="begin" w:fldLock="1"/>
      </w:r>
      <w:r w:rsidRPr="00E1223A">
        <w:rPr>
          <w:rFonts w:ascii="Book Antiqua" w:hAnsi="Book Antiqua" w:cs="Times New Roman"/>
          <w:b/>
          <w:sz w:val="24"/>
          <w:szCs w:val="24"/>
        </w:rPr>
        <w:instrText xml:space="preserve">ADDIN Mendeley Bibliography CSL_BIBLIOGRAPHY </w:instrText>
      </w:r>
      <w:r w:rsidRPr="00E1223A">
        <w:rPr>
          <w:rFonts w:ascii="Book Antiqua" w:hAnsi="Book Antiqua" w:cs="Times New Roman"/>
          <w:b/>
          <w:sz w:val="24"/>
          <w:szCs w:val="24"/>
        </w:rPr>
        <w:fldChar w:fldCharType="separate"/>
      </w:r>
      <w:r w:rsidRPr="00E1223A">
        <w:rPr>
          <w:rFonts w:ascii="Book Antiqua" w:hAnsi="Book Antiqua" w:cs="Times New Roman"/>
          <w:noProof/>
          <w:sz w:val="24"/>
          <w:szCs w:val="24"/>
        </w:rPr>
        <w:t xml:space="preserve">Abuhay, T., Abiew, D., &amp; Leulseged, T. (2019). Challenges and opportunities of the tourism industry in Amhara Regional State: The World Heritage sites in focus. </w:t>
      </w:r>
      <w:r w:rsidRPr="00E1223A">
        <w:rPr>
          <w:rFonts w:ascii="Book Antiqua" w:hAnsi="Book Antiqua" w:cs="Times New Roman"/>
          <w:i/>
          <w:iCs/>
          <w:noProof/>
          <w:sz w:val="24"/>
          <w:szCs w:val="24"/>
        </w:rPr>
        <w:t>African Journal of Hospitality, Tourism and Leisure</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8</w:t>
      </w:r>
      <w:r w:rsidRPr="00E1223A">
        <w:rPr>
          <w:rFonts w:ascii="Book Antiqua" w:hAnsi="Book Antiqua" w:cs="Times New Roman"/>
          <w:noProof/>
          <w:sz w:val="24"/>
          <w:szCs w:val="24"/>
        </w:rPr>
        <w:t>(5). https://www.scopus.com/inward/record.uri?eid=2-s2.0-85074404760&amp;partnerID=40&amp;md5=dd92be9c1090ac5315c8467a75f56699</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Arintoko, A., Ahmad, A. A., Gunawan, D. S., &amp; Supadi, S. (2020). Community-based tourism village development strategies: A case of Borobudur tourism village area, Indonesia. </w:t>
      </w:r>
      <w:r w:rsidRPr="00E1223A">
        <w:rPr>
          <w:rFonts w:ascii="Book Antiqua" w:hAnsi="Book Antiqua" w:cs="Times New Roman"/>
          <w:i/>
          <w:iCs/>
          <w:noProof/>
          <w:sz w:val="24"/>
          <w:szCs w:val="24"/>
        </w:rPr>
        <w:t>Geojournal of Tourism and Geosites</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29</w:t>
      </w:r>
      <w:r w:rsidRPr="00E1223A">
        <w:rPr>
          <w:rFonts w:ascii="Book Antiqua" w:hAnsi="Book Antiqua" w:cs="Times New Roman"/>
          <w:noProof/>
          <w:sz w:val="24"/>
          <w:szCs w:val="24"/>
        </w:rPr>
        <w:t>(2), 398–413. https://doi.org/10.30892/gtg.29202-477</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Chan, C.-S., Nozu, K., &amp; Zhou, Q. (2021). </w:t>
      </w:r>
      <w:r w:rsidRPr="00E1223A">
        <w:rPr>
          <w:rFonts w:ascii="Book Antiqua" w:hAnsi="Book Antiqua" w:cs="Times New Roman"/>
          <w:noProof/>
          <w:sz w:val="24"/>
          <w:szCs w:val="24"/>
        </w:rPr>
        <w:lastRenderedPageBreak/>
        <w:t xml:space="preserve">Building destination resilience in the tourism disaster management process from the past experiences: The case of the 2018 Hokkaido Eastern Iburi earthquake in Japan. </w:t>
      </w:r>
      <w:r w:rsidRPr="00E1223A">
        <w:rPr>
          <w:rFonts w:ascii="Book Antiqua" w:hAnsi="Book Antiqua" w:cs="Times New Roman"/>
          <w:i/>
          <w:iCs/>
          <w:noProof/>
          <w:sz w:val="24"/>
          <w:szCs w:val="24"/>
        </w:rPr>
        <w:t>Tourism Recreation Research</w:t>
      </w:r>
      <w:r w:rsidRPr="00E1223A">
        <w:rPr>
          <w:rFonts w:ascii="Book Antiqua" w:hAnsi="Book Antiqua" w:cs="Times New Roman"/>
          <w:noProof/>
          <w:sz w:val="24"/>
          <w:szCs w:val="24"/>
        </w:rPr>
        <w:t>. https://doi.org/10.1080/02508281.2021.1881707</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Cornelisse, M. (2020). Peru case study: power relations in community-based tourism. </w:t>
      </w:r>
      <w:r w:rsidRPr="00E1223A">
        <w:rPr>
          <w:rFonts w:ascii="Book Antiqua" w:hAnsi="Book Antiqua" w:cs="Times New Roman"/>
          <w:i/>
          <w:iCs/>
          <w:noProof/>
          <w:sz w:val="24"/>
          <w:szCs w:val="24"/>
        </w:rPr>
        <w:t>Journal of Tourism and Cultural Change</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18</w:t>
      </w:r>
      <w:r w:rsidRPr="00E1223A">
        <w:rPr>
          <w:rFonts w:ascii="Book Antiqua" w:hAnsi="Book Antiqua" w:cs="Times New Roman"/>
          <w:noProof/>
          <w:sz w:val="24"/>
          <w:szCs w:val="24"/>
        </w:rPr>
        <w:t>(4), 437–454. https://doi.org/10.1080/14766825.2019.1640707</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D’Souza, C., Taghian, M., Marjoribanks, T., Sullivan-Mort, G., Manirujjaman, M. D., &amp; Singaraju, S. (2019). Sustainability for ecotourism: work identity and role of community capacity building. </w:t>
      </w:r>
      <w:r w:rsidRPr="00E1223A">
        <w:rPr>
          <w:rFonts w:ascii="Book Antiqua" w:hAnsi="Book Antiqua" w:cs="Times New Roman"/>
          <w:i/>
          <w:iCs/>
          <w:noProof/>
          <w:sz w:val="24"/>
          <w:szCs w:val="24"/>
        </w:rPr>
        <w:t>Tourism Recreation Research</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44</w:t>
      </w:r>
      <w:r w:rsidRPr="00E1223A">
        <w:rPr>
          <w:rFonts w:ascii="Book Antiqua" w:hAnsi="Book Antiqua" w:cs="Times New Roman"/>
          <w:noProof/>
          <w:sz w:val="24"/>
          <w:szCs w:val="24"/>
        </w:rPr>
        <w:t>(4), 533–549. https://doi.org/10.1080/02508281.2019.1654727</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Dolezal, C., &amp; Novelli, M. (2020). Power in community-based tourism: empowerment and partnership in Bali. </w:t>
      </w:r>
      <w:r w:rsidRPr="00E1223A">
        <w:rPr>
          <w:rFonts w:ascii="Book Antiqua" w:hAnsi="Book Antiqua" w:cs="Times New Roman"/>
          <w:i/>
          <w:iCs/>
          <w:noProof/>
          <w:sz w:val="24"/>
          <w:szCs w:val="24"/>
        </w:rPr>
        <w:t>Journal of Sustainable Tourism</w:t>
      </w:r>
      <w:r w:rsidRPr="00E1223A">
        <w:rPr>
          <w:rFonts w:ascii="Book Antiqua" w:hAnsi="Book Antiqua" w:cs="Times New Roman"/>
          <w:noProof/>
          <w:sz w:val="24"/>
          <w:szCs w:val="24"/>
        </w:rPr>
        <w:t>. https://doi.org/10.1080/09669582.2020.1838527</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Elbarmelgy, M. M., Gammaz, S. A., &amp; Hussien, M. S. (2019). Community-based ecotourism planning in Egypt, a case study: Evaluation of dahshur initiative. </w:t>
      </w:r>
      <w:r w:rsidRPr="00E1223A">
        <w:rPr>
          <w:rFonts w:ascii="Book Antiqua" w:hAnsi="Book Antiqua" w:cs="Times New Roman"/>
          <w:i/>
          <w:iCs/>
          <w:noProof/>
          <w:sz w:val="24"/>
          <w:szCs w:val="24"/>
        </w:rPr>
        <w:t>Journal of Engineering and Applied Science</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66</w:t>
      </w:r>
      <w:r w:rsidRPr="00E1223A">
        <w:rPr>
          <w:rFonts w:ascii="Book Antiqua" w:hAnsi="Book Antiqua" w:cs="Times New Roman"/>
          <w:noProof/>
          <w:sz w:val="24"/>
          <w:szCs w:val="24"/>
        </w:rPr>
        <w:t>(5), 539–561. https://www.scopus.com/inward/record.uri?eid=2-s2.0-</w:t>
      </w:r>
      <w:r w:rsidRPr="00E1223A">
        <w:rPr>
          <w:rFonts w:ascii="Book Antiqua" w:hAnsi="Book Antiqua" w:cs="Times New Roman"/>
          <w:noProof/>
          <w:sz w:val="24"/>
          <w:szCs w:val="24"/>
        </w:rPr>
        <w:lastRenderedPageBreak/>
        <w:t>85073605476&amp;partnerID=40&amp;md5=e0ae72e78ecc07bd94acb5079f87310a</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Fan, H. (2020). Research on Sustainable Development of Coastal Rural Ecotourism Based on Tourism Perception. </w:t>
      </w:r>
      <w:r w:rsidRPr="00E1223A">
        <w:rPr>
          <w:rFonts w:ascii="Book Antiqua" w:hAnsi="Book Antiqua" w:cs="Times New Roman"/>
          <w:i/>
          <w:iCs/>
          <w:noProof/>
          <w:sz w:val="24"/>
          <w:szCs w:val="24"/>
        </w:rPr>
        <w:t>Journal of Coastal Research</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115</w:t>
      </w:r>
      <w:r w:rsidRPr="00E1223A">
        <w:rPr>
          <w:rFonts w:ascii="Book Antiqua" w:hAnsi="Book Antiqua" w:cs="Times New Roman"/>
          <w:noProof/>
          <w:sz w:val="24"/>
          <w:szCs w:val="24"/>
        </w:rPr>
        <w:t>(sp1), 53–55. https://doi.org/10.2112/JCR-SI115-016</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Feyers, S., Stein, T., &amp; Klizentyte, K. (2020). Bridging worlds: Utilizing a multi-stakeholder framework to create extension-tourism partnerships. </w:t>
      </w:r>
      <w:r w:rsidRPr="00E1223A">
        <w:rPr>
          <w:rFonts w:ascii="Book Antiqua" w:hAnsi="Book Antiqua" w:cs="Times New Roman"/>
          <w:i/>
          <w:iCs/>
          <w:noProof/>
          <w:sz w:val="24"/>
          <w:szCs w:val="24"/>
        </w:rPr>
        <w:t>Sustainability (Switzerland)</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12</w:t>
      </w:r>
      <w:r w:rsidRPr="00E1223A">
        <w:rPr>
          <w:rFonts w:ascii="Book Antiqua" w:hAnsi="Book Antiqua" w:cs="Times New Roman"/>
          <w:noProof/>
          <w:sz w:val="24"/>
          <w:szCs w:val="24"/>
        </w:rPr>
        <w:t>(1), 1–23. https://doi.org/10.3390/SU12010080</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Giampiccoli, A., &amp; Mtapuri, O. (2020). Towards a coalescence of the community-based tourism and “albergo difusso” tourism models for sustainable local economic development. </w:t>
      </w:r>
      <w:r w:rsidRPr="00E1223A">
        <w:rPr>
          <w:rFonts w:ascii="Book Antiqua" w:hAnsi="Book Antiqua" w:cs="Times New Roman"/>
          <w:i/>
          <w:iCs/>
          <w:noProof/>
          <w:sz w:val="24"/>
          <w:szCs w:val="24"/>
        </w:rPr>
        <w:t>African Journal of Hospitality, Tourism and Leisure</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9</w:t>
      </w:r>
      <w:r w:rsidRPr="00E1223A">
        <w:rPr>
          <w:rFonts w:ascii="Book Antiqua" w:hAnsi="Book Antiqua" w:cs="Times New Roman"/>
          <w:noProof/>
          <w:sz w:val="24"/>
          <w:szCs w:val="24"/>
        </w:rPr>
        <w:t>(1), 1–20. https://www.scopus.com/inward/record.uri?eid=2-s2.0-85078242798&amp;partnerID=40&amp;md5=6e263c135f6472507348ef5d40e051e7</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Han, H., Eom, T., Al-Ansi, A., Ryu, H. B., &amp; Kim, W. (2019). Community-based tourism as a sustainable direction in destination development: An empirical examination of visitor behaviors. </w:t>
      </w:r>
      <w:r w:rsidRPr="00E1223A">
        <w:rPr>
          <w:rFonts w:ascii="Book Antiqua" w:hAnsi="Book Antiqua" w:cs="Times New Roman"/>
          <w:i/>
          <w:iCs/>
          <w:noProof/>
          <w:sz w:val="24"/>
          <w:szCs w:val="24"/>
        </w:rPr>
        <w:t>Sustainability (Switzerland)</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11</w:t>
      </w:r>
      <w:r w:rsidRPr="00E1223A">
        <w:rPr>
          <w:rFonts w:ascii="Book Antiqua" w:hAnsi="Book Antiqua" w:cs="Times New Roman"/>
          <w:noProof/>
          <w:sz w:val="24"/>
          <w:szCs w:val="24"/>
        </w:rPr>
        <w:t>(10). https://doi.org/10.3390/su11102864</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Harianto, S. P., Masruri, N. W., Winarno, </w:t>
      </w:r>
      <w:r w:rsidRPr="00E1223A">
        <w:rPr>
          <w:rFonts w:ascii="Book Antiqua" w:hAnsi="Book Antiqua" w:cs="Times New Roman"/>
          <w:noProof/>
          <w:sz w:val="24"/>
          <w:szCs w:val="24"/>
        </w:rPr>
        <w:lastRenderedPageBreak/>
        <w:t xml:space="preserve">G. D., Tsani, M. K., &amp; Santoso, P. J. T. (2020). Development strategy for ecotourism management based on feasibility analysis of tourist attraction objects and perception of visitors and local communities. </w:t>
      </w:r>
      <w:r w:rsidRPr="00E1223A">
        <w:rPr>
          <w:rFonts w:ascii="Book Antiqua" w:hAnsi="Book Antiqua" w:cs="Times New Roman"/>
          <w:i/>
          <w:iCs/>
          <w:noProof/>
          <w:sz w:val="24"/>
          <w:szCs w:val="24"/>
        </w:rPr>
        <w:t>Biodiversitas</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21</w:t>
      </w:r>
      <w:r w:rsidRPr="00E1223A">
        <w:rPr>
          <w:rFonts w:ascii="Book Antiqua" w:hAnsi="Book Antiqua" w:cs="Times New Roman"/>
          <w:noProof/>
          <w:sz w:val="24"/>
          <w:szCs w:val="24"/>
        </w:rPr>
        <w:t>(2), 689–698. https://doi.org/10.13057/biodiv/d210235</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Hlengwa, D. C., &amp; Maruta, A. T. (2019). Community based tourism ventures apt for communities around the save valley conservancy in Zimbabwe. </w:t>
      </w:r>
      <w:r w:rsidRPr="00E1223A">
        <w:rPr>
          <w:rFonts w:ascii="Book Antiqua" w:hAnsi="Book Antiqua" w:cs="Times New Roman"/>
          <w:i/>
          <w:iCs/>
          <w:noProof/>
          <w:sz w:val="24"/>
          <w:szCs w:val="24"/>
        </w:rPr>
        <w:t>African Journal of Hospitality, Tourism and Leisure</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8</w:t>
      </w:r>
      <w:r w:rsidRPr="00E1223A">
        <w:rPr>
          <w:rFonts w:ascii="Book Antiqua" w:hAnsi="Book Antiqua" w:cs="Times New Roman"/>
          <w:noProof/>
          <w:sz w:val="24"/>
          <w:szCs w:val="24"/>
        </w:rPr>
        <w:t>(2).</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Ibrahim, M. S. N., Halim, S. A., &amp; Ishak, M. Y. (2019). The impacts of tourism development on community well-being in Langkawi: The case of Kampung Padang Puteh, Mukim Kedawang. </w:t>
      </w:r>
      <w:r w:rsidRPr="00E1223A">
        <w:rPr>
          <w:rFonts w:ascii="Book Antiqua" w:hAnsi="Book Antiqua" w:cs="Times New Roman"/>
          <w:i/>
          <w:iCs/>
          <w:noProof/>
          <w:sz w:val="24"/>
          <w:szCs w:val="24"/>
        </w:rPr>
        <w:t>Journal of Marine and Island Cultures</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8</w:t>
      </w:r>
      <w:r w:rsidRPr="00E1223A">
        <w:rPr>
          <w:rFonts w:ascii="Book Antiqua" w:hAnsi="Book Antiqua" w:cs="Times New Roman"/>
          <w:noProof/>
          <w:sz w:val="24"/>
          <w:szCs w:val="24"/>
        </w:rPr>
        <w:t>(2), 61–88. https://doi.org/10.21463/jmic.2019.08.2.06</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Jia, Z., Gao, M., Xu, S., Lyu, Y., Feng, J., Zhou, Z., Yu, T., &amp; Wu, W. (2020). Sociocultural vitality versus regulation policy and tourism development in preservation of traditional rural landscape: a case from Guizhou, China. </w:t>
      </w:r>
      <w:r w:rsidRPr="00E1223A">
        <w:rPr>
          <w:rFonts w:ascii="Book Antiqua" w:hAnsi="Book Antiqua" w:cs="Times New Roman"/>
          <w:i/>
          <w:iCs/>
          <w:noProof/>
          <w:sz w:val="24"/>
          <w:szCs w:val="24"/>
        </w:rPr>
        <w:t>International Journal of Sustainable Development and World Ecology</w:t>
      </w:r>
      <w:r w:rsidRPr="00E1223A">
        <w:rPr>
          <w:rFonts w:ascii="Book Antiqua" w:hAnsi="Book Antiqua" w:cs="Times New Roman"/>
          <w:noProof/>
          <w:sz w:val="24"/>
          <w:szCs w:val="24"/>
        </w:rPr>
        <w:t>, 1–14. https://doi.org/10.1080/13504509.2020.1788661</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Juma, L. O., &amp; Khademi-Vidra, A. (2019). Community-based tourism and </w:t>
      </w:r>
      <w:r w:rsidRPr="00E1223A">
        <w:rPr>
          <w:rFonts w:ascii="Book Antiqua" w:hAnsi="Book Antiqua" w:cs="Times New Roman"/>
          <w:noProof/>
          <w:sz w:val="24"/>
          <w:szCs w:val="24"/>
        </w:rPr>
        <w:lastRenderedPageBreak/>
        <w:t xml:space="preserve">sustainable development of rural regions in Kenya; Perceptions of the citizenry. </w:t>
      </w:r>
      <w:r w:rsidRPr="00E1223A">
        <w:rPr>
          <w:rFonts w:ascii="Book Antiqua" w:hAnsi="Book Antiqua" w:cs="Times New Roman"/>
          <w:i/>
          <w:iCs/>
          <w:noProof/>
          <w:sz w:val="24"/>
          <w:szCs w:val="24"/>
        </w:rPr>
        <w:t>Sustainability (Switzerland)</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11</w:t>
      </w:r>
      <w:r w:rsidRPr="00E1223A">
        <w:rPr>
          <w:rFonts w:ascii="Book Antiqua" w:hAnsi="Book Antiqua" w:cs="Times New Roman"/>
          <w:noProof/>
          <w:sz w:val="24"/>
          <w:szCs w:val="24"/>
        </w:rPr>
        <w:t>(17). https://doi.org/10.3390/su11174733</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Khalid, S., Ahmad, M. S., Ramayah, T., Hwang, J., &amp; Kim, I. (2019). Community empowerment and sustainable tourism development: The mediating role of community support for tourism. </w:t>
      </w:r>
      <w:r w:rsidRPr="00E1223A">
        <w:rPr>
          <w:rFonts w:ascii="Book Antiqua" w:hAnsi="Book Antiqua" w:cs="Times New Roman"/>
          <w:i/>
          <w:iCs/>
          <w:noProof/>
          <w:sz w:val="24"/>
          <w:szCs w:val="24"/>
        </w:rPr>
        <w:t>Sustainability (Switzerland)</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11</w:t>
      </w:r>
      <w:r w:rsidRPr="00E1223A">
        <w:rPr>
          <w:rFonts w:ascii="Book Antiqua" w:hAnsi="Book Antiqua" w:cs="Times New Roman"/>
          <w:noProof/>
          <w:sz w:val="24"/>
          <w:szCs w:val="24"/>
        </w:rPr>
        <w:t>(22). https://doi.org/10.3390/su11226248</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Kim, M., Xie, Y., &amp; Cirella, G. T. (2019). Sustainable transformative economy: Community-based ecotourism. </w:t>
      </w:r>
      <w:r w:rsidRPr="00E1223A">
        <w:rPr>
          <w:rFonts w:ascii="Book Antiqua" w:hAnsi="Book Antiqua" w:cs="Times New Roman"/>
          <w:i/>
          <w:iCs/>
          <w:noProof/>
          <w:sz w:val="24"/>
          <w:szCs w:val="24"/>
        </w:rPr>
        <w:t>Sustainability (Switzerland)</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11</w:t>
      </w:r>
      <w:r w:rsidRPr="00E1223A">
        <w:rPr>
          <w:rFonts w:ascii="Book Antiqua" w:hAnsi="Book Antiqua" w:cs="Times New Roman"/>
          <w:noProof/>
          <w:sz w:val="24"/>
          <w:szCs w:val="24"/>
        </w:rPr>
        <w:t>(18). https://doi.org/10.3390/su11184977</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Koščak, M., O’Rourke, T., &amp; Bilić, D. (2019). Community participation in the planning of local destination management . </w:t>
      </w:r>
      <w:r w:rsidRPr="00E1223A">
        <w:rPr>
          <w:rFonts w:ascii="Book Antiqua" w:hAnsi="Book Antiqua" w:cs="Times New Roman"/>
          <w:i/>
          <w:iCs/>
          <w:noProof/>
          <w:sz w:val="24"/>
          <w:szCs w:val="24"/>
        </w:rPr>
        <w:t>Informatologia</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52</w:t>
      </w:r>
      <w:r w:rsidRPr="00E1223A">
        <w:rPr>
          <w:rFonts w:ascii="Book Antiqua" w:hAnsi="Book Antiqua" w:cs="Times New Roman"/>
          <w:noProof/>
          <w:sz w:val="24"/>
          <w:szCs w:val="24"/>
        </w:rPr>
        <w:t>(43924), 125–135. https://doi.org/10.32914/I.52.3-4.1</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Li, X., Ren, Y., &amp; Wang, D. (2019). Impacts of human disturbances on riparian herbaceous communities in a Chinese karst river. </w:t>
      </w:r>
      <w:r w:rsidRPr="00E1223A">
        <w:rPr>
          <w:rFonts w:ascii="Book Antiqua" w:hAnsi="Book Antiqua" w:cs="Times New Roman"/>
          <w:i/>
          <w:iCs/>
          <w:noProof/>
          <w:sz w:val="24"/>
          <w:szCs w:val="24"/>
        </w:rPr>
        <w:t>Nature Environment and Pollution Technology</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18</w:t>
      </w:r>
      <w:r w:rsidRPr="00E1223A">
        <w:rPr>
          <w:rFonts w:ascii="Book Antiqua" w:hAnsi="Book Antiqua" w:cs="Times New Roman"/>
          <w:noProof/>
          <w:sz w:val="24"/>
          <w:szCs w:val="24"/>
        </w:rPr>
        <w:t>(4), 1107–1118. https://www.scopus.com/inward/record.uri?eid=2-s2.0-85077256592&amp;partnerID=40&amp;md5=86620dc44066bf0bffac81e3defbce88</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Li, X., Sun, M., Yang, R., Zhang, Y., Zhang, L., Song, Z., Liu, Q., &amp; Zhao, D. (2020). Comprehensive partitions </w:t>
      </w:r>
      <w:r w:rsidRPr="00E1223A">
        <w:rPr>
          <w:rFonts w:ascii="Book Antiqua" w:hAnsi="Book Antiqua" w:cs="Times New Roman"/>
          <w:noProof/>
          <w:sz w:val="24"/>
          <w:szCs w:val="24"/>
        </w:rPr>
        <w:lastRenderedPageBreak/>
        <w:t xml:space="preserve">and different strategies based on ecological security and economic development in Guizhou Province, China. </w:t>
      </w:r>
      <w:r w:rsidRPr="00E1223A">
        <w:rPr>
          <w:rFonts w:ascii="Book Antiqua" w:hAnsi="Book Antiqua" w:cs="Times New Roman"/>
          <w:i/>
          <w:iCs/>
          <w:noProof/>
          <w:sz w:val="24"/>
          <w:szCs w:val="24"/>
        </w:rPr>
        <w:t>Journal of Cleaner Production</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274</w:t>
      </w:r>
      <w:r w:rsidRPr="00E1223A">
        <w:rPr>
          <w:rFonts w:ascii="Book Antiqua" w:hAnsi="Book Antiqua" w:cs="Times New Roman"/>
          <w:noProof/>
          <w:sz w:val="24"/>
          <w:szCs w:val="24"/>
        </w:rPr>
        <w:t>. https://doi.org/10.1016/j.jclepro.2020.122794</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Lin, C.-L. (2020). Establishing environment sustentation strategies for urban and rural/town tourism based on a hybrid MCDM approach. </w:t>
      </w:r>
      <w:r w:rsidRPr="00E1223A">
        <w:rPr>
          <w:rFonts w:ascii="Book Antiqua" w:hAnsi="Book Antiqua" w:cs="Times New Roman"/>
          <w:i/>
          <w:iCs/>
          <w:noProof/>
          <w:sz w:val="24"/>
          <w:szCs w:val="24"/>
        </w:rPr>
        <w:t>Current Issues in Tourism</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23</w:t>
      </w:r>
      <w:r w:rsidRPr="00E1223A">
        <w:rPr>
          <w:rFonts w:ascii="Book Antiqua" w:hAnsi="Book Antiqua" w:cs="Times New Roman"/>
          <w:noProof/>
          <w:sz w:val="24"/>
          <w:szCs w:val="24"/>
        </w:rPr>
        <w:t>(19), 2360–2395. https://doi.org/10.1080/13683500.2019.1642308</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Mahendrawati, N. L. M. (2020). Policy on protection of cultural heritage through communal copyright in supporting sustainable tourism. </w:t>
      </w:r>
      <w:r w:rsidRPr="00E1223A">
        <w:rPr>
          <w:rFonts w:ascii="Book Antiqua" w:hAnsi="Book Antiqua" w:cs="Times New Roman"/>
          <w:i/>
          <w:iCs/>
          <w:noProof/>
          <w:sz w:val="24"/>
          <w:szCs w:val="24"/>
        </w:rPr>
        <w:t>Journal of Environmental Management and Tourism</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11</w:t>
      </w:r>
      <w:r w:rsidRPr="00E1223A">
        <w:rPr>
          <w:rFonts w:ascii="Book Antiqua" w:hAnsi="Book Antiqua" w:cs="Times New Roman"/>
          <w:noProof/>
          <w:sz w:val="24"/>
          <w:szCs w:val="24"/>
        </w:rPr>
        <w:t>(4), 920–924. https://doi.org/10.14505/jemt.11.4(44).16</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McNaughton, M., Rao, L., &amp; Verma, S. (2020). Building smart communities for sustainable development:: Community tourism in Treasure Beach Jamaica. </w:t>
      </w:r>
      <w:r w:rsidRPr="00E1223A">
        <w:rPr>
          <w:rFonts w:ascii="Book Antiqua" w:hAnsi="Book Antiqua" w:cs="Times New Roman"/>
          <w:i/>
          <w:iCs/>
          <w:noProof/>
          <w:sz w:val="24"/>
          <w:szCs w:val="24"/>
        </w:rPr>
        <w:t>Worldwide Hospitality and Tourism Themes</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12</w:t>
      </w:r>
      <w:r w:rsidRPr="00E1223A">
        <w:rPr>
          <w:rFonts w:ascii="Book Antiqua" w:hAnsi="Book Antiqua" w:cs="Times New Roman"/>
          <w:noProof/>
          <w:sz w:val="24"/>
          <w:szCs w:val="24"/>
        </w:rPr>
        <w:t>(3), 337–352. https://doi.org/10.1108/WHATT-02-2020-0008</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Mohanty, P. P., Rout, H. B., &amp; Samal, A. (2019). Community based sustainable tourism development - A tool for fostering and promoting peace: A case study of Odisha, India. </w:t>
      </w:r>
      <w:r w:rsidRPr="00E1223A">
        <w:rPr>
          <w:rFonts w:ascii="Book Antiqua" w:hAnsi="Book Antiqua" w:cs="Times New Roman"/>
          <w:i/>
          <w:iCs/>
          <w:noProof/>
          <w:sz w:val="24"/>
          <w:szCs w:val="24"/>
        </w:rPr>
        <w:t xml:space="preserve">African Journal of Hospitality, Tourism and </w:t>
      </w:r>
      <w:r w:rsidRPr="00E1223A">
        <w:rPr>
          <w:rFonts w:ascii="Book Antiqua" w:hAnsi="Book Antiqua" w:cs="Times New Roman"/>
          <w:i/>
          <w:iCs/>
          <w:noProof/>
          <w:sz w:val="24"/>
          <w:szCs w:val="24"/>
        </w:rPr>
        <w:lastRenderedPageBreak/>
        <w:t>Leisure</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8</w:t>
      </w:r>
      <w:r w:rsidRPr="00E1223A">
        <w:rPr>
          <w:rFonts w:ascii="Book Antiqua" w:hAnsi="Book Antiqua" w:cs="Times New Roman"/>
          <w:noProof/>
          <w:sz w:val="24"/>
          <w:szCs w:val="24"/>
        </w:rPr>
        <w:t>(1), 1–15. https://www.scopus.com/inward/record.uri?eid=2-s2.0-85059513183&amp;partnerID=40&amp;md5=98f6544819a7d020af185b4389d30848</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Müllera, S., Hucka, L., &amp; Markovab, J. (2020). Sustainable community-based tourism in cambodia and tourists’ willingness to pay. </w:t>
      </w:r>
      <w:r w:rsidRPr="00E1223A">
        <w:rPr>
          <w:rFonts w:ascii="Book Antiqua" w:hAnsi="Book Antiqua" w:cs="Times New Roman"/>
          <w:i/>
          <w:iCs/>
          <w:noProof/>
          <w:sz w:val="24"/>
          <w:szCs w:val="24"/>
        </w:rPr>
        <w:t>Austrian Journal of South-East Asian Studies</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13</w:t>
      </w:r>
      <w:r w:rsidRPr="00E1223A">
        <w:rPr>
          <w:rFonts w:ascii="Book Antiqua" w:hAnsi="Book Antiqua" w:cs="Times New Roman"/>
          <w:noProof/>
          <w:sz w:val="24"/>
          <w:szCs w:val="24"/>
        </w:rPr>
        <w:t>(1), 81–101. https://doi.org/10.14764/10.ASEAS-0030</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Muresan, I. C., Harun, R., Arion, F. H., Oroian, C. F., Dumitras, D. E., Mihai, V. C., Ilea, M., Chiciudean, D. I., Gliga, I. D., &amp; Chiciudean, G. O. (2019). Residents’ perception of destination quality: Key factors for sustainable rural development. </w:t>
      </w:r>
      <w:r w:rsidRPr="00E1223A">
        <w:rPr>
          <w:rFonts w:ascii="Book Antiqua" w:hAnsi="Book Antiqua" w:cs="Times New Roman"/>
          <w:i/>
          <w:iCs/>
          <w:noProof/>
          <w:sz w:val="24"/>
          <w:szCs w:val="24"/>
        </w:rPr>
        <w:t>Sustainability (Switzerland)</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11</w:t>
      </w:r>
      <w:r w:rsidRPr="00E1223A">
        <w:rPr>
          <w:rFonts w:ascii="Book Antiqua" w:hAnsi="Book Antiqua" w:cs="Times New Roman"/>
          <w:noProof/>
          <w:sz w:val="24"/>
          <w:szCs w:val="24"/>
        </w:rPr>
        <w:t>(9). https://doi.org/10.3390/su11092594</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Nguyen, D. T. N., d’Hauteserre, A.-M., &amp; Serrao-Neumann, S. (2021). Intrinsic barriers to and opportunities for community empowerment in community-based tourism development in Thai Nguyen province, Vietnam. </w:t>
      </w:r>
      <w:r w:rsidRPr="00E1223A">
        <w:rPr>
          <w:rFonts w:ascii="Book Antiqua" w:hAnsi="Book Antiqua" w:cs="Times New Roman"/>
          <w:i/>
          <w:iCs/>
          <w:noProof/>
          <w:sz w:val="24"/>
          <w:szCs w:val="24"/>
        </w:rPr>
        <w:t>Journal of Sustainable Tourism</w:t>
      </w:r>
      <w:r w:rsidRPr="00E1223A">
        <w:rPr>
          <w:rFonts w:ascii="Book Antiqua" w:hAnsi="Book Antiqua" w:cs="Times New Roman"/>
          <w:noProof/>
          <w:sz w:val="24"/>
          <w:szCs w:val="24"/>
        </w:rPr>
        <w:t>. https://doi.org/10.1080/09669582.2021.1884689</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Nicolaides, A. (2020). Sustainable ethical tourism (SET) and rural community involvement. </w:t>
      </w:r>
      <w:r w:rsidRPr="00E1223A">
        <w:rPr>
          <w:rFonts w:ascii="Book Antiqua" w:hAnsi="Book Antiqua" w:cs="Times New Roman"/>
          <w:i/>
          <w:iCs/>
          <w:noProof/>
          <w:sz w:val="24"/>
          <w:szCs w:val="24"/>
        </w:rPr>
        <w:t>African Journal of Hospitality, Tourism and Leisure</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9</w:t>
      </w:r>
      <w:r w:rsidRPr="00E1223A">
        <w:rPr>
          <w:rFonts w:ascii="Book Antiqua" w:hAnsi="Book Antiqua" w:cs="Times New Roman"/>
          <w:noProof/>
          <w:sz w:val="24"/>
          <w:szCs w:val="24"/>
        </w:rPr>
        <w:t>(1), 1–16. https://www.scopus.com/inward/r</w:t>
      </w:r>
      <w:r w:rsidRPr="00E1223A">
        <w:rPr>
          <w:rFonts w:ascii="Book Antiqua" w:hAnsi="Book Antiqua" w:cs="Times New Roman"/>
          <w:noProof/>
          <w:sz w:val="24"/>
          <w:szCs w:val="24"/>
        </w:rPr>
        <w:lastRenderedPageBreak/>
        <w:t>ecord.uri?eid=2-s2.0-85078235700&amp;partnerID=40&amp;md5=ab3b8c9835897650964b026728cff4e0</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Nomnian, S., Trupp, A., Niyomthong, W., Tangcharoensathaporn, P., &amp; Charoenkongka, A. (2020). Language and community-based tourism: Use, needs, dependency, and limitations. </w:t>
      </w:r>
      <w:r w:rsidRPr="00E1223A">
        <w:rPr>
          <w:rFonts w:ascii="Book Antiqua" w:hAnsi="Book Antiqua" w:cs="Times New Roman"/>
          <w:i/>
          <w:iCs/>
          <w:noProof/>
          <w:sz w:val="24"/>
          <w:szCs w:val="24"/>
        </w:rPr>
        <w:t>Austrian Journal of South-East Asian Studies</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13</w:t>
      </w:r>
      <w:r w:rsidRPr="00E1223A">
        <w:rPr>
          <w:rFonts w:ascii="Book Antiqua" w:hAnsi="Book Antiqua" w:cs="Times New Roman"/>
          <w:noProof/>
          <w:sz w:val="24"/>
          <w:szCs w:val="24"/>
        </w:rPr>
        <w:t>(1), 57–79. https://doi.org/10.14764/10.ASEAS-0029</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Nordin, A. O. S., Ismail, F., &amp; Jamal, N. Y. M. (2020). Impact of tourism development on the quality of life: A case study of Perhentian Island, Malaysia. </w:t>
      </w:r>
      <w:r w:rsidRPr="00E1223A">
        <w:rPr>
          <w:rFonts w:ascii="Book Antiqua" w:hAnsi="Book Antiqua" w:cs="Times New Roman"/>
          <w:i/>
          <w:iCs/>
          <w:noProof/>
          <w:sz w:val="24"/>
          <w:szCs w:val="24"/>
        </w:rPr>
        <w:t>African Journal of Hospitality, Tourism and Leisure</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9</w:t>
      </w:r>
      <w:r w:rsidRPr="00E1223A">
        <w:rPr>
          <w:rFonts w:ascii="Book Antiqua" w:hAnsi="Book Antiqua" w:cs="Times New Roman"/>
          <w:noProof/>
          <w:sz w:val="24"/>
          <w:szCs w:val="24"/>
        </w:rPr>
        <w:t>(3), 22–37. https://doi.org/10.46222/ajhtl.19770720-2</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Pasanchay, K., &amp; Schott, C. (2021). Community-based tourism homestays’ capacity to advance the Sustainable Development Goals: A holistic sustainable livelihood perspective. </w:t>
      </w:r>
      <w:r w:rsidRPr="00E1223A">
        <w:rPr>
          <w:rFonts w:ascii="Book Antiqua" w:hAnsi="Book Antiqua" w:cs="Times New Roman"/>
          <w:i/>
          <w:iCs/>
          <w:noProof/>
          <w:sz w:val="24"/>
          <w:szCs w:val="24"/>
        </w:rPr>
        <w:t>Tourism Management Perspectives</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37</w:t>
      </w:r>
      <w:r w:rsidRPr="00E1223A">
        <w:rPr>
          <w:rFonts w:ascii="Book Antiqua" w:hAnsi="Book Antiqua" w:cs="Times New Roman"/>
          <w:noProof/>
          <w:sz w:val="24"/>
          <w:szCs w:val="24"/>
        </w:rPr>
        <w:t>. https://doi.org/10.1016/j.tmp.2020.100784</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Pickel-Chevalier, S., Bendesa, I. K. G., &amp; Darma Putra, I. N. (2019). The integrated touristic villages: an Indonesian model of sustainable tourism? </w:t>
      </w:r>
      <w:r w:rsidRPr="00E1223A">
        <w:rPr>
          <w:rFonts w:ascii="Book Antiqua" w:hAnsi="Book Antiqua" w:cs="Times New Roman"/>
          <w:i/>
          <w:iCs/>
          <w:noProof/>
          <w:sz w:val="24"/>
          <w:szCs w:val="24"/>
        </w:rPr>
        <w:t>Tourism Geographies</w:t>
      </w:r>
      <w:r w:rsidRPr="00E1223A">
        <w:rPr>
          <w:rFonts w:ascii="Book Antiqua" w:hAnsi="Book Antiqua" w:cs="Times New Roman"/>
          <w:noProof/>
          <w:sz w:val="24"/>
          <w:szCs w:val="24"/>
        </w:rPr>
        <w:t>. https://doi.org/10.1080/14616688.2019.1600006</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lastRenderedPageBreak/>
        <w:t xml:space="preserve">Pranee, S. (2019). A community based tourism model of OTOP Village Champion (OVC): A case study of Hat Sompan Village, Ranong Province. </w:t>
      </w:r>
      <w:r w:rsidRPr="00E1223A">
        <w:rPr>
          <w:rFonts w:ascii="Book Antiqua" w:hAnsi="Book Antiqua" w:cs="Times New Roman"/>
          <w:i/>
          <w:iCs/>
          <w:noProof/>
          <w:sz w:val="24"/>
          <w:szCs w:val="24"/>
        </w:rPr>
        <w:t>African Journal of Hospitality, Tourism and Leisure</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8</w:t>
      </w:r>
      <w:r w:rsidRPr="00E1223A">
        <w:rPr>
          <w:rFonts w:ascii="Book Antiqua" w:hAnsi="Book Antiqua" w:cs="Times New Roman"/>
          <w:noProof/>
          <w:sz w:val="24"/>
          <w:szCs w:val="24"/>
        </w:rPr>
        <w:t>(2). https://www.scopus.com/inward/record.uri?eid=2-s2.0-85062964841&amp;partnerID=40&amp;md5=b7b451348621448b67a3ed7beab0a990</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Radianto, E., Prabawa, T. S., Therik, W. M. A., Sasongko, G., &amp; Ndoen, M. L. (2019). The role of tourism in development: A dilemma between economic growth and mangrove forest degradation (a case study of regencies/cities in North Maluku Province). </w:t>
      </w:r>
      <w:r w:rsidRPr="00E1223A">
        <w:rPr>
          <w:rFonts w:ascii="Book Antiqua" w:hAnsi="Book Antiqua" w:cs="Times New Roman"/>
          <w:i/>
          <w:iCs/>
          <w:noProof/>
          <w:sz w:val="24"/>
          <w:szCs w:val="24"/>
        </w:rPr>
        <w:t>Jurnal Manajemen Hutan Tropika</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23</w:t>
      </w:r>
      <w:r w:rsidRPr="00E1223A">
        <w:rPr>
          <w:rFonts w:ascii="Book Antiqua" w:hAnsi="Book Antiqua" w:cs="Times New Roman"/>
          <w:noProof/>
          <w:sz w:val="24"/>
          <w:szCs w:val="24"/>
        </w:rPr>
        <w:t>(5), 185–198. https://doi.org/10.7226/jtfm.25.3.185</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Raftopoulos, M. (2020). Rural Community-Based Tourism and its Impact on Ecological Consciousness, Environmental Stewardship and Social Structures. </w:t>
      </w:r>
      <w:r w:rsidRPr="00E1223A">
        <w:rPr>
          <w:rFonts w:ascii="Book Antiqua" w:hAnsi="Book Antiqua" w:cs="Times New Roman"/>
          <w:i/>
          <w:iCs/>
          <w:noProof/>
          <w:sz w:val="24"/>
          <w:szCs w:val="24"/>
        </w:rPr>
        <w:t>Bulletin of Latin American Research</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39</w:t>
      </w:r>
      <w:r w:rsidRPr="00E1223A">
        <w:rPr>
          <w:rFonts w:ascii="Book Antiqua" w:hAnsi="Book Antiqua" w:cs="Times New Roman"/>
          <w:noProof/>
          <w:sz w:val="24"/>
          <w:szCs w:val="24"/>
        </w:rPr>
        <w:t>(2), 142–156. https://doi.org/10.1111/blar.12749</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Rami, A. M., Simin, H., Abdullah, R., &amp; Ibrahim, A. (2019). Community leader in enhancing rural economic growth in state of Terengganu, Malaysia. </w:t>
      </w:r>
      <w:r w:rsidRPr="00E1223A">
        <w:rPr>
          <w:rFonts w:ascii="Book Antiqua" w:hAnsi="Book Antiqua" w:cs="Times New Roman"/>
          <w:i/>
          <w:iCs/>
          <w:noProof/>
          <w:sz w:val="24"/>
          <w:szCs w:val="24"/>
        </w:rPr>
        <w:t>International Journal of Recent Technology and Engineering</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8</w:t>
      </w:r>
      <w:r w:rsidRPr="00E1223A">
        <w:rPr>
          <w:rFonts w:ascii="Book Antiqua" w:hAnsi="Book Antiqua" w:cs="Times New Roman"/>
          <w:noProof/>
          <w:sz w:val="24"/>
          <w:szCs w:val="24"/>
        </w:rPr>
        <w:t>(2 Special Issue 11), 680–684. https://doi.org/10.35940/ijrte.B1108.0982S1119</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lastRenderedPageBreak/>
        <w:t xml:space="preserve">Rosalina, P. D., Dupre, K., &amp; Wang, Y. (2021). Rural tourism: A systematic literature review on definitions and challenges. </w:t>
      </w:r>
      <w:r w:rsidRPr="00E1223A">
        <w:rPr>
          <w:rFonts w:ascii="Book Antiqua" w:hAnsi="Book Antiqua" w:cs="Times New Roman"/>
          <w:i/>
          <w:iCs/>
          <w:noProof/>
          <w:sz w:val="24"/>
          <w:szCs w:val="24"/>
        </w:rPr>
        <w:t>Journal of Hospitality and Tourism Management</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47</w:t>
      </w:r>
      <w:r w:rsidRPr="00E1223A">
        <w:rPr>
          <w:rFonts w:ascii="Book Antiqua" w:hAnsi="Book Antiqua" w:cs="Times New Roman"/>
          <w:noProof/>
          <w:sz w:val="24"/>
          <w:szCs w:val="24"/>
        </w:rPr>
        <w:t>, 134–149. https://doi.org/10.1016/j.jhtm.2021.03.001</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Saarinen, J., Moswete, N., Atlhopheng, J. R., &amp; Hambira, W. L. (2020). Changing socio-ecologies of Kalahari: Local perceptions towards environmental change and tourism in Kgalagadi, Botswana. </w:t>
      </w:r>
      <w:r w:rsidRPr="00E1223A">
        <w:rPr>
          <w:rFonts w:ascii="Book Antiqua" w:hAnsi="Book Antiqua" w:cs="Times New Roman"/>
          <w:i/>
          <w:iCs/>
          <w:noProof/>
          <w:sz w:val="24"/>
          <w:szCs w:val="24"/>
        </w:rPr>
        <w:t>Development Southern Africa</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37</w:t>
      </w:r>
      <w:r w:rsidRPr="00E1223A">
        <w:rPr>
          <w:rFonts w:ascii="Book Antiqua" w:hAnsi="Book Antiqua" w:cs="Times New Roman"/>
          <w:noProof/>
          <w:sz w:val="24"/>
          <w:szCs w:val="24"/>
        </w:rPr>
        <w:t>(5), 855–870. https://doi.org/10.1080/0376835X.2020.1809997</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Santos, L. L., Cardoso, L., Araújo-Vila, N., &amp; Fraiz-Brea, J. A. (2020). Sustainability perceptions in tourism and hospitality: A mixed-method bibliometric approach. </w:t>
      </w:r>
      <w:r w:rsidRPr="00E1223A">
        <w:rPr>
          <w:rFonts w:ascii="Book Antiqua" w:hAnsi="Book Antiqua" w:cs="Times New Roman"/>
          <w:i/>
          <w:iCs/>
          <w:noProof/>
          <w:sz w:val="24"/>
          <w:szCs w:val="24"/>
        </w:rPr>
        <w:t>Sustainability (Switzerland)</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12</w:t>
      </w:r>
      <w:r w:rsidRPr="00E1223A">
        <w:rPr>
          <w:rFonts w:ascii="Book Antiqua" w:hAnsi="Book Antiqua" w:cs="Times New Roman"/>
          <w:noProof/>
          <w:sz w:val="24"/>
          <w:szCs w:val="24"/>
        </w:rPr>
        <w:t>(21), 1–18. https://doi.org/10.3390/su12218852</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Sène-Harper, A., &amp; Séye, M. (2019). Community-based Tourism Around National Parks in Senegal: The Implications of Colonial Legacies in Current Management Policies. </w:t>
      </w:r>
      <w:r w:rsidRPr="00E1223A">
        <w:rPr>
          <w:rFonts w:ascii="Book Antiqua" w:hAnsi="Book Antiqua" w:cs="Times New Roman"/>
          <w:i/>
          <w:iCs/>
          <w:noProof/>
          <w:sz w:val="24"/>
          <w:szCs w:val="24"/>
        </w:rPr>
        <w:t>Tourism Planning and Development</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16</w:t>
      </w:r>
      <w:r w:rsidRPr="00E1223A">
        <w:rPr>
          <w:rFonts w:ascii="Book Antiqua" w:hAnsi="Book Antiqua" w:cs="Times New Roman"/>
          <w:noProof/>
          <w:sz w:val="24"/>
          <w:szCs w:val="24"/>
        </w:rPr>
        <w:t>(2), 217–234. https://doi.org/10.1080/21568316.2018.1563804</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Setokoe, T. J., &amp; Ramukumba, T. (2019). The importance community participation in tourism development to ensure sustainable rural development. </w:t>
      </w:r>
      <w:r w:rsidRPr="00E1223A">
        <w:rPr>
          <w:rFonts w:ascii="Book Antiqua" w:hAnsi="Book Antiqua" w:cs="Times New Roman"/>
          <w:i/>
          <w:iCs/>
          <w:noProof/>
          <w:sz w:val="24"/>
          <w:szCs w:val="24"/>
        </w:rPr>
        <w:t xml:space="preserve">African Journal of </w:t>
      </w:r>
      <w:r w:rsidRPr="00E1223A">
        <w:rPr>
          <w:rFonts w:ascii="Book Antiqua" w:hAnsi="Book Antiqua" w:cs="Times New Roman"/>
          <w:i/>
          <w:iCs/>
          <w:noProof/>
          <w:sz w:val="24"/>
          <w:szCs w:val="24"/>
        </w:rPr>
        <w:lastRenderedPageBreak/>
        <w:t>Hospitality, Tourism and Leisure</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8</w:t>
      </w:r>
      <w:r w:rsidRPr="00E1223A">
        <w:rPr>
          <w:rFonts w:ascii="Book Antiqua" w:hAnsi="Book Antiqua" w:cs="Times New Roman"/>
          <w:noProof/>
          <w:sz w:val="24"/>
          <w:szCs w:val="24"/>
        </w:rPr>
        <w:t>(SpecialEdition), 1–12. https://www.scopus.com/inward/record.uri?eid=2-s2.0-85083788992&amp;partnerID=40&amp;md5=11f21f5bf55714cec04a391155fc0a1e</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Stone, M. T., &amp; Stone, L. S. (2020). Challenges of community-based tourism in Botswana: a review of literature. </w:t>
      </w:r>
      <w:r w:rsidRPr="00E1223A">
        <w:rPr>
          <w:rFonts w:ascii="Book Antiqua" w:hAnsi="Book Antiqua" w:cs="Times New Roman"/>
          <w:i/>
          <w:iCs/>
          <w:noProof/>
          <w:sz w:val="24"/>
          <w:szCs w:val="24"/>
        </w:rPr>
        <w:t>Transactions of the Royal Society of South Africa</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75</w:t>
      </w:r>
      <w:r w:rsidRPr="00E1223A">
        <w:rPr>
          <w:rFonts w:ascii="Book Antiqua" w:hAnsi="Book Antiqua" w:cs="Times New Roman"/>
          <w:noProof/>
          <w:sz w:val="24"/>
          <w:szCs w:val="24"/>
        </w:rPr>
        <w:t>(2), 181–193. https://doi.org/10.1080/0035919X.2020.1715510</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Strydom, A. J., Mangope, D., &amp; Henama, U. S. (2019). A critique of the interface between tourism, sustainable development and sustainable tourism in communitybased tourism theory. </w:t>
      </w:r>
      <w:r w:rsidRPr="00E1223A">
        <w:rPr>
          <w:rFonts w:ascii="Book Antiqua" w:hAnsi="Book Antiqua" w:cs="Times New Roman"/>
          <w:i/>
          <w:iCs/>
          <w:noProof/>
          <w:sz w:val="24"/>
          <w:szCs w:val="24"/>
        </w:rPr>
        <w:t>African Journal of Hospitality, Tourism and Leisure</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8</w:t>
      </w:r>
      <w:r w:rsidRPr="00E1223A">
        <w:rPr>
          <w:rFonts w:ascii="Book Antiqua" w:hAnsi="Book Antiqua" w:cs="Times New Roman"/>
          <w:noProof/>
          <w:sz w:val="24"/>
          <w:szCs w:val="24"/>
        </w:rPr>
        <w:t>(5). https://www.scopus.com/inward/record.uri?eid=2-s2.0-85074409430&amp;partnerID=40&amp;md5=c72fad5985af9017e670b64809139ba1</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Wardana, I. M., Sukaatmadja, I. P. G., Yasa, N. N. K., &amp; Astawa, I. P. (2019). Cultural tourism and ecotourism empowerment in the sustainable tourism development and destination competitiveness enhancement. </w:t>
      </w:r>
      <w:r w:rsidRPr="00E1223A">
        <w:rPr>
          <w:rFonts w:ascii="Book Antiqua" w:hAnsi="Book Antiqua" w:cs="Times New Roman"/>
          <w:i/>
          <w:iCs/>
          <w:noProof/>
          <w:sz w:val="24"/>
          <w:szCs w:val="24"/>
        </w:rPr>
        <w:t>Journal of Environmental Management and Tourism</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10</w:t>
      </w:r>
      <w:r w:rsidRPr="00E1223A">
        <w:rPr>
          <w:rFonts w:ascii="Book Antiqua" w:hAnsi="Book Antiqua" w:cs="Times New Roman"/>
          <w:noProof/>
          <w:sz w:val="24"/>
          <w:szCs w:val="24"/>
        </w:rPr>
        <w:t>(4), 753–762. https://doi.org/10.14505/jemt.v10.4(36).06</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Wikantiyoso, R., Cahyaningsih, D. S., Sulaksono, A. G., Widayati, S., Poerwoningsih, D., &amp; Triyosoputri, E. </w:t>
      </w:r>
      <w:r w:rsidRPr="00E1223A">
        <w:rPr>
          <w:rFonts w:ascii="Book Antiqua" w:hAnsi="Book Antiqua" w:cs="Times New Roman"/>
          <w:noProof/>
          <w:sz w:val="24"/>
          <w:szCs w:val="24"/>
        </w:rPr>
        <w:lastRenderedPageBreak/>
        <w:t xml:space="preserve">(2021). Development of Sustainable Community-Based Tourism in Kampong Grangsil, Jambangan Village, Dampit District, Malang Regency. </w:t>
      </w:r>
      <w:r w:rsidRPr="00E1223A">
        <w:rPr>
          <w:rFonts w:ascii="Book Antiqua" w:hAnsi="Book Antiqua" w:cs="Times New Roman"/>
          <w:i/>
          <w:iCs/>
          <w:noProof/>
          <w:sz w:val="24"/>
          <w:szCs w:val="24"/>
        </w:rPr>
        <w:t>International Review for Spatial Planning and Sustainable Development</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9</w:t>
      </w:r>
      <w:r w:rsidRPr="00E1223A">
        <w:rPr>
          <w:rFonts w:ascii="Book Antiqua" w:hAnsi="Book Antiqua" w:cs="Times New Roman"/>
          <w:noProof/>
          <w:sz w:val="24"/>
          <w:szCs w:val="24"/>
        </w:rPr>
        <w:t>(1), 64–77. https://doi.org/10.14246/IRSPSD.9.1_64</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Wondirad, A., &amp; Ewnetu, B. (2019). Community participation in tourism development as a tool to foster sustainable land and resource use practices in a national park milieu. </w:t>
      </w:r>
      <w:r w:rsidRPr="00E1223A">
        <w:rPr>
          <w:rFonts w:ascii="Book Antiqua" w:hAnsi="Book Antiqua" w:cs="Times New Roman"/>
          <w:i/>
          <w:iCs/>
          <w:noProof/>
          <w:sz w:val="24"/>
          <w:szCs w:val="24"/>
        </w:rPr>
        <w:t>Land Use Policy</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88</w:t>
      </w:r>
      <w:r w:rsidRPr="00E1223A">
        <w:rPr>
          <w:rFonts w:ascii="Book Antiqua" w:hAnsi="Book Antiqua" w:cs="Times New Roman"/>
          <w:noProof/>
          <w:sz w:val="24"/>
          <w:szCs w:val="24"/>
        </w:rPr>
        <w:t>. https://doi.org/10.1016/j.landusepol.2019.104155</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Yergeau, M.-E. (2020). Tourism and local welfare: A multilevel analysis in Nepal’s protected areas. </w:t>
      </w:r>
      <w:r w:rsidRPr="00E1223A">
        <w:rPr>
          <w:rFonts w:ascii="Book Antiqua" w:hAnsi="Book Antiqua" w:cs="Times New Roman"/>
          <w:i/>
          <w:iCs/>
          <w:noProof/>
          <w:sz w:val="24"/>
          <w:szCs w:val="24"/>
        </w:rPr>
        <w:t>World Development</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127</w:t>
      </w:r>
      <w:r w:rsidRPr="00E1223A">
        <w:rPr>
          <w:rFonts w:ascii="Book Antiqua" w:hAnsi="Book Antiqua" w:cs="Times New Roman"/>
          <w:noProof/>
          <w:sz w:val="24"/>
          <w:szCs w:val="24"/>
        </w:rPr>
        <w:t xml:space="preserve">. </w:t>
      </w:r>
      <w:r w:rsidRPr="00E1223A">
        <w:rPr>
          <w:rFonts w:ascii="Book Antiqua" w:hAnsi="Book Antiqua" w:cs="Times New Roman"/>
          <w:noProof/>
          <w:sz w:val="24"/>
          <w:szCs w:val="24"/>
        </w:rPr>
        <w:lastRenderedPageBreak/>
        <w:t>https://doi.org/10.1016/j.worlddev.2019.104744</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Zhang, Y., Lee, T. J., &amp; Xiong, Y. (2019). Residents’ perception of the influence of luxury chain hotels on ethnic tourism communities. </w:t>
      </w:r>
      <w:r w:rsidRPr="00E1223A">
        <w:rPr>
          <w:rFonts w:ascii="Book Antiqua" w:hAnsi="Book Antiqua" w:cs="Times New Roman"/>
          <w:i/>
          <w:iCs/>
          <w:noProof/>
          <w:sz w:val="24"/>
          <w:szCs w:val="24"/>
        </w:rPr>
        <w:t>Journal of Tourism and Cultural Change</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17</w:t>
      </w:r>
      <w:r w:rsidRPr="00E1223A">
        <w:rPr>
          <w:rFonts w:ascii="Book Antiqua" w:hAnsi="Book Antiqua" w:cs="Times New Roman"/>
          <w:noProof/>
          <w:sz w:val="24"/>
          <w:szCs w:val="24"/>
        </w:rPr>
        <w:t>(4), 432–448. https://doi.org/10.1080/14766825.2019.1591700</w:t>
      </w:r>
    </w:p>
    <w:p w:rsidR="008D1213" w:rsidRPr="00E1223A" w:rsidRDefault="008D1213" w:rsidP="008D1213">
      <w:pPr>
        <w:widowControl w:val="0"/>
        <w:autoSpaceDE w:val="0"/>
        <w:autoSpaceDN w:val="0"/>
        <w:adjustRightInd w:val="0"/>
        <w:spacing w:before="240"/>
        <w:ind w:left="480" w:hanging="480"/>
        <w:rPr>
          <w:rFonts w:ascii="Book Antiqua" w:hAnsi="Book Antiqua" w:cs="Times New Roman"/>
          <w:noProof/>
          <w:sz w:val="24"/>
          <w:szCs w:val="24"/>
        </w:rPr>
      </w:pPr>
      <w:r w:rsidRPr="00E1223A">
        <w:rPr>
          <w:rFonts w:ascii="Book Antiqua" w:hAnsi="Book Antiqua" w:cs="Times New Roman"/>
          <w:noProof/>
          <w:sz w:val="24"/>
          <w:szCs w:val="24"/>
        </w:rPr>
        <w:t xml:space="preserve">Zhang, Y., Xiong, Y., Lee, T. J., Ye, M., &amp; Nunkoo, R. (2021). Sociocultural Sustainability and the Formation of Social Capital from Community-based Tourism. </w:t>
      </w:r>
      <w:r w:rsidRPr="00E1223A">
        <w:rPr>
          <w:rFonts w:ascii="Book Antiqua" w:hAnsi="Book Antiqua" w:cs="Times New Roman"/>
          <w:i/>
          <w:iCs/>
          <w:noProof/>
          <w:sz w:val="24"/>
          <w:szCs w:val="24"/>
        </w:rPr>
        <w:t>Journal of Travel Research</w:t>
      </w:r>
      <w:r w:rsidRPr="00E1223A">
        <w:rPr>
          <w:rFonts w:ascii="Book Antiqua" w:hAnsi="Book Antiqua" w:cs="Times New Roman"/>
          <w:noProof/>
          <w:sz w:val="24"/>
          <w:szCs w:val="24"/>
        </w:rPr>
        <w:t xml:space="preserve">, </w:t>
      </w:r>
      <w:r w:rsidRPr="00E1223A">
        <w:rPr>
          <w:rFonts w:ascii="Book Antiqua" w:hAnsi="Book Antiqua" w:cs="Times New Roman"/>
          <w:i/>
          <w:iCs/>
          <w:noProof/>
          <w:sz w:val="24"/>
          <w:szCs w:val="24"/>
        </w:rPr>
        <w:t>60</w:t>
      </w:r>
      <w:r w:rsidRPr="00E1223A">
        <w:rPr>
          <w:rFonts w:ascii="Book Antiqua" w:hAnsi="Book Antiqua" w:cs="Times New Roman"/>
          <w:noProof/>
          <w:sz w:val="24"/>
          <w:szCs w:val="24"/>
        </w:rPr>
        <w:t>(3), 656–669. https://doi.org/10.1177/0047287520933673</w:t>
      </w:r>
    </w:p>
    <w:p w:rsidR="007B3778" w:rsidRDefault="008D1213" w:rsidP="008D1213">
      <w:pPr>
        <w:spacing w:after="0"/>
        <w:jc w:val="both"/>
        <w:rPr>
          <w:rFonts w:ascii="Book Antiqua" w:eastAsia="Book Antiqua" w:hAnsi="Book Antiqua" w:cs="Book Antiqua"/>
          <w:sz w:val="24"/>
          <w:szCs w:val="24"/>
        </w:rPr>
        <w:sectPr w:rsidR="007B3778" w:rsidSect="008D1213">
          <w:type w:val="continuous"/>
          <w:pgSz w:w="12240" w:h="15840"/>
          <w:pgMar w:top="993" w:right="1041" w:bottom="993" w:left="1418" w:header="1152" w:footer="426" w:gutter="0"/>
          <w:cols w:num="2" w:space="720"/>
        </w:sectPr>
      </w:pPr>
      <w:r w:rsidRPr="00E1223A">
        <w:rPr>
          <w:rFonts w:ascii="Book Antiqua" w:hAnsi="Book Antiqua" w:cs="Times New Roman"/>
          <w:b/>
          <w:sz w:val="24"/>
          <w:szCs w:val="24"/>
        </w:rPr>
        <w:fldChar w:fldCharType="end"/>
      </w:r>
    </w:p>
    <w:p w:rsidR="007B3778" w:rsidRDefault="007B3778">
      <w:pPr>
        <w:spacing w:after="0"/>
        <w:jc w:val="both"/>
        <w:rPr>
          <w:rFonts w:ascii="Book Antiqua" w:eastAsia="Book Antiqua" w:hAnsi="Book Antiqua" w:cs="Book Antiqua"/>
          <w:sz w:val="24"/>
          <w:szCs w:val="24"/>
        </w:rPr>
      </w:pPr>
    </w:p>
    <w:p w:rsidR="007B3778" w:rsidRDefault="007B3778">
      <w:pPr>
        <w:spacing w:after="120" w:line="240" w:lineRule="auto"/>
        <w:jc w:val="both"/>
        <w:rPr>
          <w:rFonts w:ascii="Book Antiqua" w:eastAsia="Book Antiqua" w:hAnsi="Book Antiqua" w:cs="Book Antiqua"/>
          <w:sz w:val="24"/>
          <w:szCs w:val="24"/>
        </w:rPr>
      </w:pPr>
    </w:p>
    <w:p w:rsidR="007B3778" w:rsidRDefault="007B3778">
      <w:pPr>
        <w:spacing w:after="0"/>
        <w:ind w:left="851" w:hanging="850"/>
        <w:jc w:val="both"/>
        <w:rPr>
          <w:rFonts w:ascii="Book Antiqua" w:eastAsia="Book Antiqua" w:hAnsi="Book Antiqua" w:cs="Book Antiqua"/>
          <w:sz w:val="24"/>
          <w:szCs w:val="24"/>
        </w:rPr>
      </w:pPr>
    </w:p>
    <w:sectPr w:rsidR="007B3778" w:rsidSect="008D1213">
      <w:type w:val="continuous"/>
      <w:pgSz w:w="12240" w:h="15840"/>
      <w:pgMar w:top="993" w:right="1041" w:bottom="993" w:left="1418" w:header="1152" w:footer="426" w:gutter="0"/>
      <w:cols w:num="2"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035B" w:rsidRDefault="008A035B">
      <w:pPr>
        <w:spacing w:after="0" w:line="240" w:lineRule="auto"/>
      </w:pPr>
      <w:r>
        <w:separator/>
      </w:r>
    </w:p>
  </w:endnote>
  <w:endnote w:type="continuationSeparator" w:id="0">
    <w:p w:rsidR="008A035B" w:rsidRDefault="008A03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3778" w:rsidRDefault="00315C3F">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EF4E9C">
      <w:rPr>
        <w:rFonts w:ascii="Cambria" w:eastAsia="Cambria" w:hAnsi="Cambria" w:cs="Cambria"/>
        <w:noProof/>
        <w:color w:val="000000"/>
      </w:rPr>
      <w:t>26</w:t>
    </w:r>
    <w:r>
      <w:rPr>
        <w:rFonts w:ascii="Cambria" w:eastAsia="Cambria" w:hAnsi="Cambria" w:cs="Cambria"/>
        <w:color w:val="000000"/>
      </w:rPr>
      <w:fldChar w:fldCharType="end"/>
    </w:r>
    <w:r>
      <w:rPr>
        <w:noProof/>
        <w:lang w:eastAsia="en-US"/>
      </w:rPr>
      <w:drawing>
        <wp:anchor distT="0" distB="0" distL="114300" distR="114300" simplePos="0" relativeHeight="251659264" behindDoc="0" locked="0" layoutInCell="1" hidden="0" allowOverlap="1">
          <wp:simplePos x="0" y="0"/>
          <wp:positionH relativeFrom="column">
            <wp:posOffset>5349240</wp:posOffset>
          </wp:positionH>
          <wp:positionV relativeFrom="paragraph">
            <wp:posOffset>17145</wp:posOffset>
          </wp:positionV>
          <wp:extent cx="838200" cy="295275"/>
          <wp:effectExtent l="0" t="0" r="0" b="0"/>
          <wp:wrapNone/>
          <wp:docPr id="5" name="image1.png" descr="D:\My File\UNMER Malang\Terbitan Berkala Ilmiah\1_Kesekretariatan\Copy Right PUBLISIA.png"/>
          <wp:cNvGraphicFramePr/>
          <a:graphic xmlns:a="http://schemas.openxmlformats.org/drawingml/2006/main">
            <a:graphicData uri="http://schemas.openxmlformats.org/drawingml/2006/picture">
              <pic:pic xmlns:pic="http://schemas.openxmlformats.org/drawingml/2006/picture">
                <pic:nvPicPr>
                  <pic:cNvPr id="0" name="image1.png" descr="D:\My File\UNMER Malang\Terbitan Berkala Ilmiah\1_Kesekretariatan\Copy Right PUBLISIA.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p>
  <w:p w:rsidR="007B3778" w:rsidRDefault="00315C3F">
    <w:pPr>
      <w:pBdr>
        <w:top w:val="nil"/>
        <w:left w:val="nil"/>
        <w:bottom w:val="nil"/>
        <w:right w:val="nil"/>
        <w:between w:val="nil"/>
      </w:pBdr>
      <w:tabs>
        <w:tab w:val="center" w:pos="4680"/>
        <w:tab w:val="right" w:pos="9360"/>
      </w:tabs>
      <w:spacing w:after="0" w:line="240" w:lineRule="auto"/>
      <w:ind w:left="4678"/>
      <w:rPr>
        <w:rFonts w:ascii="Cambria" w:eastAsia="Cambria" w:hAnsi="Cambria" w:cs="Cambria"/>
        <w:color w:val="000000"/>
      </w:rPr>
    </w:pPr>
    <w:r>
      <w:rPr>
        <w:rFonts w:ascii="Cambria" w:eastAsia="Cambria" w:hAnsi="Cambria" w:cs="Cambria"/>
        <w:color w:val="000000"/>
      </w:rPr>
      <w:t xml:space="preserve">P-JIAP: Vol. xx (xx) xxxx; </w:t>
    </w:r>
    <w:r>
      <w:rPr>
        <w:rFonts w:ascii="Book Antiqua" w:eastAsia="Book Antiqua" w:hAnsi="Book Antiqua" w:cs="Book Antiqua"/>
        <w:i/>
        <w:color w:val="000000"/>
      </w:rPr>
      <w:t>………</w:t>
    </w:r>
  </w:p>
  <w:p w:rsidR="007B3778" w:rsidRDefault="007B3778">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3778" w:rsidRDefault="00315C3F">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EF4E9C">
      <w:rPr>
        <w:rFonts w:ascii="Cambria" w:eastAsia="Cambria" w:hAnsi="Cambria" w:cs="Cambria"/>
        <w:noProof/>
        <w:color w:val="000000"/>
      </w:rPr>
      <w:t>1</w:t>
    </w:r>
    <w:r>
      <w:rPr>
        <w:rFonts w:ascii="Cambria" w:eastAsia="Cambria" w:hAnsi="Cambria" w:cs="Cambria"/>
        <w:color w:val="000000"/>
      </w:rPr>
      <w:fldChar w:fldCharType="end"/>
    </w:r>
    <w:r>
      <w:rPr>
        <w:noProof/>
        <w:lang w:eastAsia="en-US"/>
      </w:rPr>
      <w:drawing>
        <wp:anchor distT="0" distB="0" distL="114300" distR="114300" simplePos="0" relativeHeight="251658240" behindDoc="0" locked="0" layoutInCell="1" hidden="0" allowOverlap="1">
          <wp:simplePos x="0" y="0"/>
          <wp:positionH relativeFrom="column">
            <wp:posOffset>13971</wp:posOffset>
          </wp:positionH>
          <wp:positionV relativeFrom="paragraph">
            <wp:posOffset>39370</wp:posOffset>
          </wp:positionV>
          <wp:extent cx="838200" cy="295275"/>
          <wp:effectExtent l="0" t="0" r="0" b="0"/>
          <wp:wrapNone/>
          <wp:docPr id="4" name="image1.png" descr="D:\My File\UNMER Malang\Terbitan Berkala Ilmiah\1_Kesekretariatan\Copy Right PUBLISIA.png"/>
          <wp:cNvGraphicFramePr/>
          <a:graphic xmlns:a="http://schemas.openxmlformats.org/drawingml/2006/main">
            <a:graphicData uri="http://schemas.openxmlformats.org/drawingml/2006/picture">
              <pic:pic xmlns:pic="http://schemas.openxmlformats.org/drawingml/2006/picture">
                <pic:nvPicPr>
                  <pic:cNvPr id="0" name="image1.png" descr="D:\My File\UNMER Malang\Terbitan Berkala Ilmiah\1_Kesekretariatan\Copy Right PUBLISIA.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p>
  <w:p w:rsidR="007B3778" w:rsidRDefault="00315C3F">
    <w:pPr>
      <w:pBdr>
        <w:top w:val="nil"/>
        <w:left w:val="nil"/>
        <w:bottom w:val="nil"/>
        <w:right w:val="nil"/>
        <w:between w:val="nil"/>
      </w:pBdr>
      <w:tabs>
        <w:tab w:val="center" w:pos="4680"/>
        <w:tab w:val="right" w:pos="9360"/>
      </w:tabs>
      <w:spacing w:after="0" w:line="240" w:lineRule="auto"/>
      <w:ind w:left="1560"/>
      <w:rPr>
        <w:rFonts w:ascii="Cambria" w:eastAsia="Cambria" w:hAnsi="Cambria" w:cs="Cambria"/>
        <w:color w:val="000000"/>
      </w:rPr>
    </w:pPr>
    <w:r>
      <w:rPr>
        <w:rFonts w:ascii="Cambria" w:eastAsia="Cambria" w:hAnsi="Cambria" w:cs="Cambria"/>
        <w:color w:val="000000"/>
      </w:rPr>
      <w:t xml:space="preserve"> P-JIAP: Vol. xx (xx) xxxx; </w:t>
    </w:r>
    <w:r>
      <w:rPr>
        <w:rFonts w:ascii="Book Antiqua" w:eastAsia="Book Antiqua" w:hAnsi="Book Antiqua" w:cs="Book Antiqua"/>
        <w:i/>
        <w:color w:val="00000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035B" w:rsidRDefault="008A035B">
      <w:pPr>
        <w:spacing w:after="0" w:line="240" w:lineRule="auto"/>
      </w:pPr>
      <w:r>
        <w:separator/>
      </w:r>
    </w:p>
  </w:footnote>
  <w:footnote w:type="continuationSeparator" w:id="0">
    <w:p w:rsidR="008A035B" w:rsidRDefault="008A03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11F79"/>
    <w:multiLevelType w:val="multilevel"/>
    <w:tmpl w:val="EEBC25A4"/>
    <w:lvl w:ilvl="0">
      <w:start w:val="1"/>
      <w:numFmt w:val="decimal"/>
      <w:lvlText w:val="%1."/>
      <w:lvlJc w:val="left"/>
      <w:pPr>
        <w:ind w:left="360" w:hanging="360"/>
      </w:pPr>
      <w:rPr>
        <w:b/>
      </w:rPr>
    </w:lvl>
    <w:lvl w:ilvl="1">
      <w:start w:val="1"/>
      <w:numFmt w:val="decimal"/>
      <w:isLgl/>
      <w:lvlText w:val="%1.%2"/>
      <w:lvlJc w:val="left"/>
      <w:pPr>
        <w:ind w:left="720" w:hanging="360"/>
      </w:pPr>
      <w:rPr>
        <w:rFonts w:hint="default"/>
        <w:i w:val="0"/>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
    <w:nsid w:val="3C0C626A"/>
    <w:multiLevelType w:val="multilevel"/>
    <w:tmpl w:val="FFFFFFFF"/>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3778"/>
    <w:rsid w:val="000E304A"/>
    <w:rsid w:val="00173FBA"/>
    <w:rsid w:val="001A0804"/>
    <w:rsid w:val="00315C3F"/>
    <w:rsid w:val="004405DF"/>
    <w:rsid w:val="007B3778"/>
    <w:rsid w:val="008308DA"/>
    <w:rsid w:val="008A035B"/>
    <w:rsid w:val="008D1213"/>
    <w:rsid w:val="00EF4E9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1AA9"/>
  </w:style>
  <w:style w:type="paragraph" w:styleId="Heading1">
    <w:name w:val="heading 1"/>
    <w:basedOn w:val="Normal"/>
    <w:next w:val="Normal"/>
    <w:link w:val="Heading1Char"/>
    <w:uiPriority w:val="9"/>
    <w:qFormat/>
    <w:rsid w:val="00DE30D9"/>
    <w:pPr>
      <w:keepNext/>
      <w:spacing w:after="0" w:line="240" w:lineRule="auto"/>
      <w:outlineLvl w:val="0"/>
    </w:pPr>
    <w:rPr>
      <w:rFonts w:ascii="Times New Roman" w:eastAsia="Times New Roman" w:hAnsi="Times New Roman" w:cs="Times New Roman"/>
      <w:b/>
      <w:i/>
      <w:sz w:val="40"/>
      <w:szCs w:val="2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basedOn w:val="Normal"/>
    <w:link w:val="FootnoteTextChar"/>
    <w:uiPriority w:val="99"/>
    <w:unhideWhenUsed/>
    <w:rsid w:val="00E92117"/>
    <w:pPr>
      <w:spacing w:after="0" w:line="240" w:lineRule="auto"/>
    </w:pPr>
    <w:rPr>
      <w:sz w:val="20"/>
      <w:szCs w:val="20"/>
    </w:rPr>
  </w:style>
  <w:style w:type="character" w:customStyle="1" w:styleId="FootnoteTextChar">
    <w:name w:val="Footnote Text Char"/>
    <w:basedOn w:val="DefaultParagraphFont"/>
    <w:link w:val="FootnoteText"/>
    <w:uiPriority w:val="99"/>
    <w:rsid w:val="00E92117"/>
    <w:rPr>
      <w:rFonts w:eastAsia="Times New Roman"/>
      <w:sz w:val="20"/>
      <w:szCs w:val="20"/>
    </w:rPr>
  </w:style>
  <w:style w:type="character" w:styleId="FootnoteReference">
    <w:name w:val="footnote reference"/>
    <w:basedOn w:val="DefaultParagraphFont"/>
    <w:uiPriority w:val="99"/>
    <w:semiHidden/>
    <w:unhideWhenUsed/>
    <w:rsid w:val="00E92117"/>
    <w:rPr>
      <w:rFonts w:cs="Times New Roman"/>
      <w:vertAlign w:val="superscript"/>
    </w:rPr>
  </w:style>
  <w:style w:type="paragraph" w:styleId="ListParagraph">
    <w:name w:val="List Paragraph"/>
    <w:aliases w:val="tabel"/>
    <w:basedOn w:val="Normal"/>
    <w:link w:val="ListParagraphChar"/>
    <w:uiPriority w:val="34"/>
    <w:qFormat/>
    <w:rsid w:val="00E92117"/>
    <w:pPr>
      <w:ind w:left="720"/>
      <w:contextualSpacing/>
    </w:pPr>
  </w:style>
  <w:style w:type="paragraph" w:customStyle="1" w:styleId="Default">
    <w:name w:val="Default"/>
    <w:rsid w:val="00E92117"/>
    <w:pPr>
      <w:autoSpaceDE w:val="0"/>
      <w:autoSpaceDN w:val="0"/>
      <w:adjustRightInd w:val="0"/>
      <w:spacing w:after="0" w:line="240" w:lineRule="auto"/>
    </w:pPr>
    <w:rPr>
      <w:rFonts w:eastAsia="Times New Roman" w:cs="Times New Roman"/>
      <w:color w:val="000000"/>
      <w:sz w:val="24"/>
      <w:szCs w:val="24"/>
    </w:rPr>
  </w:style>
  <w:style w:type="paragraph" w:styleId="Footer">
    <w:name w:val="footer"/>
    <w:basedOn w:val="Normal"/>
    <w:link w:val="FooterChar"/>
    <w:uiPriority w:val="99"/>
    <w:unhideWhenUsed/>
    <w:rsid w:val="00E921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2117"/>
    <w:rPr>
      <w:rFonts w:eastAsia="Times New Roman"/>
    </w:rPr>
  </w:style>
  <w:style w:type="paragraph" w:styleId="BalloonText">
    <w:name w:val="Balloon Text"/>
    <w:basedOn w:val="Normal"/>
    <w:link w:val="BalloonTextChar"/>
    <w:uiPriority w:val="99"/>
    <w:semiHidden/>
    <w:unhideWhenUsed/>
    <w:rsid w:val="00E921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2117"/>
    <w:rPr>
      <w:rFonts w:ascii="Tahoma" w:eastAsia="Times New Roman" w:hAnsi="Tahoma" w:cs="Tahoma"/>
      <w:sz w:val="16"/>
      <w:szCs w:val="16"/>
    </w:rPr>
  </w:style>
  <w:style w:type="paragraph" w:styleId="Header">
    <w:name w:val="header"/>
    <w:basedOn w:val="Normal"/>
    <w:link w:val="HeaderChar"/>
    <w:uiPriority w:val="99"/>
    <w:unhideWhenUsed/>
    <w:rsid w:val="00E921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2117"/>
    <w:rPr>
      <w:rFonts w:eastAsia="Times New Roman"/>
    </w:rPr>
  </w:style>
  <w:style w:type="character" w:styleId="Hyperlink">
    <w:name w:val="Hyperlink"/>
    <w:basedOn w:val="DefaultParagraphFont"/>
    <w:uiPriority w:val="99"/>
    <w:unhideWhenUsed/>
    <w:rsid w:val="00570332"/>
    <w:rPr>
      <w:color w:val="0000FF" w:themeColor="hyperlink"/>
      <w:u w:val="single"/>
    </w:rPr>
  </w:style>
  <w:style w:type="paragraph" w:styleId="NoSpacing">
    <w:name w:val="No Spacing"/>
    <w:link w:val="NoSpacingChar"/>
    <w:uiPriority w:val="1"/>
    <w:qFormat/>
    <w:rsid w:val="00570332"/>
    <w:pPr>
      <w:spacing w:after="0" w:line="240" w:lineRule="auto"/>
    </w:pPr>
    <w:rPr>
      <w:lang w:val="en-GB"/>
    </w:rPr>
  </w:style>
  <w:style w:type="paragraph" w:styleId="NormalWeb">
    <w:name w:val="Normal (Web)"/>
    <w:basedOn w:val="Normal"/>
    <w:uiPriority w:val="99"/>
    <w:rsid w:val="00570332"/>
    <w:pPr>
      <w:spacing w:before="100" w:beforeAutospacing="1" w:after="100" w:afterAutospacing="1" w:line="240" w:lineRule="auto"/>
    </w:pPr>
    <w:rPr>
      <w:sz w:val="24"/>
      <w:szCs w:val="24"/>
      <w:lang w:val="id-ID"/>
    </w:rPr>
  </w:style>
  <w:style w:type="character" w:customStyle="1" w:styleId="st">
    <w:name w:val="st"/>
    <w:basedOn w:val="DefaultParagraphFont"/>
    <w:uiPriority w:val="99"/>
    <w:rsid w:val="00570332"/>
    <w:rPr>
      <w:rFonts w:cs="Times New Roman"/>
    </w:rPr>
  </w:style>
  <w:style w:type="character" w:styleId="Emphasis">
    <w:name w:val="Emphasis"/>
    <w:basedOn w:val="DefaultParagraphFont"/>
    <w:uiPriority w:val="20"/>
    <w:qFormat/>
    <w:rsid w:val="00570332"/>
    <w:rPr>
      <w:rFonts w:cs="Times New Roman"/>
      <w:i/>
      <w:iCs/>
    </w:rPr>
  </w:style>
  <w:style w:type="character" w:customStyle="1" w:styleId="shorttext">
    <w:name w:val="short_text"/>
    <w:basedOn w:val="DefaultParagraphFont"/>
    <w:rsid w:val="00570332"/>
  </w:style>
  <w:style w:type="table" w:styleId="TableGrid">
    <w:name w:val="Table Grid"/>
    <w:basedOn w:val="TableNormal"/>
    <w:uiPriority w:val="59"/>
    <w:rsid w:val="00E77A3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1"/>
    <w:rsid w:val="00A86AC8"/>
    <w:rPr>
      <w:lang w:val="en-GB"/>
    </w:rPr>
  </w:style>
  <w:style w:type="paragraph" w:styleId="CommentText">
    <w:name w:val="annotation text"/>
    <w:basedOn w:val="Normal"/>
    <w:link w:val="CommentTextChar"/>
    <w:uiPriority w:val="99"/>
    <w:unhideWhenUsed/>
    <w:rsid w:val="00734806"/>
    <w:rPr>
      <w:rFonts w:cs="Times New Roman"/>
      <w:sz w:val="20"/>
      <w:szCs w:val="20"/>
      <w:lang w:val="id-ID"/>
    </w:rPr>
  </w:style>
  <w:style w:type="character" w:customStyle="1" w:styleId="CommentTextChar">
    <w:name w:val="Comment Text Char"/>
    <w:basedOn w:val="DefaultParagraphFont"/>
    <w:link w:val="CommentText"/>
    <w:uiPriority w:val="99"/>
    <w:rsid w:val="00734806"/>
    <w:rPr>
      <w:rFonts w:ascii="Calibri" w:eastAsia="Calibri" w:hAnsi="Calibri" w:cs="Times New Roman"/>
      <w:sz w:val="20"/>
      <w:szCs w:val="20"/>
      <w:lang w:val="id-ID"/>
    </w:rPr>
  </w:style>
  <w:style w:type="paragraph" w:customStyle="1" w:styleId="Pa9">
    <w:name w:val="Pa9"/>
    <w:basedOn w:val="Normal"/>
    <w:next w:val="Normal"/>
    <w:uiPriority w:val="99"/>
    <w:rsid w:val="003042D6"/>
    <w:pPr>
      <w:autoSpaceDE w:val="0"/>
      <w:autoSpaceDN w:val="0"/>
      <w:adjustRightInd w:val="0"/>
      <w:spacing w:after="0" w:line="221" w:lineRule="atLeast"/>
    </w:pPr>
    <w:rPr>
      <w:rFonts w:ascii="Georgia" w:hAnsi="Georgia" w:cs="Times New Roman"/>
      <w:sz w:val="24"/>
      <w:szCs w:val="24"/>
      <w:lang w:val="id-ID"/>
    </w:rPr>
  </w:style>
  <w:style w:type="character" w:customStyle="1" w:styleId="FontStyle23">
    <w:name w:val="Font Style23"/>
    <w:uiPriority w:val="99"/>
    <w:rsid w:val="00560E12"/>
    <w:rPr>
      <w:rFonts w:ascii="Franklin Gothic Medium" w:hAnsi="Franklin Gothic Medium" w:cs="Franklin Gothic Medium"/>
      <w:sz w:val="28"/>
      <w:szCs w:val="28"/>
    </w:rPr>
  </w:style>
  <w:style w:type="character" w:customStyle="1" w:styleId="FontStyle26">
    <w:name w:val="Font Style26"/>
    <w:uiPriority w:val="99"/>
    <w:rsid w:val="00560E12"/>
    <w:rPr>
      <w:rFonts w:ascii="Franklin Gothic Medium" w:hAnsi="Franklin Gothic Medium" w:cs="Franklin Gothic Medium"/>
      <w:b/>
      <w:bCs/>
      <w:i/>
      <w:iCs/>
      <w:sz w:val="28"/>
      <w:szCs w:val="28"/>
    </w:rPr>
  </w:style>
  <w:style w:type="paragraph" w:styleId="BodyText">
    <w:name w:val="Body Text"/>
    <w:basedOn w:val="Normal"/>
    <w:link w:val="BodyTextChar"/>
    <w:uiPriority w:val="99"/>
    <w:semiHidden/>
    <w:unhideWhenUsed/>
    <w:rsid w:val="00DE30D9"/>
    <w:pPr>
      <w:spacing w:after="12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uiPriority w:val="99"/>
    <w:semiHidden/>
    <w:rsid w:val="00DE30D9"/>
    <w:rPr>
      <w:rFonts w:ascii="Times New Roman" w:eastAsia="Times New Roman" w:hAnsi="Times New Roman" w:cs="Times New Roman"/>
      <w:sz w:val="24"/>
      <w:szCs w:val="20"/>
    </w:rPr>
  </w:style>
  <w:style w:type="character" w:customStyle="1" w:styleId="Heading1Char">
    <w:name w:val="Heading 1 Char"/>
    <w:basedOn w:val="DefaultParagraphFont"/>
    <w:link w:val="Heading1"/>
    <w:rsid w:val="00DE30D9"/>
    <w:rPr>
      <w:rFonts w:ascii="Times New Roman" w:eastAsia="Times New Roman" w:hAnsi="Times New Roman" w:cs="Times New Roman"/>
      <w:b/>
      <w:i/>
      <w:sz w:val="40"/>
      <w:szCs w:val="20"/>
    </w:rPr>
  </w:style>
  <w:style w:type="table" w:customStyle="1" w:styleId="TabelDaftar21">
    <w:name w:val="Tabel Daftar 21"/>
    <w:basedOn w:val="TableNormal"/>
    <w:uiPriority w:val="47"/>
    <w:rsid w:val="002A6269"/>
    <w:pPr>
      <w:spacing w:after="0" w:line="240" w:lineRule="auto"/>
    </w:pPr>
    <w:tblPr>
      <w:tblStyleRowBandSize w:val="1"/>
      <w:tblStyleColBandSize w:val="1"/>
      <w:tblInd w:w="0" w:type="dxa"/>
      <w:tblBorders>
        <w:top w:val="single" w:sz="4" w:space="0" w:color="666666"/>
        <w:bottom w:val="single" w:sz="4" w:space="0" w:color="666666"/>
        <w:insideH w:val="single" w:sz="4" w:space="0" w:color="666666"/>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elBiasa21">
    <w:name w:val="Tabel Biasa 21"/>
    <w:basedOn w:val="TableNormal"/>
    <w:uiPriority w:val="42"/>
    <w:rsid w:val="00BF5ACB"/>
    <w:pPr>
      <w:spacing w:after="0" w:line="240" w:lineRule="auto"/>
    </w:pPr>
    <w:rPr>
      <w:rFonts w:eastAsiaTheme="minorHAnsi"/>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Daftar6Berwarna1">
    <w:name w:val="Tabel Daftar 6 Berwarna1"/>
    <w:basedOn w:val="TableNormal"/>
    <w:uiPriority w:val="51"/>
    <w:rsid w:val="00D24007"/>
    <w:pPr>
      <w:spacing w:after="0" w:line="240" w:lineRule="auto"/>
    </w:pPr>
    <w:rPr>
      <w:rFonts w:eastAsiaTheme="minorHAnsi"/>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istParagraphChar">
    <w:name w:val="List Paragraph Char"/>
    <w:aliases w:val="tabel Char"/>
    <w:link w:val="ListParagraph"/>
    <w:uiPriority w:val="34"/>
    <w:locked/>
    <w:rsid w:val="00D24007"/>
  </w:style>
  <w:style w:type="character" w:customStyle="1" w:styleId="apple-converted-space">
    <w:name w:val="apple-converted-space"/>
    <w:basedOn w:val="DefaultParagraphFont"/>
    <w:rsid w:val="00084661"/>
  </w:style>
  <w:style w:type="character" w:styleId="Strong">
    <w:name w:val="Strong"/>
    <w:uiPriority w:val="22"/>
    <w:qFormat/>
    <w:rsid w:val="00E43D32"/>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style>
  <w:style w:type="table" w:customStyle="1" w:styleId="a1">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1AA9"/>
  </w:style>
  <w:style w:type="paragraph" w:styleId="Heading1">
    <w:name w:val="heading 1"/>
    <w:basedOn w:val="Normal"/>
    <w:next w:val="Normal"/>
    <w:link w:val="Heading1Char"/>
    <w:uiPriority w:val="9"/>
    <w:qFormat/>
    <w:rsid w:val="00DE30D9"/>
    <w:pPr>
      <w:keepNext/>
      <w:spacing w:after="0" w:line="240" w:lineRule="auto"/>
      <w:outlineLvl w:val="0"/>
    </w:pPr>
    <w:rPr>
      <w:rFonts w:ascii="Times New Roman" w:eastAsia="Times New Roman" w:hAnsi="Times New Roman" w:cs="Times New Roman"/>
      <w:b/>
      <w:i/>
      <w:sz w:val="40"/>
      <w:szCs w:val="2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basedOn w:val="Normal"/>
    <w:link w:val="FootnoteTextChar"/>
    <w:uiPriority w:val="99"/>
    <w:unhideWhenUsed/>
    <w:rsid w:val="00E92117"/>
    <w:pPr>
      <w:spacing w:after="0" w:line="240" w:lineRule="auto"/>
    </w:pPr>
    <w:rPr>
      <w:sz w:val="20"/>
      <w:szCs w:val="20"/>
    </w:rPr>
  </w:style>
  <w:style w:type="character" w:customStyle="1" w:styleId="FootnoteTextChar">
    <w:name w:val="Footnote Text Char"/>
    <w:basedOn w:val="DefaultParagraphFont"/>
    <w:link w:val="FootnoteText"/>
    <w:uiPriority w:val="99"/>
    <w:rsid w:val="00E92117"/>
    <w:rPr>
      <w:rFonts w:eastAsia="Times New Roman"/>
      <w:sz w:val="20"/>
      <w:szCs w:val="20"/>
    </w:rPr>
  </w:style>
  <w:style w:type="character" w:styleId="FootnoteReference">
    <w:name w:val="footnote reference"/>
    <w:basedOn w:val="DefaultParagraphFont"/>
    <w:uiPriority w:val="99"/>
    <w:semiHidden/>
    <w:unhideWhenUsed/>
    <w:rsid w:val="00E92117"/>
    <w:rPr>
      <w:rFonts w:cs="Times New Roman"/>
      <w:vertAlign w:val="superscript"/>
    </w:rPr>
  </w:style>
  <w:style w:type="paragraph" w:styleId="ListParagraph">
    <w:name w:val="List Paragraph"/>
    <w:aliases w:val="tabel"/>
    <w:basedOn w:val="Normal"/>
    <w:link w:val="ListParagraphChar"/>
    <w:uiPriority w:val="34"/>
    <w:qFormat/>
    <w:rsid w:val="00E92117"/>
    <w:pPr>
      <w:ind w:left="720"/>
      <w:contextualSpacing/>
    </w:pPr>
  </w:style>
  <w:style w:type="paragraph" w:customStyle="1" w:styleId="Default">
    <w:name w:val="Default"/>
    <w:rsid w:val="00E92117"/>
    <w:pPr>
      <w:autoSpaceDE w:val="0"/>
      <w:autoSpaceDN w:val="0"/>
      <w:adjustRightInd w:val="0"/>
      <w:spacing w:after="0" w:line="240" w:lineRule="auto"/>
    </w:pPr>
    <w:rPr>
      <w:rFonts w:eastAsia="Times New Roman" w:cs="Times New Roman"/>
      <w:color w:val="000000"/>
      <w:sz w:val="24"/>
      <w:szCs w:val="24"/>
    </w:rPr>
  </w:style>
  <w:style w:type="paragraph" w:styleId="Footer">
    <w:name w:val="footer"/>
    <w:basedOn w:val="Normal"/>
    <w:link w:val="FooterChar"/>
    <w:uiPriority w:val="99"/>
    <w:unhideWhenUsed/>
    <w:rsid w:val="00E921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2117"/>
    <w:rPr>
      <w:rFonts w:eastAsia="Times New Roman"/>
    </w:rPr>
  </w:style>
  <w:style w:type="paragraph" w:styleId="BalloonText">
    <w:name w:val="Balloon Text"/>
    <w:basedOn w:val="Normal"/>
    <w:link w:val="BalloonTextChar"/>
    <w:uiPriority w:val="99"/>
    <w:semiHidden/>
    <w:unhideWhenUsed/>
    <w:rsid w:val="00E921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2117"/>
    <w:rPr>
      <w:rFonts w:ascii="Tahoma" w:eastAsia="Times New Roman" w:hAnsi="Tahoma" w:cs="Tahoma"/>
      <w:sz w:val="16"/>
      <w:szCs w:val="16"/>
    </w:rPr>
  </w:style>
  <w:style w:type="paragraph" w:styleId="Header">
    <w:name w:val="header"/>
    <w:basedOn w:val="Normal"/>
    <w:link w:val="HeaderChar"/>
    <w:uiPriority w:val="99"/>
    <w:unhideWhenUsed/>
    <w:rsid w:val="00E921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2117"/>
    <w:rPr>
      <w:rFonts w:eastAsia="Times New Roman"/>
    </w:rPr>
  </w:style>
  <w:style w:type="character" w:styleId="Hyperlink">
    <w:name w:val="Hyperlink"/>
    <w:basedOn w:val="DefaultParagraphFont"/>
    <w:uiPriority w:val="99"/>
    <w:unhideWhenUsed/>
    <w:rsid w:val="00570332"/>
    <w:rPr>
      <w:color w:val="0000FF" w:themeColor="hyperlink"/>
      <w:u w:val="single"/>
    </w:rPr>
  </w:style>
  <w:style w:type="paragraph" w:styleId="NoSpacing">
    <w:name w:val="No Spacing"/>
    <w:link w:val="NoSpacingChar"/>
    <w:uiPriority w:val="1"/>
    <w:qFormat/>
    <w:rsid w:val="00570332"/>
    <w:pPr>
      <w:spacing w:after="0" w:line="240" w:lineRule="auto"/>
    </w:pPr>
    <w:rPr>
      <w:lang w:val="en-GB"/>
    </w:rPr>
  </w:style>
  <w:style w:type="paragraph" w:styleId="NormalWeb">
    <w:name w:val="Normal (Web)"/>
    <w:basedOn w:val="Normal"/>
    <w:uiPriority w:val="99"/>
    <w:rsid w:val="00570332"/>
    <w:pPr>
      <w:spacing w:before="100" w:beforeAutospacing="1" w:after="100" w:afterAutospacing="1" w:line="240" w:lineRule="auto"/>
    </w:pPr>
    <w:rPr>
      <w:sz w:val="24"/>
      <w:szCs w:val="24"/>
      <w:lang w:val="id-ID"/>
    </w:rPr>
  </w:style>
  <w:style w:type="character" w:customStyle="1" w:styleId="st">
    <w:name w:val="st"/>
    <w:basedOn w:val="DefaultParagraphFont"/>
    <w:uiPriority w:val="99"/>
    <w:rsid w:val="00570332"/>
    <w:rPr>
      <w:rFonts w:cs="Times New Roman"/>
    </w:rPr>
  </w:style>
  <w:style w:type="character" w:styleId="Emphasis">
    <w:name w:val="Emphasis"/>
    <w:basedOn w:val="DefaultParagraphFont"/>
    <w:uiPriority w:val="20"/>
    <w:qFormat/>
    <w:rsid w:val="00570332"/>
    <w:rPr>
      <w:rFonts w:cs="Times New Roman"/>
      <w:i/>
      <w:iCs/>
    </w:rPr>
  </w:style>
  <w:style w:type="character" w:customStyle="1" w:styleId="shorttext">
    <w:name w:val="short_text"/>
    <w:basedOn w:val="DefaultParagraphFont"/>
    <w:rsid w:val="00570332"/>
  </w:style>
  <w:style w:type="table" w:styleId="TableGrid">
    <w:name w:val="Table Grid"/>
    <w:basedOn w:val="TableNormal"/>
    <w:uiPriority w:val="59"/>
    <w:rsid w:val="00E77A3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1"/>
    <w:rsid w:val="00A86AC8"/>
    <w:rPr>
      <w:lang w:val="en-GB"/>
    </w:rPr>
  </w:style>
  <w:style w:type="paragraph" w:styleId="CommentText">
    <w:name w:val="annotation text"/>
    <w:basedOn w:val="Normal"/>
    <w:link w:val="CommentTextChar"/>
    <w:uiPriority w:val="99"/>
    <w:unhideWhenUsed/>
    <w:rsid w:val="00734806"/>
    <w:rPr>
      <w:rFonts w:cs="Times New Roman"/>
      <w:sz w:val="20"/>
      <w:szCs w:val="20"/>
      <w:lang w:val="id-ID"/>
    </w:rPr>
  </w:style>
  <w:style w:type="character" w:customStyle="1" w:styleId="CommentTextChar">
    <w:name w:val="Comment Text Char"/>
    <w:basedOn w:val="DefaultParagraphFont"/>
    <w:link w:val="CommentText"/>
    <w:uiPriority w:val="99"/>
    <w:rsid w:val="00734806"/>
    <w:rPr>
      <w:rFonts w:ascii="Calibri" w:eastAsia="Calibri" w:hAnsi="Calibri" w:cs="Times New Roman"/>
      <w:sz w:val="20"/>
      <w:szCs w:val="20"/>
      <w:lang w:val="id-ID"/>
    </w:rPr>
  </w:style>
  <w:style w:type="paragraph" w:customStyle="1" w:styleId="Pa9">
    <w:name w:val="Pa9"/>
    <w:basedOn w:val="Normal"/>
    <w:next w:val="Normal"/>
    <w:uiPriority w:val="99"/>
    <w:rsid w:val="003042D6"/>
    <w:pPr>
      <w:autoSpaceDE w:val="0"/>
      <w:autoSpaceDN w:val="0"/>
      <w:adjustRightInd w:val="0"/>
      <w:spacing w:after="0" w:line="221" w:lineRule="atLeast"/>
    </w:pPr>
    <w:rPr>
      <w:rFonts w:ascii="Georgia" w:hAnsi="Georgia" w:cs="Times New Roman"/>
      <w:sz w:val="24"/>
      <w:szCs w:val="24"/>
      <w:lang w:val="id-ID"/>
    </w:rPr>
  </w:style>
  <w:style w:type="character" w:customStyle="1" w:styleId="FontStyle23">
    <w:name w:val="Font Style23"/>
    <w:uiPriority w:val="99"/>
    <w:rsid w:val="00560E12"/>
    <w:rPr>
      <w:rFonts w:ascii="Franklin Gothic Medium" w:hAnsi="Franklin Gothic Medium" w:cs="Franklin Gothic Medium"/>
      <w:sz w:val="28"/>
      <w:szCs w:val="28"/>
    </w:rPr>
  </w:style>
  <w:style w:type="character" w:customStyle="1" w:styleId="FontStyle26">
    <w:name w:val="Font Style26"/>
    <w:uiPriority w:val="99"/>
    <w:rsid w:val="00560E12"/>
    <w:rPr>
      <w:rFonts w:ascii="Franklin Gothic Medium" w:hAnsi="Franklin Gothic Medium" w:cs="Franklin Gothic Medium"/>
      <w:b/>
      <w:bCs/>
      <w:i/>
      <w:iCs/>
      <w:sz w:val="28"/>
      <w:szCs w:val="28"/>
    </w:rPr>
  </w:style>
  <w:style w:type="paragraph" w:styleId="BodyText">
    <w:name w:val="Body Text"/>
    <w:basedOn w:val="Normal"/>
    <w:link w:val="BodyTextChar"/>
    <w:uiPriority w:val="99"/>
    <w:semiHidden/>
    <w:unhideWhenUsed/>
    <w:rsid w:val="00DE30D9"/>
    <w:pPr>
      <w:spacing w:after="12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uiPriority w:val="99"/>
    <w:semiHidden/>
    <w:rsid w:val="00DE30D9"/>
    <w:rPr>
      <w:rFonts w:ascii="Times New Roman" w:eastAsia="Times New Roman" w:hAnsi="Times New Roman" w:cs="Times New Roman"/>
      <w:sz w:val="24"/>
      <w:szCs w:val="20"/>
    </w:rPr>
  </w:style>
  <w:style w:type="character" w:customStyle="1" w:styleId="Heading1Char">
    <w:name w:val="Heading 1 Char"/>
    <w:basedOn w:val="DefaultParagraphFont"/>
    <w:link w:val="Heading1"/>
    <w:rsid w:val="00DE30D9"/>
    <w:rPr>
      <w:rFonts w:ascii="Times New Roman" w:eastAsia="Times New Roman" w:hAnsi="Times New Roman" w:cs="Times New Roman"/>
      <w:b/>
      <w:i/>
      <w:sz w:val="40"/>
      <w:szCs w:val="20"/>
    </w:rPr>
  </w:style>
  <w:style w:type="table" w:customStyle="1" w:styleId="TabelDaftar21">
    <w:name w:val="Tabel Daftar 21"/>
    <w:basedOn w:val="TableNormal"/>
    <w:uiPriority w:val="47"/>
    <w:rsid w:val="002A6269"/>
    <w:pPr>
      <w:spacing w:after="0" w:line="240" w:lineRule="auto"/>
    </w:pPr>
    <w:tblPr>
      <w:tblStyleRowBandSize w:val="1"/>
      <w:tblStyleColBandSize w:val="1"/>
      <w:tblInd w:w="0" w:type="dxa"/>
      <w:tblBorders>
        <w:top w:val="single" w:sz="4" w:space="0" w:color="666666"/>
        <w:bottom w:val="single" w:sz="4" w:space="0" w:color="666666"/>
        <w:insideH w:val="single" w:sz="4" w:space="0" w:color="666666"/>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elBiasa21">
    <w:name w:val="Tabel Biasa 21"/>
    <w:basedOn w:val="TableNormal"/>
    <w:uiPriority w:val="42"/>
    <w:rsid w:val="00BF5ACB"/>
    <w:pPr>
      <w:spacing w:after="0" w:line="240" w:lineRule="auto"/>
    </w:pPr>
    <w:rPr>
      <w:rFonts w:eastAsiaTheme="minorHAnsi"/>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Daftar6Berwarna1">
    <w:name w:val="Tabel Daftar 6 Berwarna1"/>
    <w:basedOn w:val="TableNormal"/>
    <w:uiPriority w:val="51"/>
    <w:rsid w:val="00D24007"/>
    <w:pPr>
      <w:spacing w:after="0" w:line="240" w:lineRule="auto"/>
    </w:pPr>
    <w:rPr>
      <w:rFonts w:eastAsiaTheme="minorHAnsi"/>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istParagraphChar">
    <w:name w:val="List Paragraph Char"/>
    <w:aliases w:val="tabel Char"/>
    <w:link w:val="ListParagraph"/>
    <w:uiPriority w:val="34"/>
    <w:locked/>
    <w:rsid w:val="00D24007"/>
  </w:style>
  <w:style w:type="character" w:customStyle="1" w:styleId="apple-converted-space">
    <w:name w:val="apple-converted-space"/>
    <w:basedOn w:val="DefaultParagraphFont"/>
    <w:rsid w:val="00084661"/>
  </w:style>
  <w:style w:type="character" w:styleId="Strong">
    <w:name w:val="Strong"/>
    <w:uiPriority w:val="22"/>
    <w:qFormat/>
    <w:rsid w:val="00E43D32"/>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style>
  <w:style w:type="table" w:customStyle="1" w:styleId="a1">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diagramColors" Target="diagrams/colors1.xml"/><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webSettings" Target="webSettings.xml"/><Relationship Id="rId12" Type="http://schemas.openxmlformats.org/officeDocument/2006/relationships/hyperlink" Target="mailto:mirandaristailhami@gmail.com" TargetMode="External"/><Relationship Id="rId17" Type="http://schemas.openxmlformats.org/officeDocument/2006/relationships/diagramQuickStyle" Target="diagrams/quickStyle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diagramLayout" Target="diagrams/layout1.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jurnal.unmer.ac.id/index.php/jkpp" TargetMode="External"/><Relationship Id="rId2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diagramData" Target="diagrams/data1.xml"/><Relationship Id="rId23" Type="http://schemas.openxmlformats.org/officeDocument/2006/relationships/image" Target="media/image6.png"/><Relationship Id="rId10" Type="http://schemas.openxmlformats.org/officeDocument/2006/relationships/image" Target="media/image1.png"/><Relationship Id="rId19" Type="http://schemas.microsoft.com/office/2007/relationships/diagramDrawing" Target="diagrams/drawing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image" Target="media/image5.png"/></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6FF9D9D-2E6F-404B-A6ED-611778FE4C3C}" type="doc">
      <dgm:prSet loTypeId="urn:microsoft.com/office/officeart/2005/8/layout/cycle5" loCatId="cycle" qsTypeId="urn:microsoft.com/office/officeart/2005/8/quickstyle/simple1" qsCatId="simple" csTypeId="urn:microsoft.com/office/officeart/2005/8/colors/accent1_2" csCatId="accent1" phldr="1"/>
      <dgm:spPr/>
      <dgm:t>
        <a:bodyPr/>
        <a:lstStyle/>
        <a:p>
          <a:endParaRPr lang="en-US"/>
        </a:p>
      </dgm:t>
    </dgm:pt>
    <dgm:pt modelId="{142E7C05-7FE8-4FA0-8DB9-98FEF1A73844}">
      <dgm:prSet phldrT="[Text]"/>
      <dgm:spPr/>
      <dgm:t>
        <a:bodyPr/>
        <a:lstStyle/>
        <a:p>
          <a:r>
            <a:rPr lang="en-US" b="1">
              <a:solidFill>
                <a:schemeClr val="bg1"/>
              </a:solidFill>
              <a:latin typeface="Book Antiqua" pitchFamily="18" charset="0"/>
            </a:rPr>
            <a:t>Penelitian Artikel</a:t>
          </a:r>
        </a:p>
      </dgm:t>
    </dgm:pt>
    <dgm:pt modelId="{776AD655-5FFB-45A0-BDC6-E9402CEE1E22}" type="parTrans" cxnId="{8C0BB830-2ACA-4A83-81F5-B25776B73955}">
      <dgm:prSet/>
      <dgm:spPr/>
      <dgm:t>
        <a:bodyPr/>
        <a:lstStyle/>
        <a:p>
          <a:endParaRPr lang="en-US"/>
        </a:p>
      </dgm:t>
    </dgm:pt>
    <dgm:pt modelId="{4DB2BC34-C343-4726-AD82-724BF370FC69}" type="sibTrans" cxnId="{8C0BB830-2ACA-4A83-81F5-B25776B73955}">
      <dgm:prSet/>
      <dgm:spPr/>
      <dgm:t>
        <a:bodyPr/>
        <a:lstStyle/>
        <a:p>
          <a:endParaRPr lang="en-US"/>
        </a:p>
      </dgm:t>
    </dgm:pt>
    <dgm:pt modelId="{0FB89135-12A3-4386-8F04-741BCC56660B}">
      <dgm:prSet phldrT="[Text]"/>
      <dgm:spPr/>
      <dgm:t>
        <a:bodyPr/>
        <a:lstStyle/>
        <a:p>
          <a:r>
            <a:rPr lang="en-US" b="1">
              <a:solidFill>
                <a:schemeClr val="bg1"/>
              </a:solidFill>
              <a:latin typeface="Book Antiqua" pitchFamily="18" charset="0"/>
              <a:cs typeface="Times New Roman" pitchFamily="18" charset="0"/>
            </a:rPr>
            <a:t>Konseptualisasi Pembangunan Berkelanjutan Melallui </a:t>
          </a:r>
          <a:r>
            <a:rPr lang="en-US" b="1" i="1">
              <a:solidFill>
                <a:schemeClr val="bg1"/>
              </a:solidFill>
              <a:latin typeface="Book Antiqua" pitchFamily="18" charset="0"/>
              <a:cs typeface="Times New Roman" pitchFamily="18" charset="0"/>
            </a:rPr>
            <a:t>Community Based Tourism</a:t>
          </a:r>
          <a:endParaRPr lang="en-US" b="1">
            <a:solidFill>
              <a:schemeClr val="bg1"/>
            </a:solidFill>
            <a:latin typeface="Book Antiqua" pitchFamily="18" charset="0"/>
          </a:endParaRPr>
        </a:p>
      </dgm:t>
    </dgm:pt>
    <dgm:pt modelId="{9A4D32E5-A7EF-4F1A-A0A9-11D1C7072910}" type="sibTrans" cxnId="{7D37F01E-783A-48A9-943F-E7D8BD97D894}">
      <dgm:prSet/>
      <dgm:spPr/>
      <dgm:t>
        <a:bodyPr/>
        <a:lstStyle/>
        <a:p>
          <a:endParaRPr lang="en-US"/>
        </a:p>
      </dgm:t>
    </dgm:pt>
    <dgm:pt modelId="{F633ACC7-DE63-40CD-B770-B659BB2E8DE0}" type="parTrans" cxnId="{7D37F01E-783A-48A9-943F-E7D8BD97D894}">
      <dgm:prSet/>
      <dgm:spPr/>
      <dgm:t>
        <a:bodyPr/>
        <a:lstStyle/>
        <a:p>
          <a:endParaRPr lang="en-US"/>
        </a:p>
      </dgm:t>
    </dgm:pt>
    <dgm:pt modelId="{430856D8-F7B3-4E5C-8769-CD0133BA2F2C}">
      <dgm:prSet phldrT="[Text]"/>
      <dgm:spPr/>
      <dgm:t>
        <a:bodyPr/>
        <a:lstStyle/>
        <a:p>
          <a:r>
            <a:rPr lang="en-US" b="1">
              <a:solidFill>
                <a:schemeClr val="bg1"/>
              </a:solidFill>
              <a:latin typeface="Book Antiqua" pitchFamily="18" charset="0"/>
            </a:rPr>
            <a:t>Analisis Topik Studi</a:t>
          </a:r>
        </a:p>
      </dgm:t>
    </dgm:pt>
    <dgm:pt modelId="{24D0423D-57D6-42AB-B14E-A7A4F0013F57}" type="sibTrans" cxnId="{C9C9F2FA-9C2B-437A-9984-D2A6A4775B1B}">
      <dgm:prSet/>
      <dgm:spPr/>
      <dgm:t>
        <a:bodyPr/>
        <a:lstStyle/>
        <a:p>
          <a:endParaRPr lang="en-US"/>
        </a:p>
      </dgm:t>
    </dgm:pt>
    <dgm:pt modelId="{3EA6C957-99F8-4627-BEA2-2EFE38C5F48E}" type="parTrans" cxnId="{C9C9F2FA-9C2B-437A-9984-D2A6A4775B1B}">
      <dgm:prSet/>
      <dgm:spPr/>
      <dgm:t>
        <a:bodyPr/>
        <a:lstStyle/>
        <a:p>
          <a:endParaRPr lang="en-US"/>
        </a:p>
      </dgm:t>
    </dgm:pt>
    <dgm:pt modelId="{44E2655B-9BF7-4A6F-82E8-E8C5323128DB}">
      <dgm:prSet phldrT="[Text]"/>
      <dgm:spPr/>
      <dgm:t>
        <a:bodyPr/>
        <a:lstStyle/>
        <a:p>
          <a:r>
            <a:rPr lang="en-US" b="1">
              <a:solidFill>
                <a:schemeClr val="bg1"/>
              </a:solidFill>
              <a:latin typeface="Book Antiqua" pitchFamily="18" charset="0"/>
            </a:rPr>
            <a:t>Pemetaan Topik Studi</a:t>
          </a:r>
        </a:p>
      </dgm:t>
    </dgm:pt>
    <dgm:pt modelId="{EDAD22A7-6CBC-4812-AC54-780295D8628B}" type="sibTrans" cxnId="{C14B9F2C-416F-40EE-8DD0-D0EEE79A57C9}">
      <dgm:prSet/>
      <dgm:spPr/>
      <dgm:t>
        <a:bodyPr/>
        <a:lstStyle/>
        <a:p>
          <a:endParaRPr lang="en-US"/>
        </a:p>
      </dgm:t>
    </dgm:pt>
    <dgm:pt modelId="{A6A540B5-FFB9-44A8-86FA-9C6296113507}" type="parTrans" cxnId="{C14B9F2C-416F-40EE-8DD0-D0EEE79A57C9}">
      <dgm:prSet/>
      <dgm:spPr/>
      <dgm:t>
        <a:bodyPr/>
        <a:lstStyle/>
        <a:p>
          <a:endParaRPr lang="en-US"/>
        </a:p>
      </dgm:t>
    </dgm:pt>
    <dgm:pt modelId="{A6BD5AD1-6063-4E08-A6B8-D364DD3FA3EF}" type="pres">
      <dgm:prSet presAssocID="{B6FF9D9D-2E6F-404B-A6ED-611778FE4C3C}" presName="cycle" presStyleCnt="0">
        <dgm:presLayoutVars>
          <dgm:dir/>
          <dgm:resizeHandles val="exact"/>
        </dgm:presLayoutVars>
      </dgm:prSet>
      <dgm:spPr/>
      <dgm:t>
        <a:bodyPr/>
        <a:lstStyle/>
        <a:p>
          <a:endParaRPr lang="en-US"/>
        </a:p>
      </dgm:t>
    </dgm:pt>
    <dgm:pt modelId="{5CE34952-A8CF-4DE5-831F-430659A7B281}" type="pres">
      <dgm:prSet presAssocID="{142E7C05-7FE8-4FA0-8DB9-98FEF1A73844}" presName="node" presStyleLbl="node1" presStyleIdx="0" presStyleCnt="4">
        <dgm:presLayoutVars>
          <dgm:bulletEnabled val="1"/>
        </dgm:presLayoutVars>
      </dgm:prSet>
      <dgm:spPr/>
      <dgm:t>
        <a:bodyPr/>
        <a:lstStyle/>
        <a:p>
          <a:endParaRPr lang="en-US"/>
        </a:p>
      </dgm:t>
    </dgm:pt>
    <dgm:pt modelId="{A631CD75-41B8-42BB-8AD1-259FB9CAB6FA}" type="pres">
      <dgm:prSet presAssocID="{142E7C05-7FE8-4FA0-8DB9-98FEF1A73844}" presName="spNode" presStyleCnt="0"/>
      <dgm:spPr/>
    </dgm:pt>
    <dgm:pt modelId="{81C90B8E-0ED5-4700-840E-9DFAB66B703B}" type="pres">
      <dgm:prSet presAssocID="{4DB2BC34-C343-4726-AD82-724BF370FC69}" presName="sibTrans" presStyleLbl="sibTrans1D1" presStyleIdx="0" presStyleCnt="4"/>
      <dgm:spPr/>
      <dgm:t>
        <a:bodyPr/>
        <a:lstStyle/>
        <a:p>
          <a:endParaRPr lang="en-US"/>
        </a:p>
      </dgm:t>
    </dgm:pt>
    <dgm:pt modelId="{76707B05-861C-413E-90D2-557A61E06F18}" type="pres">
      <dgm:prSet presAssocID="{44E2655B-9BF7-4A6F-82E8-E8C5323128DB}" presName="node" presStyleLbl="node1" presStyleIdx="1" presStyleCnt="4">
        <dgm:presLayoutVars>
          <dgm:bulletEnabled val="1"/>
        </dgm:presLayoutVars>
      </dgm:prSet>
      <dgm:spPr/>
      <dgm:t>
        <a:bodyPr/>
        <a:lstStyle/>
        <a:p>
          <a:endParaRPr lang="en-US"/>
        </a:p>
      </dgm:t>
    </dgm:pt>
    <dgm:pt modelId="{FA9D1204-35C7-4F42-8496-226699BE8907}" type="pres">
      <dgm:prSet presAssocID="{44E2655B-9BF7-4A6F-82E8-E8C5323128DB}" presName="spNode" presStyleCnt="0"/>
      <dgm:spPr/>
    </dgm:pt>
    <dgm:pt modelId="{B754D187-9919-447D-95FF-7DA86E9E9E51}" type="pres">
      <dgm:prSet presAssocID="{EDAD22A7-6CBC-4812-AC54-780295D8628B}" presName="sibTrans" presStyleLbl="sibTrans1D1" presStyleIdx="1" presStyleCnt="4"/>
      <dgm:spPr/>
      <dgm:t>
        <a:bodyPr/>
        <a:lstStyle/>
        <a:p>
          <a:endParaRPr lang="en-US"/>
        </a:p>
      </dgm:t>
    </dgm:pt>
    <dgm:pt modelId="{FE1B9D7D-8F83-48EF-AD3B-2E5F9CD27FB8}" type="pres">
      <dgm:prSet presAssocID="{430856D8-F7B3-4E5C-8769-CD0133BA2F2C}" presName="node" presStyleLbl="node1" presStyleIdx="2" presStyleCnt="4">
        <dgm:presLayoutVars>
          <dgm:bulletEnabled val="1"/>
        </dgm:presLayoutVars>
      </dgm:prSet>
      <dgm:spPr/>
      <dgm:t>
        <a:bodyPr/>
        <a:lstStyle/>
        <a:p>
          <a:endParaRPr lang="en-US"/>
        </a:p>
      </dgm:t>
    </dgm:pt>
    <dgm:pt modelId="{039050FE-4E55-4D5D-A061-9C9861D0A1CC}" type="pres">
      <dgm:prSet presAssocID="{430856D8-F7B3-4E5C-8769-CD0133BA2F2C}" presName="spNode" presStyleCnt="0"/>
      <dgm:spPr/>
    </dgm:pt>
    <dgm:pt modelId="{A32DB9A3-04FE-48F7-829D-036A4F3D76C0}" type="pres">
      <dgm:prSet presAssocID="{24D0423D-57D6-42AB-B14E-A7A4F0013F57}" presName="sibTrans" presStyleLbl="sibTrans1D1" presStyleIdx="2" presStyleCnt="4"/>
      <dgm:spPr/>
      <dgm:t>
        <a:bodyPr/>
        <a:lstStyle/>
        <a:p>
          <a:endParaRPr lang="en-US"/>
        </a:p>
      </dgm:t>
    </dgm:pt>
    <dgm:pt modelId="{3A4ECF53-1641-458E-BFD8-7438A548ABF3}" type="pres">
      <dgm:prSet presAssocID="{0FB89135-12A3-4386-8F04-741BCC56660B}" presName="node" presStyleLbl="node1" presStyleIdx="3" presStyleCnt="4">
        <dgm:presLayoutVars>
          <dgm:bulletEnabled val="1"/>
        </dgm:presLayoutVars>
      </dgm:prSet>
      <dgm:spPr/>
      <dgm:t>
        <a:bodyPr/>
        <a:lstStyle/>
        <a:p>
          <a:endParaRPr lang="en-US"/>
        </a:p>
      </dgm:t>
    </dgm:pt>
    <dgm:pt modelId="{4D4EE4EA-CE22-4EB1-9215-5A0CFAE92693}" type="pres">
      <dgm:prSet presAssocID="{0FB89135-12A3-4386-8F04-741BCC56660B}" presName="spNode" presStyleCnt="0"/>
      <dgm:spPr/>
    </dgm:pt>
    <dgm:pt modelId="{13849B31-E83C-4BFC-A88F-2B8F97E00A48}" type="pres">
      <dgm:prSet presAssocID="{9A4D32E5-A7EF-4F1A-A0A9-11D1C7072910}" presName="sibTrans" presStyleLbl="sibTrans1D1" presStyleIdx="3" presStyleCnt="4"/>
      <dgm:spPr/>
      <dgm:t>
        <a:bodyPr/>
        <a:lstStyle/>
        <a:p>
          <a:endParaRPr lang="en-US"/>
        </a:p>
      </dgm:t>
    </dgm:pt>
  </dgm:ptLst>
  <dgm:cxnLst>
    <dgm:cxn modelId="{F34C1736-0B93-4757-9419-6CCA1F17D571}" type="presOf" srcId="{24D0423D-57D6-42AB-B14E-A7A4F0013F57}" destId="{A32DB9A3-04FE-48F7-829D-036A4F3D76C0}" srcOrd="0" destOrd="0" presId="urn:microsoft.com/office/officeart/2005/8/layout/cycle5"/>
    <dgm:cxn modelId="{A1F66E0F-3026-4C8A-A9C8-2DF47D357088}" type="presOf" srcId="{4DB2BC34-C343-4726-AD82-724BF370FC69}" destId="{81C90B8E-0ED5-4700-840E-9DFAB66B703B}" srcOrd="0" destOrd="0" presId="urn:microsoft.com/office/officeart/2005/8/layout/cycle5"/>
    <dgm:cxn modelId="{D5805CE2-6B47-4ED5-A3E8-2EB6A59C9DE9}" type="presOf" srcId="{0FB89135-12A3-4386-8F04-741BCC56660B}" destId="{3A4ECF53-1641-458E-BFD8-7438A548ABF3}" srcOrd="0" destOrd="0" presId="urn:microsoft.com/office/officeart/2005/8/layout/cycle5"/>
    <dgm:cxn modelId="{7D37F01E-783A-48A9-943F-E7D8BD97D894}" srcId="{B6FF9D9D-2E6F-404B-A6ED-611778FE4C3C}" destId="{0FB89135-12A3-4386-8F04-741BCC56660B}" srcOrd="3" destOrd="0" parTransId="{F633ACC7-DE63-40CD-B770-B659BB2E8DE0}" sibTransId="{9A4D32E5-A7EF-4F1A-A0A9-11D1C7072910}"/>
    <dgm:cxn modelId="{809D5DA9-68F2-4669-B6F0-FD4E72281FFB}" type="presOf" srcId="{44E2655B-9BF7-4A6F-82E8-E8C5323128DB}" destId="{76707B05-861C-413E-90D2-557A61E06F18}" srcOrd="0" destOrd="0" presId="urn:microsoft.com/office/officeart/2005/8/layout/cycle5"/>
    <dgm:cxn modelId="{8C0BB830-2ACA-4A83-81F5-B25776B73955}" srcId="{B6FF9D9D-2E6F-404B-A6ED-611778FE4C3C}" destId="{142E7C05-7FE8-4FA0-8DB9-98FEF1A73844}" srcOrd="0" destOrd="0" parTransId="{776AD655-5FFB-45A0-BDC6-E9402CEE1E22}" sibTransId="{4DB2BC34-C343-4726-AD82-724BF370FC69}"/>
    <dgm:cxn modelId="{8E4DC52B-B17C-4325-8C43-BD32E92A20AC}" type="presOf" srcId="{B6FF9D9D-2E6F-404B-A6ED-611778FE4C3C}" destId="{A6BD5AD1-6063-4E08-A6B8-D364DD3FA3EF}" srcOrd="0" destOrd="0" presId="urn:microsoft.com/office/officeart/2005/8/layout/cycle5"/>
    <dgm:cxn modelId="{97FFC78C-7715-49F1-A77F-9B405F034EFF}" type="presOf" srcId="{142E7C05-7FE8-4FA0-8DB9-98FEF1A73844}" destId="{5CE34952-A8CF-4DE5-831F-430659A7B281}" srcOrd="0" destOrd="0" presId="urn:microsoft.com/office/officeart/2005/8/layout/cycle5"/>
    <dgm:cxn modelId="{C14B9F2C-416F-40EE-8DD0-D0EEE79A57C9}" srcId="{B6FF9D9D-2E6F-404B-A6ED-611778FE4C3C}" destId="{44E2655B-9BF7-4A6F-82E8-E8C5323128DB}" srcOrd="1" destOrd="0" parTransId="{A6A540B5-FFB9-44A8-86FA-9C6296113507}" sibTransId="{EDAD22A7-6CBC-4812-AC54-780295D8628B}"/>
    <dgm:cxn modelId="{F89E9DC3-9211-4FEE-B346-99C87473A847}" type="presOf" srcId="{EDAD22A7-6CBC-4812-AC54-780295D8628B}" destId="{B754D187-9919-447D-95FF-7DA86E9E9E51}" srcOrd="0" destOrd="0" presId="urn:microsoft.com/office/officeart/2005/8/layout/cycle5"/>
    <dgm:cxn modelId="{D57BADDA-6513-4A14-B67D-0AF96101700C}" type="presOf" srcId="{430856D8-F7B3-4E5C-8769-CD0133BA2F2C}" destId="{FE1B9D7D-8F83-48EF-AD3B-2E5F9CD27FB8}" srcOrd="0" destOrd="0" presId="urn:microsoft.com/office/officeart/2005/8/layout/cycle5"/>
    <dgm:cxn modelId="{768F7CE2-2C04-4A13-AE7C-C89E7C7BD36F}" type="presOf" srcId="{9A4D32E5-A7EF-4F1A-A0A9-11D1C7072910}" destId="{13849B31-E83C-4BFC-A88F-2B8F97E00A48}" srcOrd="0" destOrd="0" presId="urn:microsoft.com/office/officeart/2005/8/layout/cycle5"/>
    <dgm:cxn modelId="{C9C9F2FA-9C2B-437A-9984-D2A6A4775B1B}" srcId="{B6FF9D9D-2E6F-404B-A6ED-611778FE4C3C}" destId="{430856D8-F7B3-4E5C-8769-CD0133BA2F2C}" srcOrd="2" destOrd="0" parTransId="{3EA6C957-99F8-4627-BEA2-2EFE38C5F48E}" sibTransId="{24D0423D-57D6-42AB-B14E-A7A4F0013F57}"/>
    <dgm:cxn modelId="{10AF8A95-B183-4044-8568-1035607A8C88}" type="presParOf" srcId="{A6BD5AD1-6063-4E08-A6B8-D364DD3FA3EF}" destId="{5CE34952-A8CF-4DE5-831F-430659A7B281}" srcOrd="0" destOrd="0" presId="urn:microsoft.com/office/officeart/2005/8/layout/cycle5"/>
    <dgm:cxn modelId="{B7CAEE4B-79B8-43F7-939B-18F4BC213230}" type="presParOf" srcId="{A6BD5AD1-6063-4E08-A6B8-D364DD3FA3EF}" destId="{A631CD75-41B8-42BB-8AD1-259FB9CAB6FA}" srcOrd="1" destOrd="0" presId="urn:microsoft.com/office/officeart/2005/8/layout/cycle5"/>
    <dgm:cxn modelId="{9EC31432-31E8-45F0-BB27-361F1D273DA0}" type="presParOf" srcId="{A6BD5AD1-6063-4E08-A6B8-D364DD3FA3EF}" destId="{81C90B8E-0ED5-4700-840E-9DFAB66B703B}" srcOrd="2" destOrd="0" presId="urn:microsoft.com/office/officeart/2005/8/layout/cycle5"/>
    <dgm:cxn modelId="{FDD135C0-A934-435D-8C80-8806E0F17153}" type="presParOf" srcId="{A6BD5AD1-6063-4E08-A6B8-D364DD3FA3EF}" destId="{76707B05-861C-413E-90D2-557A61E06F18}" srcOrd="3" destOrd="0" presId="urn:microsoft.com/office/officeart/2005/8/layout/cycle5"/>
    <dgm:cxn modelId="{BB5AEAFA-CCF0-403B-A836-F0DBBF689335}" type="presParOf" srcId="{A6BD5AD1-6063-4E08-A6B8-D364DD3FA3EF}" destId="{FA9D1204-35C7-4F42-8496-226699BE8907}" srcOrd="4" destOrd="0" presId="urn:microsoft.com/office/officeart/2005/8/layout/cycle5"/>
    <dgm:cxn modelId="{887C4836-27F0-4331-8B8A-D0D9B58840B6}" type="presParOf" srcId="{A6BD5AD1-6063-4E08-A6B8-D364DD3FA3EF}" destId="{B754D187-9919-447D-95FF-7DA86E9E9E51}" srcOrd="5" destOrd="0" presId="urn:microsoft.com/office/officeart/2005/8/layout/cycle5"/>
    <dgm:cxn modelId="{5066B2F0-A6F8-4D47-A5AE-DA3A193A186E}" type="presParOf" srcId="{A6BD5AD1-6063-4E08-A6B8-D364DD3FA3EF}" destId="{FE1B9D7D-8F83-48EF-AD3B-2E5F9CD27FB8}" srcOrd="6" destOrd="0" presId="urn:microsoft.com/office/officeart/2005/8/layout/cycle5"/>
    <dgm:cxn modelId="{3F39E51C-F433-4F41-8216-07802E7D92A1}" type="presParOf" srcId="{A6BD5AD1-6063-4E08-A6B8-D364DD3FA3EF}" destId="{039050FE-4E55-4D5D-A061-9C9861D0A1CC}" srcOrd="7" destOrd="0" presId="urn:microsoft.com/office/officeart/2005/8/layout/cycle5"/>
    <dgm:cxn modelId="{B97F34B9-47B9-418F-BD9D-849E16846D7A}" type="presParOf" srcId="{A6BD5AD1-6063-4E08-A6B8-D364DD3FA3EF}" destId="{A32DB9A3-04FE-48F7-829D-036A4F3D76C0}" srcOrd="8" destOrd="0" presId="urn:microsoft.com/office/officeart/2005/8/layout/cycle5"/>
    <dgm:cxn modelId="{3D1BCED0-73F0-424F-B8EF-B6C498D405F4}" type="presParOf" srcId="{A6BD5AD1-6063-4E08-A6B8-D364DD3FA3EF}" destId="{3A4ECF53-1641-458E-BFD8-7438A548ABF3}" srcOrd="9" destOrd="0" presId="urn:microsoft.com/office/officeart/2005/8/layout/cycle5"/>
    <dgm:cxn modelId="{1AC2E439-2F8C-4AF8-98D4-D15EEA8E5986}" type="presParOf" srcId="{A6BD5AD1-6063-4E08-A6B8-D364DD3FA3EF}" destId="{4D4EE4EA-CE22-4EB1-9215-5A0CFAE92693}" srcOrd="10" destOrd="0" presId="urn:microsoft.com/office/officeart/2005/8/layout/cycle5"/>
    <dgm:cxn modelId="{EA981CE8-642F-4A14-B5DE-459139F55BB4}" type="presParOf" srcId="{A6BD5AD1-6063-4E08-A6B8-D364DD3FA3EF}" destId="{13849B31-E83C-4BFC-A88F-2B8F97E00A48}" srcOrd="11" destOrd="0" presId="urn:microsoft.com/office/officeart/2005/8/layout/cycle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CE34952-A8CF-4DE5-831F-430659A7B281}">
      <dsp:nvSpPr>
        <dsp:cNvPr id="0" name=""/>
        <dsp:cNvSpPr/>
      </dsp:nvSpPr>
      <dsp:spPr>
        <a:xfrm>
          <a:off x="981791" y="521922"/>
          <a:ext cx="912967" cy="593428"/>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b="1" kern="1200">
              <a:solidFill>
                <a:schemeClr val="bg1"/>
              </a:solidFill>
              <a:latin typeface="Book Antiqua" pitchFamily="18" charset="0"/>
            </a:rPr>
            <a:t>Penelitian Artikel</a:t>
          </a:r>
        </a:p>
      </dsp:txBody>
      <dsp:txXfrm>
        <a:off x="1010760" y="550891"/>
        <a:ext cx="855029" cy="535490"/>
      </dsp:txXfrm>
    </dsp:sp>
    <dsp:sp modelId="{81C90B8E-0ED5-4700-840E-9DFAB66B703B}">
      <dsp:nvSpPr>
        <dsp:cNvPr id="0" name=""/>
        <dsp:cNvSpPr/>
      </dsp:nvSpPr>
      <dsp:spPr>
        <a:xfrm>
          <a:off x="456912" y="818637"/>
          <a:ext cx="1962725" cy="1962725"/>
        </a:xfrm>
        <a:custGeom>
          <a:avLst/>
          <a:gdLst/>
          <a:ahLst/>
          <a:cxnLst/>
          <a:rect l="0" t="0" r="0" b="0"/>
          <a:pathLst>
            <a:path>
              <a:moveTo>
                <a:pt x="1564157" y="191791"/>
              </a:moveTo>
              <a:arcTo wR="981362" hR="981362" stAng="18385897" swAng="1635487"/>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76707B05-861C-413E-90D2-557A61E06F18}">
      <dsp:nvSpPr>
        <dsp:cNvPr id="0" name=""/>
        <dsp:cNvSpPr/>
      </dsp:nvSpPr>
      <dsp:spPr>
        <a:xfrm>
          <a:off x="1963153" y="1503285"/>
          <a:ext cx="912967" cy="593428"/>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b="1" kern="1200">
              <a:solidFill>
                <a:schemeClr val="bg1"/>
              </a:solidFill>
              <a:latin typeface="Book Antiqua" pitchFamily="18" charset="0"/>
            </a:rPr>
            <a:t>Pemetaan Topik Studi</a:t>
          </a:r>
        </a:p>
      </dsp:txBody>
      <dsp:txXfrm>
        <a:off x="1992122" y="1532254"/>
        <a:ext cx="855029" cy="535490"/>
      </dsp:txXfrm>
    </dsp:sp>
    <dsp:sp modelId="{B754D187-9919-447D-95FF-7DA86E9E9E51}">
      <dsp:nvSpPr>
        <dsp:cNvPr id="0" name=""/>
        <dsp:cNvSpPr/>
      </dsp:nvSpPr>
      <dsp:spPr>
        <a:xfrm>
          <a:off x="456912" y="818637"/>
          <a:ext cx="1962725" cy="1962725"/>
        </a:xfrm>
        <a:custGeom>
          <a:avLst/>
          <a:gdLst/>
          <a:ahLst/>
          <a:cxnLst/>
          <a:rect l="0" t="0" r="0" b="0"/>
          <a:pathLst>
            <a:path>
              <a:moveTo>
                <a:pt x="1861063" y="1416334"/>
              </a:moveTo>
              <a:arcTo wR="981362" hR="981362" stAng="1578616" swAng="1635487"/>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FE1B9D7D-8F83-48EF-AD3B-2E5F9CD27FB8}">
      <dsp:nvSpPr>
        <dsp:cNvPr id="0" name=""/>
        <dsp:cNvSpPr/>
      </dsp:nvSpPr>
      <dsp:spPr>
        <a:xfrm>
          <a:off x="981791" y="2484648"/>
          <a:ext cx="912967" cy="593428"/>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b="1" kern="1200">
              <a:solidFill>
                <a:schemeClr val="bg1"/>
              </a:solidFill>
              <a:latin typeface="Book Antiqua" pitchFamily="18" charset="0"/>
            </a:rPr>
            <a:t>Analisis Topik Studi</a:t>
          </a:r>
        </a:p>
      </dsp:txBody>
      <dsp:txXfrm>
        <a:off x="1010760" y="2513617"/>
        <a:ext cx="855029" cy="535490"/>
      </dsp:txXfrm>
    </dsp:sp>
    <dsp:sp modelId="{A32DB9A3-04FE-48F7-829D-036A4F3D76C0}">
      <dsp:nvSpPr>
        <dsp:cNvPr id="0" name=""/>
        <dsp:cNvSpPr/>
      </dsp:nvSpPr>
      <dsp:spPr>
        <a:xfrm>
          <a:off x="456912" y="818637"/>
          <a:ext cx="1962725" cy="1962725"/>
        </a:xfrm>
        <a:custGeom>
          <a:avLst/>
          <a:gdLst/>
          <a:ahLst/>
          <a:cxnLst/>
          <a:rect l="0" t="0" r="0" b="0"/>
          <a:pathLst>
            <a:path>
              <a:moveTo>
                <a:pt x="398567" y="1770934"/>
              </a:moveTo>
              <a:arcTo wR="981362" hR="981362" stAng="7585897" swAng="1635487"/>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3A4ECF53-1641-458E-BFD8-7438A548ABF3}">
      <dsp:nvSpPr>
        <dsp:cNvPr id="0" name=""/>
        <dsp:cNvSpPr/>
      </dsp:nvSpPr>
      <dsp:spPr>
        <a:xfrm>
          <a:off x="428" y="1503285"/>
          <a:ext cx="912967" cy="593428"/>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b="1" kern="1200">
              <a:solidFill>
                <a:schemeClr val="bg1"/>
              </a:solidFill>
              <a:latin typeface="Book Antiqua" pitchFamily="18" charset="0"/>
              <a:cs typeface="Times New Roman" pitchFamily="18" charset="0"/>
            </a:rPr>
            <a:t>Konseptualisasi Pembangunan Berkelanjutan Melallui </a:t>
          </a:r>
          <a:r>
            <a:rPr lang="en-US" sz="600" b="1" i="1" kern="1200">
              <a:solidFill>
                <a:schemeClr val="bg1"/>
              </a:solidFill>
              <a:latin typeface="Book Antiqua" pitchFamily="18" charset="0"/>
              <a:cs typeface="Times New Roman" pitchFamily="18" charset="0"/>
            </a:rPr>
            <a:t>Community Based Tourism</a:t>
          </a:r>
          <a:endParaRPr lang="en-US" sz="600" b="1" kern="1200">
            <a:solidFill>
              <a:schemeClr val="bg1"/>
            </a:solidFill>
            <a:latin typeface="Book Antiqua" pitchFamily="18" charset="0"/>
          </a:endParaRPr>
        </a:p>
      </dsp:txBody>
      <dsp:txXfrm>
        <a:off x="29397" y="1532254"/>
        <a:ext cx="855029" cy="535490"/>
      </dsp:txXfrm>
    </dsp:sp>
    <dsp:sp modelId="{13849B31-E83C-4BFC-A88F-2B8F97E00A48}">
      <dsp:nvSpPr>
        <dsp:cNvPr id="0" name=""/>
        <dsp:cNvSpPr/>
      </dsp:nvSpPr>
      <dsp:spPr>
        <a:xfrm>
          <a:off x="456912" y="818637"/>
          <a:ext cx="1962725" cy="1962725"/>
        </a:xfrm>
        <a:custGeom>
          <a:avLst/>
          <a:gdLst/>
          <a:ahLst/>
          <a:cxnLst/>
          <a:rect l="0" t="0" r="0" b="0"/>
          <a:pathLst>
            <a:path>
              <a:moveTo>
                <a:pt x="101662" y="546391"/>
              </a:moveTo>
              <a:arcTo wR="981362" hR="981362" stAng="12378616" swAng="1635487"/>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nS2uzbUJBAKRWmCQIvRTnhTuSA==">AMUW2mXrtrFaz359k2gfpz5jWGr3dNI+pacVPH9jZ72oludrpKjVqL25Y31++oCECI0jrkdW/JL1fLwQ5acwno+A9PLZlqI8Fijxw1fgnpIUgQPa97M1zS8=</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1E7AEB-3936-4267-AED5-D2B0C8CF2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50312</Words>
  <Characters>856781</Characters>
  <Application>Microsoft Office Word</Application>
  <DocSecurity>0</DocSecurity>
  <Lines>7139</Lines>
  <Paragraphs>20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D</dc:creator>
  <cp:lastModifiedBy>asus</cp:lastModifiedBy>
  <cp:revision>2</cp:revision>
  <dcterms:created xsi:type="dcterms:W3CDTF">2021-05-02T12:59:00Z</dcterms:created>
  <dcterms:modified xsi:type="dcterms:W3CDTF">2021-05-02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